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0939EC" w14:textId="54F5D651" w:rsidR="004A4EA5" w:rsidRPr="00C527C5" w:rsidRDefault="00461F13" w:rsidP="004B6529">
      <w:pPr>
        <w:pStyle w:val="Heading1"/>
        <w:spacing w:before="0"/>
        <w:jc w:val="center"/>
        <w:rPr>
          <w:sz w:val="52"/>
          <w:lang w:val="en-GB"/>
        </w:rPr>
      </w:pPr>
      <w:r w:rsidRPr="00C527C5">
        <w:rPr>
          <w:sz w:val="52"/>
          <w:lang w:val="en-GB"/>
        </w:rPr>
        <w:t>Lucid dreaming</w:t>
      </w:r>
    </w:p>
    <w:p w14:paraId="010002E8" w14:textId="77777777" w:rsidR="00D521A9" w:rsidRPr="00C527C5" w:rsidRDefault="00D521A9" w:rsidP="004B6529">
      <w:pPr>
        <w:spacing w:after="0"/>
        <w:jc w:val="center"/>
        <w:rPr>
          <w:i/>
          <w:sz w:val="28"/>
          <w:lang w:val="en-GB"/>
        </w:rPr>
      </w:pPr>
      <w:r w:rsidRPr="00C527C5">
        <w:rPr>
          <w:i/>
          <w:sz w:val="28"/>
          <w:lang w:val="en-GB"/>
        </w:rPr>
        <w:t>A new world full of possibilities</w:t>
      </w:r>
    </w:p>
    <w:p w14:paraId="787C2E88" w14:textId="77777777" w:rsidR="00D521A9" w:rsidRPr="00C527C5" w:rsidRDefault="00D521A9" w:rsidP="004B6529">
      <w:pPr>
        <w:spacing w:after="0"/>
        <w:jc w:val="center"/>
        <w:rPr>
          <w:lang w:val="en-GB"/>
        </w:rPr>
      </w:pPr>
    </w:p>
    <w:p w14:paraId="4F1216B6" w14:textId="77777777" w:rsidR="00D521A9" w:rsidRPr="00C527C5" w:rsidRDefault="00D521A9" w:rsidP="004B6529">
      <w:pPr>
        <w:spacing w:after="0"/>
        <w:jc w:val="center"/>
        <w:rPr>
          <w:lang w:val="en-GB"/>
        </w:rPr>
      </w:pPr>
      <w:r w:rsidRPr="00C527C5">
        <w:rPr>
          <w:lang w:val="en-GB"/>
        </w:rPr>
        <w:t>By Merijn Driessen</w:t>
      </w:r>
    </w:p>
    <w:p w14:paraId="03FE1A83" w14:textId="77777777" w:rsidR="00D521A9" w:rsidRPr="00C527C5" w:rsidRDefault="00D521A9" w:rsidP="004B6529">
      <w:pPr>
        <w:spacing w:after="0"/>
        <w:jc w:val="center"/>
        <w:rPr>
          <w:lang w:val="en-GB"/>
        </w:rPr>
      </w:pPr>
      <w:r w:rsidRPr="00C527C5">
        <w:rPr>
          <w:lang w:val="en-GB"/>
        </w:rPr>
        <w:t>S2771209</w:t>
      </w:r>
    </w:p>
    <w:p w14:paraId="464BD7A0" w14:textId="77777777" w:rsidR="00D521A9" w:rsidRPr="00C527C5" w:rsidRDefault="00D521A9" w:rsidP="004B6529">
      <w:pPr>
        <w:spacing w:after="0"/>
        <w:rPr>
          <w:lang w:val="en-GB"/>
        </w:rPr>
      </w:pPr>
    </w:p>
    <w:p w14:paraId="669BEC44" w14:textId="77777777" w:rsidR="00D521A9" w:rsidRPr="00C527C5" w:rsidRDefault="00D521A9" w:rsidP="004B6529">
      <w:pPr>
        <w:spacing w:after="0"/>
        <w:rPr>
          <w:lang w:val="en-GB"/>
        </w:rPr>
      </w:pPr>
      <w:r w:rsidRPr="00C527C5">
        <w:rPr>
          <w:lang w:val="en-GB"/>
        </w:rPr>
        <w:t xml:space="preserve"> </w:t>
      </w:r>
    </w:p>
    <w:p w14:paraId="06C3D010" w14:textId="77777777" w:rsidR="00D521A9" w:rsidRPr="00C527C5" w:rsidRDefault="00D521A9" w:rsidP="004B6529">
      <w:pPr>
        <w:spacing w:after="0"/>
        <w:rPr>
          <w:lang w:val="en-GB"/>
        </w:rPr>
      </w:pPr>
    </w:p>
    <w:p w14:paraId="2111A3BF" w14:textId="77777777" w:rsidR="00D521A9" w:rsidRPr="00C527C5" w:rsidRDefault="00D521A9" w:rsidP="004B6529">
      <w:pPr>
        <w:spacing w:after="0"/>
        <w:rPr>
          <w:lang w:val="en-GB"/>
        </w:rPr>
      </w:pPr>
    </w:p>
    <w:p w14:paraId="3CC39720" w14:textId="77777777" w:rsidR="00D521A9" w:rsidRPr="00C527C5" w:rsidRDefault="00D521A9" w:rsidP="004B6529">
      <w:pPr>
        <w:spacing w:after="0"/>
        <w:jc w:val="center"/>
        <w:rPr>
          <w:lang w:val="en-GB"/>
        </w:rPr>
      </w:pPr>
    </w:p>
    <w:p w14:paraId="36897E11" w14:textId="77777777" w:rsidR="00D521A9" w:rsidRPr="00C527C5" w:rsidRDefault="00924DE2" w:rsidP="004B6529">
      <w:pPr>
        <w:pStyle w:val="Heading1"/>
        <w:spacing w:before="0"/>
        <w:jc w:val="center"/>
        <w:rPr>
          <w:lang w:val="en-GB"/>
        </w:rPr>
      </w:pPr>
      <w:r w:rsidRPr="00C527C5">
        <w:rPr>
          <w:lang w:val="en-GB"/>
        </w:rPr>
        <w:t>Abstract</w:t>
      </w:r>
    </w:p>
    <w:p w14:paraId="53B62B0A" w14:textId="1FE10122" w:rsidR="00924DE2" w:rsidRPr="00C527C5" w:rsidRDefault="001564C4" w:rsidP="004B6529">
      <w:pPr>
        <w:spacing w:after="0"/>
        <w:jc w:val="center"/>
        <w:rPr>
          <w:lang w:val="en-GB"/>
        </w:rPr>
      </w:pPr>
      <w:r w:rsidRPr="00C527C5">
        <w:rPr>
          <w:lang w:val="en-GB"/>
        </w:rPr>
        <w:t>Lucid dreams differ from other dreams in that the dreamer is consciously self-aware and aware of the fact that everything around him is not real, but part of a dream. This often enables the dreamer to actively shape surroundings and determine actions. The principle of l</w:t>
      </w:r>
      <w:r w:rsidR="00D91A0D">
        <w:rPr>
          <w:lang w:val="en-GB"/>
        </w:rPr>
        <w:t>ucid dreaming has</w:t>
      </w:r>
      <w:r w:rsidR="00924DE2" w:rsidRPr="00C527C5">
        <w:rPr>
          <w:lang w:val="en-GB"/>
        </w:rPr>
        <w:t xml:space="preserve"> been known for a long time, but recent advances in research are only now starting </w:t>
      </w:r>
      <w:r w:rsidR="00646C0D">
        <w:rPr>
          <w:lang w:val="en-GB"/>
        </w:rPr>
        <w:t>to show the potential it</w:t>
      </w:r>
      <w:r w:rsidR="00045460" w:rsidRPr="00C527C5">
        <w:rPr>
          <w:lang w:val="en-GB"/>
        </w:rPr>
        <w:t xml:space="preserve"> has as a tool for both </w:t>
      </w:r>
      <w:r w:rsidR="00924DE2" w:rsidRPr="00C527C5">
        <w:rPr>
          <w:lang w:val="en-GB"/>
        </w:rPr>
        <w:t xml:space="preserve">research and practical applications. </w:t>
      </w:r>
      <w:r w:rsidRPr="00C527C5">
        <w:rPr>
          <w:lang w:val="en-GB"/>
        </w:rPr>
        <w:t>In this essay I give an introduc</w:t>
      </w:r>
      <w:r w:rsidR="00045460" w:rsidRPr="00C527C5">
        <w:rPr>
          <w:lang w:val="en-GB"/>
        </w:rPr>
        <w:t>tion into lucid dreaming</w:t>
      </w:r>
      <w:r w:rsidR="00D91A0D">
        <w:rPr>
          <w:lang w:val="en-GB"/>
        </w:rPr>
        <w:t>, discussing known induction techniques and tools,</w:t>
      </w:r>
      <w:r w:rsidR="00045460" w:rsidRPr="00C527C5">
        <w:rPr>
          <w:lang w:val="en-GB"/>
        </w:rPr>
        <w:t xml:space="preserve"> and</w:t>
      </w:r>
      <w:r w:rsidR="00D91A0D">
        <w:rPr>
          <w:lang w:val="en-GB"/>
        </w:rPr>
        <w:t xml:space="preserve"> a detailed overview of the potential uses lucid dreaming has in a variety of fields</w:t>
      </w:r>
      <w:r w:rsidRPr="00C527C5">
        <w:rPr>
          <w:lang w:val="en-GB"/>
        </w:rPr>
        <w:t>.</w:t>
      </w:r>
    </w:p>
    <w:p w14:paraId="0E9E08CF" w14:textId="77777777" w:rsidR="00D521A9" w:rsidRPr="00C527C5" w:rsidRDefault="00D521A9" w:rsidP="004B6529">
      <w:pPr>
        <w:spacing w:after="0"/>
        <w:jc w:val="center"/>
        <w:rPr>
          <w:lang w:val="en-GB"/>
        </w:rPr>
      </w:pPr>
      <w:r w:rsidRPr="00C527C5">
        <w:rPr>
          <w:lang w:val="en-GB"/>
        </w:rPr>
        <w:br w:type="page"/>
      </w:r>
    </w:p>
    <w:p w14:paraId="5FC4AF6F" w14:textId="77777777" w:rsidR="0068794B" w:rsidRPr="00C527C5" w:rsidRDefault="00461F13" w:rsidP="004B6529">
      <w:pPr>
        <w:pStyle w:val="Heading1"/>
        <w:spacing w:before="0"/>
        <w:rPr>
          <w:lang w:val="en-GB"/>
        </w:rPr>
      </w:pPr>
      <w:r w:rsidRPr="00C527C5">
        <w:rPr>
          <w:lang w:val="en-GB"/>
        </w:rPr>
        <w:lastRenderedPageBreak/>
        <w:t>Introduction</w:t>
      </w:r>
    </w:p>
    <w:p w14:paraId="178B250C" w14:textId="6B7BCEE4" w:rsidR="005769C8" w:rsidRPr="00C527C5" w:rsidRDefault="004710CF" w:rsidP="004B6529">
      <w:pPr>
        <w:spacing w:after="0"/>
        <w:rPr>
          <w:lang w:val="en-GB"/>
        </w:rPr>
      </w:pPr>
      <w:r w:rsidRPr="00C527C5">
        <w:rPr>
          <w:lang w:val="en-GB"/>
        </w:rPr>
        <w:t>Everyone has experienced dreams at</w:t>
      </w:r>
      <w:r w:rsidR="00461F13" w:rsidRPr="00C527C5">
        <w:rPr>
          <w:lang w:val="en-GB"/>
        </w:rPr>
        <w:t xml:space="preserve"> night. Those moments during sleep where </w:t>
      </w:r>
      <w:r w:rsidRPr="00C527C5">
        <w:rPr>
          <w:lang w:val="en-GB"/>
        </w:rPr>
        <w:t>we perceive ourselves (re)living</w:t>
      </w:r>
      <w:r w:rsidR="00461F13" w:rsidRPr="00C527C5">
        <w:rPr>
          <w:lang w:val="en-GB"/>
        </w:rPr>
        <w:t xml:space="preserve"> all kinds of different stories. </w:t>
      </w:r>
      <w:r w:rsidR="009869E8" w:rsidRPr="00C527C5">
        <w:rPr>
          <w:lang w:val="en-GB"/>
        </w:rPr>
        <w:t>Dreams mostly occur during</w:t>
      </w:r>
      <w:r w:rsidR="00740484" w:rsidRPr="00C527C5">
        <w:rPr>
          <w:lang w:val="en-GB"/>
        </w:rPr>
        <w:t xml:space="preserve"> REM sleep</w:t>
      </w:r>
      <w:r w:rsidR="009869E8" w:rsidRPr="00C527C5">
        <w:rPr>
          <w:lang w:val="en-GB"/>
        </w:rPr>
        <w:t xml:space="preserve"> </w:t>
      </w:r>
      <w:r w:rsidR="009869E8" w:rsidRPr="00C527C5">
        <w:rPr>
          <w:lang w:val="en-GB"/>
        </w:rPr>
        <w:fldChar w:fldCharType="begin" w:fldLock="1"/>
      </w:r>
      <w:r w:rsidR="0048527D" w:rsidRPr="00C527C5">
        <w:rPr>
          <w:lang w:val="en-GB"/>
        </w:rPr>
        <w:instrText>ADDIN CSL_CITATION { "citationItems" : [ { "id" : "ITEM-1", "itemData" : { "author" : [ { "dropping-particle" : "", "family" : "Dement", "given" : "William", "non-dropping-particle" : "", "parse-names" : false, "suffix" : "" }, { "dropping-particle" : "", "family" : "Kleitman", "given" : "Nathaniel", "non-dropping-particle" : "", "parse-names" : false, "suffix" : "" } ], "container-title" : "Journal of Experimental Psychology", "id" : "ITEM-1", "issue" : "5", "issued" : { "date-parts" : [ [ "1957" ] ] }, "page" : "339-46", "title" : "Sleep and dreams \u2013 The relation of eye movements during sleep to dream activity : An objective method for the study of dreaming . Introduction / Background The laboratory experiment", "type" : "article-journal", "volume" : "53" }, "uris" : [ "http://www.mendeley.com/documents/?uuid=38dc650f-7ee0-48fe-a642-586bbe763b55" ] } ], "mendeley" : { "formattedCitation" : "(Dement and Kleitman 1957)", "plainTextFormattedCitation" : "(Dement and Kleitman 1957)", "previouslyFormattedCitation" : "(Dement and Kleitman 1957)" }, "properties" : { "noteIndex" : 0 }, "schema" : "https://github.com/citation-style-language/schema/raw/master/csl-citation.json" }</w:instrText>
      </w:r>
      <w:r w:rsidR="009869E8" w:rsidRPr="00C527C5">
        <w:rPr>
          <w:lang w:val="en-GB"/>
        </w:rPr>
        <w:fldChar w:fldCharType="separate"/>
      </w:r>
      <w:r w:rsidR="007C0C7C" w:rsidRPr="00C527C5">
        <w:rPr>
          <w:noProof/>
          <w:lang w:val="en-GB"/>
        </w:rPr>
        <w:t>(Dement and Kleitman 1957)</w:t>
      </w:r>
      <w:r w:rsidR="009869E8" w:rsidRPr="00C527C5">
        <w:rPr>
          <w:lang w:val="en-GB"/>
        </w:rPr>
        <w:fldChar w:fldCharType="end"/>
      </w:r>
      <w:r w:rsidR="00EF7621">
        <w:rPr>
          <w:lang w:val="en-GB"/>
        </w:rPr>
        <w:t>.</w:t>
      </w:r>
      <w:r w:rsidR="009869E8" w:rsidRPr="00C527C5">
        <w:rPr>
          <w:lang w:val="en-GB"/>
        </w:rPr>
        <w:t xml:space="preserve"> </w:t>
      </w:r>
      <w:r w:rsidR="00C7444D">
        <w:rPr>
          <w:lang w:val="en-GB"/>
        </w:rPr>
        <w:t>In total REM sleep take</w:t>
      </w:r>
      <w:r w:rsidR="00C46A5C">
        <w:rPr>
          <w:lang w:val="en-GB"/>
        </w:rPr>
        <w:t>s</w:t>
      </w:r>
      <w:r w:rsidR="00C7444D">
        <w:rPr>
          <w:lang w:val="en-GB"/>
        </w:rPr>
        <w:t xml:space="preserve"> up around 1.5 hours o</w:t>
      </w:r>
      <w:r w:rsidR="00C46A5C">
        <w:rPr>
          <w:lang w:val="en-GB"/>
        </w:rPr>
        <w:t>f</w:t>
      </w:r>
      <w:r w:rsidR="00C7444D">
        <w:rPr>
          <w:lang w:val="en-GB"/>
        </w:rPr>
        <w:t xml:space="preserve"> a normal 8 hour night of sleep, of which most is concentrated around the second half of the night</w:t>
      </w:r>
      <w:r w:rsidR="00EF7621">
        <w:rPr>
          <w:lang w:val="en-GB"/>
        </w:rPr>
        <w:t xml:space="preserve"> </w:t>
      </w:r>
      <w:r w:rsidR="00EF7621">
        <w:rPr>
          <w:lang w:val="en-GB"/>
        </w:rPr>
        <w:fldChar w:fldCharType="begin" w:fldLock="1"/>
      </w:r>
      <w:r w:rsidR="00EF7621">
        <w:rPr>
          <w:lang w:val="en-GB"/>
        </w:rPr>
        <w:instrText>ADDIN CSL_CITATION { "citationItems" : [ { "id" : "ITEM-1", "itemData" : { "author" : [ { "dropping-particle" : "", "family" : "Strickgold", "given" : "R", "non-dropping-particle" : "", "parse-names" : false, "suffix" : "" }, { "dropping-particle" : "", "family" : "Hobson", "given" : "J A", "non-dropping-particle" : "", "parse-names" : false, "suffix" : "" }, { "dropping-particle" : "", "family" : "Fosse", "given" : "R", "non-dropping-particle" : "", "parse-names" : false, "suffix" : "" }, { "dropping-particle" : "", "family" : "Fosse", "given" : "M", "non-dropping-particle" : "", "parse-names" : false, "suffix" : "" } ], "container-title" : "Science", "id" : "ITEM-1", "issued" : { "date-parts" : [ [ "2001" ] ] }, "page" : "1052-1057", "title" : "Sleep, Learning, and Dreams: Off-line Memory Reprocessing", "type" : "article-journal", "volume" : "294" }, "uris" : [ "http://www.mendeley.com/documents/?uuid=fcd9dacc-c445-4839-be90-aaffb005a5f7" ] }, { "id" : "ITEM-2", "itemData" : { "DOI" : "10.1038/nrn2716", "ISBN" : "1471-003X", "ISSN" : "1471-003X", "PMID" : "19794431", "abstract" : "Dreaming has fascinated and mystified humankind for ages: the bizarre and evanescent qualities of dreams have invited boundless speculation about their origin, meaning and purpose. For most of the twentieth century, scientific dream theories were mainly psychological. Since the discovery of rapid eye movement (REM) sleep, the neural underpinnings of dreaming have become increasingly well understood, and it is now possible to complement the details of these brain mechanisms with a theory of consciousness that is derived from the study of dreaming. The theory advanced here emphasizes data that suggest that REM sleep may constitute a protoconscious state, providing a virtual reality model of the world that is of functional use to the development and maintenance of waking consciousness.", "author" : [ { "dropping-particle" : "", "family" : "Hobson", "given" : "J Allan", "non-dropping-particle" : "", "parse-names" : false, "suffix" : "" } ], "container-title" : "Nature reviews. Neuroscience", "id" : "ITEM-2", "issue" : "11", "issued" : { "date-parts" : [ [ "2009" ] ] }, "page" : "803-813", "publisher" : "Nature Publishing Group", "title" : "REM sleep and dreaming: towards a theory of protoconsciousness.", "type" : "article-journal", "volume" : "10" }, "uris" : [ "http://www.mendeley.com/documents/?uuid=e2b79cba-f568-4f74-8809-8967b948639b" ] } ], "mendeley" : { "formattedCitation" : "(Hobson 2009; Strickgold et al. 2001)", "plainTextFormattedCitation" : "(Hobson 2009; Strickgold et al. 2001)", "previouslyFormattedCitation" : "(Hobson 2009; Strickgold et al. 2001)" }, "properties" : { "noteIndex" : 0 }, "schema" : "https://github.com/citation-style-language/schema/raw/master/csl-citation.json" }</w:instrText>
      </w:r>
      <w:r w:rsidR="00EF7621">
        <w:rPr>
          <w:lang w:val="en-GB"/>
        </w:rPr>
        <w:fldChar w:fldCharType="separate"/>
      </w:r>
      <w:r w:rsidR="00EF7621" w:rsidRPr="00EF7621">
        <w:rPr>
          <w:noProof/>
          <w:lang w:val="en-GB"/>
        </w:rPr>
        <w:t>(Hobson 2009; Strickgold et al. 2001)</w:t>
      </w:r>
      <w:r w:rsidR="00EF7621">
        <w:rPr>
          <w:lang w:val="en-GB"/>
        </w:rPr>
        <w:fldChar w:fldCharType="end"/>
      </w:r>
      <w:r w:rsidR="00C7444D">
        <w:rPr>
          <w:lang w:val="en-GB"/>
        </w:rPr>
        <w:t>. During REM sleep e</w:t>
      </w:r>
      <w:r w:rsidR="00D97A23">
        <w:rPr>
          <w:lang w:val="en-US"/>
        </w:rPr>
        <w:t>lectroencephalographic</w:t>
      </w:r>
      <w:r w:rsidR="00D97A23" w:rsidRPr="00D97A23">
        <w:rPr>
          <w:lang w:val="en-US"/>
        </w:rPr>
        <w:t xml:space="preserve"> </w:t>
      </w:r>
      <w:r w:rsidR="00D97A23" w:rsidRPr="00D97A23">
        <w:rPr>
          <w:rFonts w:ascii="Arial" w:hAnsi="Arial" w:cs="Arial"/>
          <w:b/>
          <w:bCs/>
          <w:color w:val="252525"/>
          <w:sz w:val="21"/>
          <w:szCs w:val="21"/>
          <w:shd w:val="clear" w:color="auto" w:fill="FFFFFF"/>
          <w:lang w:val="en-US"/>
        </w:rPr>
        <w:t>(</w:t>
      </w:r>
      <w:r w:rsidR="009869E8" w:rsidRPr="00C527C5">
        <w:rPr>
          <w:lang w:val="en-GB"/>
        </w:rPr>
        <w:t>EEG</w:t>
      </w:r>
      <w:r w:rsidR="00D97A23">
        <w:rPr>
          <w:lang w:val="en-GB"/>
        </w:rPr>
        <w:t>)</w:t>
      </w:r>
      <w:r w:rsidR="009869E8" w:rsidRPr="00C527C5">
        <w:rPr>
          <w:lang w:val="en-GB"/>
        </w:rPr>
        <w:t xml:space="preserve"> activity </w:t>
      </w:r>
      <w:r w:rsidR="00C06498" w:rsidRPr="00C527C5">
        <w:rPr>
          <w:lang w:val="en-GB"/>
        </w:rPr>
        <w:t>is</w:t>
      </w:r>
      <w:r w:rsidR="008B0E12" w:rsidRPr="00C527C5">
        <w:rPr>
          <w:lang w:val="en-GB"/>
        </w:rPr>
        <w:t xml:space="preserve"> more</w:t>
      </w:r>
      <w:r w:rsidR="00C06498" w:rsidRPr="00C527C5">
        <w:rPr>
          <w:lang w:val="en-GB"/>
        </w:rPr>
        <w:t xml:space="preserve"> similar to activity seen in the waking brain</w:t>
      </w:r>
      <w:r w:rsidR="008B0E12" w:rsidRPr="00C527C5">
        <w:rPr>
          <w:lang w:val="en-GB"/>
        </w:rPr>
        <w:t xml:space="preserve"> </w:t>
      </w:r>
      <w:r w:rsidR="00FD1BDF">
        <w:rPr>
          <w:lang w:val="en-GB"/>
        </w:rPr>
        <w:t xml:space="preserve">as </w:t>
      </w:r>
      <w:r w:rsidR="008B0E12" w:rsidRPr="00C527C5">
        <w:rPr>
          <w:lang w:val="en-GB"/>
        </w:rPr>
        <w:t>compared to other sleep stages</w:t>
      </w:r>
      <w:r w:rsidR="007C5D2A">
        <w:rPr>
          <w:lang w:val="en-GB"/>
        </w:rPr>
        <w:t xml:space="preserve"> </w:t>
      </w:r>
      <w:r w:rsidR="007C5D2A">
        <w:rPr>
          <w:lang w:val="en-GB"/>
        </w:rPr>
        <w:fldChar w:fldCharType="begin" w:fldLock="1"/>
      </w:r>
      <w:r w:rsidR="00EF7621">
        <w:rPr>
          <w:lang w:val="en-GB"/>
        </w:rPr>
        <w:instrText>ADDIN CSL_CITATION { "citationItems" : [ { "id" : "ITEM-1", "itemData" : { "DOI" : "10.1017/S0140525X00003976", "ISBN" : "0521810442", "ISSN" : "0140525X", "PMID" : "11515143", "abstract" : "Sleep researchers in different disciplines disagree about how fully dreaming can be explained in terms of brain physiology. Debate has focused on whether REM sleep dreaming is qualitatively different from nonREM (NREM) sleep and waking. A review of psychophysiological studies shows clear quantitative differences between REM and NREM mentation and between REM and waking mentation. Recent neuroimaging and neurophysiological studies also differentiate REM, NREM, and waking in features with phenomenological implications. Both evidence and theory suggest that there are isomorphisms between the phenomenology and the physiology of dreams. We present a three-dimensional model with specific examples from normally and abnormally changing conscious states.", "author" : [ { "dropping-particle" : "", "family" : "Hobson", "given" : "J A", "non-dropping-particle" : "", "parse-names" : false, "suffix" : "" }, { "dropping-particle" : "", "family" : "Pace-Schott", "given" : "E F", "non-dropping-particle" : "", "parse-names" : false, "suffix" : "" }, { "dropping-particle" : "", "family" : "Stickgold", "given" : "R", "non-dropping-particle" : "", "parse-names" : false, "suffix" : "" } ], "container-title" : "The Behavioral and brain sciences", "id" : "ITEM-1", "issue" : "6", "issued" : { "date-parts" : [ [ "2000" ] ] }, "page" : "793-842", "title" : "Dreaming and the brain: Toward a cognitive neuroscience of conscious states", "type" : "article-journal", "volume" : "23" }, "uris" : [ "http://www.mendeley.com/documents/?uuid=fdd09880-0454-4025-ba75-0b12042f057b" ] } ], "mendeley" : { "formattedCitation" : "(Hobson, Pace-Schott, and Stickgold 2000)", "plainTextFormattedCitation" : "(Hobson, Pace-Schott, and Stickgold 2000)", "previouslyFormattedCitation" : "(Hobson, Pace-Schott, and Stickgold 2000)" }, "properties" : { "noteIndex" : 0 }, "schema" : "https://github.com/citation-style-language/schema/raw/master/csl-citation.json" }</w:instrText>
      </w:r>
      <w:r w:rsidR="007C5D2A">
        <w:rPr>
          <w:lang w:val="en-GB"/>
        </w:rPr>
        <w:fldChar w:fldCharType="separate"/>
      </w:r>
      <w:r w:rsidR="00EF7621" w:rsidRPr="00EF7621">
        <w:rPr>
          <w:noProof/>
          <w:lang w:val="en-GB"/>
        </w:rPr>
        <w:t>(Hobson, Pace-Schott, and Stickgold 2000)</w:t>
      </w:r>
      <w:r w:rsidR="007C5D2A">
        <w:rPr>
          <w:lang w:val="en-GB"/>
        </w:rPr>
        <w:fldChar w:fldCharType="end"/>
      </w:r>
      <w:r w:rsidR="00C06498" w:rsidRPr="00C527C5">
        <w:rPr>
          <w:lang w:val="en-GB"/>
        </w:rPr>
        <w:t xml:space="preserve">. </w:t>
      </w:r>
      <w:r w:rsidR="00EF7621">
        <w:rPr>
          <w:lang w:val="en-GB"/>
        </w:rPr>
        <w:t>When woken up from this stage, people are most likely to report long and vivid dreams.</w:t>
      </w:r>
      <w:r w:rsidR="00EF7621">
        <w:rPr>
          <w:lang w:val="en-GB"/>
        </w:rPr>
        <w:br/>
        <w:t>T</w:t>
      </w:r>
      <w:r w:rsidR="00EF7621" w:rsidRPr="00C527C5">
        <w:rPr>
          <w:lang w:val="en-GB"/>
        </w:rPr>
        <w:t xml:space="preserve">here are </w:t>
      </w:r>
      <w:r w:rsidR="00D91A0D">
        <w:rPr>
          <w:lang w:val="en-GB"/>
        </w:rPr>
        <w:t xml:space="preserve">also </w:t>
      </w:r>
      <w:r w:rsidR="00EF7621" w:rsidRPr="00C527C5">
        <w:rPr>
          <w:lang w:val="en-GB"/>
        </w:rPr>
        <w:t>reported</w:t>
      </w:r>
      <w:r w:rsidR="00EF7621">
        <w:rPr>
          <w:lang w:val="en-GB"/>
        </w:rPr>
        <w:t xml:space="preserve"> </w:t>
      </w:r>
      <w:r w:rsidR="00EF7621" w:rsidRPr="00C527C5">
        <w:rPr>
          <w:lang w:val="en-GB"/>
        </w:rPr>
        <w:t xml:space="preserve">occurrences of dreams during </w:t>
      </w:r>
      <w:r w:rsidR="00EF7621">
        <w:rPr>
          <w:lang w:val="en-GB"/>
        </w:rPr>
        <w:t xml:space="preserve">the lighter </w:t>
      </w:r>
      <w:r w:rsidR="00EF7621" w:rsidRPr="00C527C5">
        <w:rPr>
          <w:lang w:val="en-GB"/>
        </w:rPr>
        <w:t>NREM sleep</w:t>
      </w:r>
      <w:r w:rsidR="00EF7621">
        <w:rPr>
          <w:lang w:val="en-GB"/>
        </w:rPr>
        <w:t xml:space="preserve"> stages</w:t>
      </w:r>
      <w:r w:rsidR="00EF7621" w:rsidRPr="00C527C5">
        <w:rPr>
          <w:lang w:val="en-GB"/>
        </w:rPr>
        <w:t xml:space="preserve"> </w:t>
      </w:r>
      <w:r w:rsidR="00EF7621" w:rsidRPr="00C527C5">
        <w:rPr>
          <w:lang w:val="en-GB"/>
        </w:rPr>
        <w:fldChar w:fldCharType="begin" w:fldLock="1"/>
      </w:r>
      <w:r w:rsidR="00247A32">
        <w:rPr>
          <w:lang w:val="en-GB"/>
        </w:rPr>
        <w:instrText>ADDIN CSL_CITATION { "citationItems" : [ { "id" : "ITEM-1", "itemData" : { "DOI" : "10.11588/ijodr.2012.2.9483", "ISSN" : "1866-7953", "abstract" : "Lucid dreams \u2013 dreams in which the dreamer is aware that is dreaming \u2013 most frequently occur during REM sleep, yet there is some evidence suggesting that lucid dreaming can occur during NREM sleep as well. By conduct- ing a sleep laboratory study on lucid dreams, we found two possible instances of lucidity during NREM sleep which are reported here. While lucid dreaming during NREM sleep seems to be much rarer and more difficult to achieve, it appears to be possible and is most likely to occur during N1 sleep, somewhat less likely during N2 sleep and yet to be observed during N3 sleep. Future studies should explore induction methods, underlying neural mechanisms and perceptual/dream content differences between REM and NREM lucid dreams. Furthermore, a consensus agreement is needed to define what is meant by lucid dreaming and create a vocabulary that is helpful in clarifying variable psychophysiological states that can support self-reflective awareness.", "author" : [ { "dropping-particle" : "", "family" : "Stumbrys", "given" : "Tadas", "non-dropping-particle" : "", "parse-names" : false, "suffix" : "" }, { "dropping-particle" : "", "family" : "Erlacher", "given" : "Daniel", "non-dropping-particle" : "", "parse-names" : false, "suffix" : "" } ], "container-title" : "International Journal of Dream Research", "id" : "ITEM-1", "issue" : "2", "issued" : { "date-parts" : [ [ "2012" ] ] }, "page" : "151-155", "title" : "Lucid dreaming during NREM sleep: Two case reports", "type" : "article-journal", "volume" : "5" }, "uris" : [ "http://www.mendeley.com/documents/?uuid=27db77b7-c2b2-4ba9-8848-f6444a38f6c9" ] }, { "id" : "ITEM-2", "itemData" : { "DOI" : "10.1007/s11920-005-0053-0", "ISBN" : "1523-3812", "ISSN" : "1523-3812", "PMID" : "15935133", "abstract" : "After the discovery of rapid eye movement (REM) sleep in 1953, oneiric activity was long thought to be associated uniquely with REM sleep. Subsequent evaluation of sleep in humans combining neurophysiologic, psychophysiologic, and, more recently, functional neuroimaging investigations, has instead shown that dreaming also occurs during non-REM (NREM) sleep. It has been documented that hallucinatory activity during sleep is a normal phenomenon that is not constant throughout the night but increases toward morning when it tends to become present to the same extent in REM and NREM sleep. The role of sleep mechanisms in the generation of visual hallucinations is well-recognized in narcolepsy in the case of hypnagogic hallucinations, which are thought to derive from a REM-dissociation state in which dream imagery intrudes into wakefulness. Similar mechanisms have been hypothesized to play a role in the physiopathogenesis of visual hallucinations in various neuropsychiatric disorders. Furthermore, a growing body of evidence indicates that not only REM but also NREM processes, such as arousal-related processes, may play a role in the physiopathogenesis of hallucinations in the aforementioned disorders. The role of these processes has been most extensively documented in visual hallucinations occurring in the context of delirium tremens and Parkinson's disease.", "author" : [ { "dropping-particle" : "", "family" : "Manni", "given" : "Raffaele", "non-dropping-particle" : "", "parse-names" : false, "suffix" : "" } ], "container-title" : "Current psychiatry reports", "id" : "ITEM-2", "issue" : "3", "issued" : { "date-parts" : [ [ "2005" ] ] }, "page" : "196-200", "title" : "Rapid eye movement sleep, non-rapid eye movement sleep, dreams, and hallucinations.", "type" : "article-journal", "volume" : "7" }, "uris" : [ "http://www.mendeley.com/documents/?uuid=893f4a97-daf3-4b23-97a5-18c11ab505d4" ] } ], "mendeley" : { "formattedCitation" : "(Manni 2005; Stumbrys and Erlacher 2012)", "plainTextFormattedCitation" : "(Manni 2005; Stumbrys and Erlacher 2012)", "previouslyFormattedCitation" : "(Manni 2005; Stumbrys and Erlacher 2012)" }, "properties" : { "noteIndex" : 0 }, "schema" : "https://github.com/citation-style-language/schema/raw/master/csl-citation.json" }</w:instrText>
      </w:r>
      <w:r w:rsidR="00EF7621" w:rsidRPr="00C527C5">
        <w:rPr>
          <w:lang w:val="en-GB"/>
        </w:rPr>
        <w:fldChar w:fldCharType="separate"/>
      </w:r>
      <w:r w:rsidR="00EF7621" w:rsidRPr="00EF7621">
        <w:rPr>
          <w:noProof/>
          <w:lang w:val="en-GB"/>
        </w:rPr>
        <w:t>(Manni 2005; Stumbrys and Erlacher 2012)</w:t>
      </w:r>
      <w:r w:rsidR="00EF7621" w:rsidRPr="00C527C5">
        <w:rPr>
          <w:lang w:val="en-GB"/>
        </w:rPr>
        <w:fldChar w:fldCharType="end"/>
      </w:r>
      <w:r w:rsidR="00EF7621" w:rsidRPr="00C527C5">
        <w:rPr>
          <w:lang w:val="en-GB"/>
        </w:rPr>
        <w:t>.</w:t>
      </w:r>
      <w:r w:rsidR="00CA1FE1">
        <w:rPr>
          <w:lang w:val="en-GB"/>
        </w:rPr>
        <w:t xml:space="preserve"> These dreams tend to</w:t>
      </w:r>
      <w:r w:rsidR="00D91A0D">
        <w:rPr>
          <w:lang w:val="en-GB"/>
        </w:rPr>
        <w:t xml:space="preserve"> be shorter, more fr</w:t>
      </w:r>
      <w:r w:rsidR="00C81727">
        <w:rPr>
          <w:lang w:val="en-GB"/>
        </w:rPr>
        <w:t>agmented, not as</w:t>
      </w:r>
      <w:r w:rsidR="00D91A0D">
        <w:rPr>
          <w:lang w:val="en-GB"/>
        </w:rPr>
        <w:t xml:space="preserve"> vivid</w:t>
      </w:r>
      <w:r w:rsidR="00C81727">
        <w:rPr>
          <w:lang w:val="en-GB"/>
        </w:rPr>
        <w:t xml:space="preserve"> and also not as memorable compared</w:t>
      </w:r>
      <w:r w:rsidR="00D91A0D">
        <w:rPr>
          <w:lang w:val="en-GB"/>
        </w:rPr>
        <w:t xml:space="preserve"> to </w:t>
      </w:r>
      <w:r w:rsidR="00C81727">
        <w:rPr>
          <w:lang w:val="en-GB"/>
        </w:rPr>
        <w:t>dreams during</w:t>
      </w:r>
      <w:r w:rsidR="00D91A0D">
        <w:rPr>
          <w:lang w:val="en-GB"/>
        </w:rPr>
        <w:t xml:space="preserve"> REM sleep.</w:t>
      </w:r>
      <w:r w:rsidR="00CA1FE1">
        <w:rPr>
          <w:lang w:val="en-GB"/>
        </w:rPr>
        <w:t xml:space="preserve"> </w:t>
      </w:r>
      <w:r w:rsidR="00EF7621">
        <w:rPr>
          <w:lang w:val="en-GB"/>
        </w:rPr>
        <w:t xml:space="preserve"> </w:t>
      </w:r>
      <w:r w:rsidR="00C81727">
        <w:rPr>
          <w:lang w:val="en-GB"/>
        </w:rPr>
        <w:t>For this reason most dream studies are focussed on REM sleep.</w:t>
      </w:r>
      <w:r w:rsidR="007005C2">
        <w:rPr>
          <w:lang w:val="en-GB"/>
        </w:rPr>
        <w:br/>
      </w:r>
      <w:r w:rsidR="00435DD8">
        <w:rPr>
          <w:lang w:val="en-GB"/>
        </w:rPr>
        <w:t xml:space="preserve">There are multiple theories </w:t>
      </w:r>
      <w:r w:rsidR="007005C2">
        <w:rPr>
          <w:lang w:val="en-GB"/>
        </w:rPr>
        <w:t xml:space="preserve">on the purpose of dreams. While some researchers state that dreams are merely a side product of memory activation during REM sleep, others hypothesize that dreaming has functions in unwanted information elimination, reflection on </w:t>
      </w:r>
      <w:r w:rsidR="007C5D2A">
        <w:rPr>
          <w:lang w:val="en-GB"/>
        </w:rPr>
        <w:t>waking life</w:t>
      </w:r>
      <w:r w:rsidR="007005C2">
        <w:rPr>
          <w:lang w:val="en-GB"/>
        </w:rPr>
        <w:t xml:space="preserve"> experience</w:t>
      </w:r>
      <w:r w:rsidR="007C5D2A">
        <w:rPr>
          <w:lang w:val="en-GB"/>
        </w:rPr>
        <w:t>s</w:t>
      </w:r>
      <w:r w:rsidR="007005C2">
        <w:rPr>
          <w:lang w:val="en-GB"/>
        </w:rPr>
        <w:t xml:space="preserve">, </w:t>
      </w:r>
      <w:r w:rsidR="007C5D2A">
        <w:rPr>
          <w:lang w:val="en-GB"/>
        </w:rPr>
        <w:t xml:space="preserve">preparation for challenging and dangerous situations, </w:t>
      </w:r>
      <w:r w:rsidR="007005C2">
        <w:rPr>
          <w:lang w:val="en-GB"/>
        </w:rPr>
        <w:t xml:space="preserve">or maintaining normal consciousness (see </w:t>
      </w:r>
      <w:r w:rsidR="007005C2">
        <w:rPr>
          <w:lang w:val="en-GB"/>
        </w:rPr>
        <w:fldChar w:fldCharType="begin" w:fldLock="1"/>
      </w:r>
      <w:r w:rsidR="007005C2">
        <w:rPr>
          <w:lang w:val="en-GB"/>
        </w:rPr>
        <w:instrText>ADDIN CSL_CITATION { "citationItems" : [ { "id" : "ITEM-1", "itemData" : { "DOI" : "10.13140/RG.2.1.3139.0560", "ISSN" : "18667953", "abstract" : "The present review gives an overview on common theories of dreaming with a specific emphasis on how they are able to explain lucid dreaming. The theories are grouped either to such that describe structural or biological processes of dreams or to such that describe evolutionary and adaptive functions of dreams. This overview shows that none of the theories outlined is fully capable of explaining neither non-lucid dreaming nor lucid dreaming. With respect to the first group, the concept of \u201cprotoconsciousness\u201d is the theory that at best explains lucid dreaming. With respect to theories with an evolutionary and adaptive function of dreams, those theories, that stress the problem solving or simulation functions of dreams are more suited to explain lucid dreaming. Further, aspects that induce or amplify lucidity and the neural mechanisms that may be involved in lucid dreaming are described.", "author" : [ { "dropping-particle" : "", "family" : "Zink", "given" : "Nicolas", "non-dropping-particle" : "", "parse-names" : false, "suffix" : "" }, { "dropping-particle" : "", "family" : "Pietrowsky", "given" : "Reinhard", "non-dropping-particle" : "", "parse-names" : false, "suffix" : "" } ], "container-title" : "International Journal of Dream Research", "id" : "ITEM-1", "issue" : "1", "issued" : { "date-parts" : [ [ "2015" ] ] }, "page" : "35-53", "title" : "Theories of dreaming and lucid dreaming: An integrative review towards sleep, dreaming and consciousness", "type" : "article-journal", "volume" : "8" }, "uris" : [ "http://www.mendeley.com/documents/?uuid=30611eb2-e6a4-4eef-8da8-1769d29621ca" ] } ], "mendeley" : { "formattedCitation" : "(Zink and Pietrowsky 2015)", "manualFormatting" : "Zink and Pietrowsky (2015)", "plainTextFormattedCitation" : "(Zink and Pietrowsky 2015)", "previouslyFormattedCitation" : "(Zink and Pietrowsky 2015)" }, "properties" : { "noteIndex" : 0 }, "schema" : "https://github.com/citation-style-language/schema/raw/master/csl-citation.json" }</w:instrText>
      </w:r>
      <w:r w:rsidR="007005C2">
        <w:rPr>
          <w:lang w:val="en-GB"/>
        </w:rPr>
        <w:fldChar w:fldCharType="separate"/>
      </w:r>
      <w:r w:rsidR="007005C2" w:rsidRPr="007005C2">
        <w:rPr>
          <w:noProof/>
          <w:lang w:val="en-GB"/>
        </w:rPr>
        <w:t xml:space="preserve">Zink and Pietrowsky </w:t>
      </w:r>
      <w:r w:rsidR="007005C2">
        <w:rPr>
          <w:noProof/>
          <w:lang w:val="en-GB"/>
        </w:rPr>
        <w:t>(</w:t>
      </w:r>
      <w:r w:rsidR="007005C2" w:rsidRPr="007005C2">
        <w:rPr>
          <w:noProof/>
          <w:lang w:val="en-GB"/>
        </w:rPr>
        <w:t>2015)</w:t>
      </w:r>
      <w:r w:rsidR="007005C2">
        <w:rPr>
          <w:lang w:val="en-GB"/>
        </w:rPr>
        <w:fldChar w:fldCharType="end"/>
      </w:r>
      <w:r w:rsidR="007005C2">
        <w:rPr>
          <w:lang w:val="en-GB"/>
        </w:rPr>
        <w:t xml:space="preserve"> for an overview)</w:t>
      </w:r>
      <w:r w:rsidR="007C5D2A">
        <w:rPr>
          <w:lang w:val="en-GB"/>
        </w:rPr>
        <w:t>.</w:t>
      </w:r>
    </w:p>
    <w:p w14:paraId="7DA302F3" w14:textId="77777777" w:rsidR="004B6529" w:rsidRDefault="004B6529" w:rsidP="004B6529">
      <w:pPr>
        <w:spacing w:after="0"/>
        <w:rPr>
          <w:lang w:val="en-GB"/>
        </w:rPr>
      </w:pPr>
    </w:p>
    <w:p w14:paraId="5018EA2A" w14:textId="58ECC7BC" w:rsidR="00C10F1C" w:rsidRPr="00C527C5" w:rsidRDefault="00461F13" w:rsidP="004B6529">
      <w:pPr>
        <w:spacing w:after="0"/>
        <w:rPr>
          <w:lang w:val="en-GB"/>
        </w:rPr>
      </w:pPr>
      <w:r w:rsidRPr="00C527C5">
        <w:rPr>
          <w:lang w:val="en-GB"/>
        </w:rPr>
        <w:t xml:space="preserve">Dreams </w:t>
      </w:r>
      <w:r w:rsidR="00B61FC8" w:rsidRPr="00C527C5">
        <w:rPr>
          <w:lang w:val="en-GB"/>
        </w:rPr>
        <w:t>environments</w:t>
      </w:r>
      <w:r w:rsidRPr="00C527C5">
        <w:rPr>
          <w:lang w:val="en-GB"/>
        </w:rPr>
        <w:t xml:space="preserve"> are often </w:t>
      </w:r>
      <w:r w:rsidR="00B61FC8" w:rsidRPr="00C527C5">
        <w:rPr>
          <w:lang w:val="en-GB"/>
        </w:rPr>
        <w:t>incredibly</w:t>
      </w:r>
      <w:r w:rsidRPr="00C527C5">
        <w:rPr>
          <w:lang w:val="en-GB"/>
        </w:rPr>
        <w:t xml:space="preserve"> </w:t>
      </w:r>
      <w:r w:rsidR="005769C8" w:rsidRPr="00C527C5">
        <w:rPr>
          <w:lang w:val="en-GB"/>
        </w:rPr>
        <w:t>rich</w:t>
      </w:r>
      <w:r w:rsidRPr="00C527C5">
        <w:rPr>
          <w:lang w:val="en-GB"/>
        </w:rPr>
        <w:t>, where we can see, feel and smell the things around us and experie</w:t>
      </w:r>
      <w:r w:rsidR="005769C8" w:rsidRPr="00C527C5">
        <w:rPr>
          <w:lang w:val="en-GB"/>
        </w:rPr>
        <w:t>nce genuine emotions. It usually</w:t>
      </w:r>
      <w:r w:rsidRPr="00C527C5">
        <w:rPr>
          <w:lang w:val="en-GB"/>
        </w:rPr>
        <w:t xml:space="preserve"> feel</w:t>
      </w:r>
      <w:r w:rsidR="005769C8" w:rsidRPr="00C527C5">
        <w:rPr>
          <w:lang w:val="en-GB"/>
        </w:rPr>
        <w:t>s</w:t>
      </w:r>
      <w:r w:rsidRPr="00C527C5">
        <w:rPr>
          <w:lang w:val="en-GB"/>
        </w:rPr>
        <w:t xml:space="preserve"> so real that our dreaming minds don’t register that the</w:t>
      </w:r>
      <w:r w:rsidR="005769C8" w:rsidRPr="00C527C5">
        <w:rPr>
          <w:lang w:val="en-GB"/>
        </w:rPr>
        <w:t xml:space="preserve"> experience is actually just a dream</w:t>
      </w:r>
      <w:r w:rsidRPr="00C527C5">
        <w:rPr>
          <w:lang w:val="en-GB"/>
        </w:rPr>
        <w:t xml:space="preserve">. </w:t>
      </w:r>
      <w:r w:rsidR="005769C8" w:rsidRPr="00C527C5">
        <w:rPr>
          <w:lang w:val="en-GB"/>
        </w:rPr>
        <w:t>It is often only after we wake up that we start noticing the inconsistencies and surrealistic parts. But in the occasion</w:t>
      </w:r>
      <w:r w:rsidRPr="00C527C5">
        <w:rPr>
          <w:lang w:val="en-GB"/>
        </w:rPr>
        <w:t xml:space="preserve"> that our mind does notice the experience not being real, we enter</w:t>
      </w:r>
      <w:r w:rsidR="00247A32">
        <w:rPr>
          <w:lang w:val="en-GB"/>
        </w:rPr>
        <w:t xml:space="preserve"> a state </w:t>
      </w:r>
      <w:r w:rsidRPr="00C527C5">
        <w:rPr>
          <w:lang w:val="en-GB"/>
        </w:rPr>
        <w:t>call</w:t>
      </w:r>
      <w:r w:rsidR="00E64DE9" w:rsidRPr="00C527C5">
        <w:rPr>
          <w:lang w:val="en-GB"/>
        </w:rPr>
        <w:t>ed</w:t>
      </w:r>
      <w:r w:rsidRPr="00C527C5">
        <w:rPr>
          <w:lang w:val="en-GB"/>
        </w:rPr>
        <w:t xml:space="preserve"> lucid dream</w:t>
      </w:r>
      <w:r w:rsidR="00EA294C" w:rsidRPr="00C527C5">
        <w:rPr>
          <w:lang w:val="en-GB"/>
        </w:rPr>
        <w:t>ing</w:t>
      </w:r>
      <w:r w:rsidRPr="00C527C5">
        <w:rPr>
          <w:lang w:val="en-GB"/>
        </w:rPr>
        <w:t>. Lucid dreams are dreams where the dream</w:t>
      </w:r>
      <w:r w:rsidR="00737309" w:rsidRPr="00C527C5">
        <w:rPr>
          <w:lang w:val="en-GB"/>
        </w:rPr>
        <w:t>er</w:t>
      </w:r>
      <w:r w:rsidRPr="00C527C5">
        <w:rPr>
          <w:lang w:val="en-GB"/>
        </w:rPr>
        <w:t xml:space="preserve"> is </w:t>
      </w:r>
      <w:r w:rsidR="00C10F1C" w:rsidRPr="00C527C5">
        <w:rPr>
          <w:lang w:val="en-GB"/>
        </w:rPr>
        <w:t>consciously aware that he or she is dreaming and that the things perceived are</w:t>
      </w:r>
      <w:r w:rsidR="00737309" w:rsidRPr="00C527C5">
        <w:rPr>
          <w:lang w:val="en-GB"/>
        </w:rPr>
        <w:t xml:space="preserve"> not real, but</w:t>
      </w:r>
      <w:r w:rsidR="00C10F1C" w:rsidRPr="00C527C5">
        <w:rPr>
          <w:lang w:val="en-GB"/>
        </w:rPr>
        <w:t xml:space="preserve"> part of a dream environment. During </w:t>
      </w:r>
      <w:r w:rsidR="005769C8" w:rsidRPr="00C527C5">
        <w:rPr>
          <w:lang w:val="en-GB"/>
        </w:rPr>
        <w:t xml:space="preserve">these </w:t>
      </w:r>
      <w:r w:rsidR="00C10F1C" w:rsidRPr="00C527C5">
        <w:rPr>
          <w:lang w:val="en-GB"/>
        </w:rPr>
        <w:t xml:space="preserve">lucid dreams the dreamer is often able to influence and actively </w:t>
      </w:r>
      <w:r w:rsidR="008B0E12" w:rsidRPr="00C527C5">
        <w:rPr>
          <w:lang w:val="en-GB"/>
        </w:rPr>
        <w:t xml:space="preserve">change </w:t>
      </w:r>
      <w:r w:rsidR="00C10F1C" w:rsidRPr="00C527C5">
        <w:rPr>
          <w:lang w:val="en-GB"/>
        </w:rPr>
        <w:t xml:space="preserve">the dreams content (LaBerge 1985). </w:t>
      </w:r>
      <w:r w:rsidR="005769C8" w:rsidRPr="00C527C5">
        <w:rPr>
          <w:lang w:val="en-GB"/>
        </w:rPr>
        <w:br/>
      </w:r>
      <w:r w:rsidR="00C10F1C" w:rsidRPr="00C527C5">
        <w:rPr>
          <w:lang w:val="en-GB"/>
        </w:rPr>
        <w:t>While awareness is the first and main criteria for a lucid dream, some researchers pose</w:t>
      </w:r>
      <w:r w:rsidR="008B0E12" w:rsidRPr="00C527C5">
        <w:rPr>
          <w:lang w:val="en-GB"/>
        </w:rPr>
        <w:t xml:space="preserve"> the</w:t>
      </w:r>
      <w:r w:rsidR="00C10F1C" w:rsidRPr="00C527C5">
        <w:rPr>
          <w:lang w:val="en-GB"/>
        </w:rPr>
        <w:t xml:space="preserve"> additional criteria that overall clarity of waking consciousness should also be retained</w:t>
      </w:r>
      <w:r w:rsidR="008B0E12" w:rsidRPr="00C527C5">
        <w:rPr>
          <w:lang w:val="en-GB"/>
        </w:rPr>
        <w:t xml:space="preserve"> for a truly lucid dream</w:t>
      </w:r>
      <w:r w:rsidR="00C10F1C" w:rsidRPr="00C527C5">
        <w:rPr>
          <w:lang w:val="en-GB"/>
        </w:rPr>
        <w:t xml:space="preserve"> (Tart 1984).</w:t>
      </w:r>
      <w:r w:rsidR="005769C8" w:rsidRPr="00C527C5">
        <w:rPr>
          <w:lang w:val="en-GB"/>
        </w:rPr>
        <w:t xml:space="preserve"> </w:t>
      </w:r>
      <w:r w:rsidR="00247A32">
        <w:rPr>
          <w:lang w:val="en-GB"/>
        </w:rPr>
        <w:fldChar w:fldCharType="begin" w:fldLock="1"/>
      </w:r>
      <w:r w:rsidR="00247A32">
        <w:rPr>
          <w:lang w:val="en-GB"/>
        </w:rPr>
        <w:instrText>ADDIN CSL_CITATION { "citationItems" : [ { "id" : "ITEM-1", "itemData" : { "author" : [ { "dropping-particle" : "", "family" : "Tholey", "given" : "Paul", "non-dropping-particle" : "", "parse-names" : false, "suffix" : "" } ], "container-title" : "Gestalt Theory", "id" : "ITEM-1", "issue" : "1", "issued" : { "date-parts" : [ [ "1985" ] ] }, "page" : "29-46", "title" : "Haben Traumgestalten ein eigenes Bewu\u00dftsein? Eine experimentell-ph\u00e4nomenologische Klartraumstudie", "type" : "article-journal", "volume" : "7" }, "uris" : [ "http://www.mendeley.com/documents/?uuid=8fed00d8-b4e4-47fb-a741-8fc23c28a57c" ] } ], "mendeley" : { "formattedCitation" : "(Tholey 1985)", "manualFormatting" : "In his 1985 paper Paul Tholey ", "plainTextFormattedCitation" : "(Tholey 1985)", "previouslyFormattedCitation" : "(Tholey 1985)" }, "properties" : { "noteIndex" : 0 }, "schema" : "https://github.com/citation-style-language/schema/raw/master/csl-citation.json" }</w:instrText>
      </w:r>
      <w:r w:rsidR="00247A32">
        <w:rPr>
          <w:lang w:val="en-GB"/>
        </w:rPr>
        <w:fldChar w:fldCharType="separate"/>
      </w:r>
      <w:r w:rsidR="00247A32">
        <w:rPr>
          <w:noProof/>
          <w:lang w:val="en-GB"/>
        </w:rPr>
        <w:t xml:space="preserve">In his 1985 paper Paul </w:t>
      </w:r>
      <w:r w:rsidR="00247A32" w:rsidRPr="00247A32">
        <w:rPr>
          <w:noProof/>
          <w:lang w:val="en-GB"/>
        </w:rPr>
        <w:t xml:space="preserve">Tholey </w:t>
      </w:r>
      <w:r w:rsidR="00247A32">
        <w:rPr>
          <w:lang w:val="en-GB"/>
        </w:rPr>
        <w:fldChar w:fldCharType="end"/>
      </w:r>
      <w:r w:rsidR="00C10F1C" w:rsidRPr="00C527C5">
        <w:rPr>
          <w:lang w:val="en-GB"/>
        </w:rPr>
        <w:t>describes seven as</w:t>
      </w:r>
      <w:r w:rsidR="007A3B0A" w:rsidRPr="00C527C5">
        <w:rPr>
          <w:lang w:val="en-GB"/>
        </w:rPr>
        <w:t xml:space="preserve">pects of lucidity </w:t>
      </w:r>
      <w:r w:rsidR="00C10F1C" w:rsidRPr="00C527C5">
        <w:rPr>
          <w:lang w:val="en-GB"/>
        </w:rPr>
        <w:t>in dreams: (1) clarity about the state of consciousness (that one is dreaming); (2) clarity about the freedom of choice; (3) clarity of consciousness</w:t>
      </w:r>
      <w:r w:rsidR="00D81724">
        <w:rPr>
          <w:lang w:val="en-GB"/>
        </w:rPr>
        <w:t xml:space="preserve"> (access to </w:t>
      </w:r>
      <w:r w:rsidR="00247A32">
        <w:rPr>
          <w:lang w:val="en-GB"/>
        </w:rPr>
        <w:t>clear</w:t>
      </w:r>
      <w:r w:rsidR="00D81724">
        <w:rPr>
          <w:lang w:val="en-GB"/>
        </w:rPr>
        <w:t xml:space="preserve"> conscious thought)</w:t>
      </w:r>
      <w:r w:rsidR="00C10F1C" w:rsidRPr="00C527C5">
        <w:rPr>
          <w:lang w:val="en-GB"/>
        </w:rPr>
        <w:t>; (4) clarity about the waking life; (5) clarity of perception; (6) clarity about the meaning of the dream; (7) clarity recollecting the dream.</w:t>
      </w:r>
      <w:r w:rsidR="007A3B0A" w:rsidRPr="00C527C5">
        <w:rPr>
          <w:lang w:val="en-GB"/>
        </w:rPr>
        <w:t xml:space="preserve"> </w:t>
      </w:r>
      <w:r w:rsidR="00737309" w:rsidRPr="00C527C5">
        <w:rPr>
          <w:lang w:val="en-GB"/>
        </w:rPr>
        <w:t>According to him, numbers 1 to 4 are prerequisites of lucid dreaming. For this review I will use the most used criterion (awareness while dreaming), without the extra additions being necessary</w:t>
      </w:r>
      <w:r w:rsidR="005769C8" w:rsidRPr="00C527C5">
        <w:rPr>
          <w:lang w:val="en-GB"/>
        </w:rPr>
        <w:t>, for defining lucid dreams. D</w:t>
      </w:r>
      <w:r w:rsidR="00737309" w:rsidRPr="00C527C5">
        <w:rPr>
          <w:lang w:val="en-GB"/>
        </w:rPr>
        <w:t>o note however that lucid dreaming should not be regarded as an all or nothing</w:t>
      </w:r>
      <w:r w:rsidR="00E003F0" w:rsidRPr="00C527C5">
        <w:rPr>
          <w:lang w:val="en-GB"/>
        </w:rPr>
        <w:t xml:space="preserve"> phenomenon, but as a continuum with multiple degrees of lucidity. Some dreams can be more lucid than others </w:t>
      </w:r>
      <w:r w:rsidR="00E003F0" w:rsidRPr="00C527C5">
        <w:rPr>
          <w:lang w:val="en-GB"/>
        </w:rPr>
        <w:fldChar w:fldCharType="begin" w:fldLock="1"/>
      </w:r>
      <w:r w:rsidR="00490FC5" w:rsidRPr="00C527C5">
        <w:rPr>
          <w:lang w:val="en-GB"/>
        </w:rPr>
        <w:instrText>ADDIN CSL_CITATION { "citationItems" : [ { "id" : "ITEM-1", "itemData" : { "DOI" : "10.1016/j.concog.2012.07.003", "ISBN" : "1090-2376 (Electronic)\\n1053-8100 (Linking)", "ISSN" : "10538100", "PMID" : "22841958", "abstract" : "In lucid dreams the dreamer is aware of dreaming and often able to influence the ongoing dream content. Lucid dreaming is a learnable skill and a variety of techniques is suggested for lucid dreaming induction. This systematic review evaluated the evidence for the effectiveness of induction techniques. A comprehensive literature search was carried out in biomedical databases and specific resources. Thirty-five studies were included in the analysis (11 sleep laboratory and 24 field studies), of which 26 employed cognitive techniques, 11 external stimulation and one drug application. The methodological quality of the included studies was relatively low. None of the induction techniques were verified to induce lucid dreams reliably and consistently, although some of them look promising. On the basis of the reviewed studies, a taxonomy of lucid dream induction methods is presented. Several methodological issues are discussed and further directions for future studies are proposed. \u00a9 2012 Elsevier Inc.", "author" : [ { "dropping-particle" : "", "family" : "Stumbrys", "given" : "Tadas", "non-dropping-particle" : "", "parse-names" : false, "suffix" : "" }, { "dropping-particle" : "", "family" : "Erlacher", "given" : "Daniel", "non-dropping-particle" : "", "parse-names" : false, "suffix" : "" }, { "dropping-particle" : "", "family" : "Sch\u00e4dlich", "given" : "Melanie", "non-dropping-particle" : "", "parse-names" : false, "suffix" : "" }, { "dropping-particle" : "", "family" : "Schredl", "given" : "Michael", "non-dropping-particle" : "", "parse-names" : false, "suffix" : "" } ], "container-title" : "Consciousness and Cognition", "id" : "ITEM-1", "issue" : "3", "issued" : { "date-parts" : [ [ "2012" ] ] }, "page" : "1456-1475", "publisher" : "Elsevier Inc.", "title" : "Induction of lucid dreams: A systematic review of evidence", "type" : "article-journal", "volume" : "21" }, "uris" : [ "http://www.mendeley.com/documents/?uuid=ac5f9ead-f918-4c2b-b850-79cf0ba72056" ] }, { "id" : "ITEM-2", "itemData" : { "author" : [ { "dropping-particle" : "", "family" : "Barrett", "given" : "Deirdre", "non-dropping-particle" : "", "parse-names" : false, "suffix" : "" } ], "container-title" : "Dreaming: Journal of the Association for the Study of Dreams", "id" : "ITEM-2", "issue" : "4", "issued" : { "date-parts" : [ [ "1992" ] ] }, "page" : "221-228", "title" : "Just how lucid are lucid dreams?", "type" : "article-journal", "volume" : "2" }, "uris" : [ "http://www.mendeley.com/documents/?uuid=2202c238-74d9-4a3f-9875-dcef3e4f1772" ] } ], "mendeley" : { "formattedCitation" : "(Barrett 1992; Stumbrys et al. 2012)", "plainTextFormattedCitation" : "(Barrett 1992; Stumbrys et al. 2012)", "previouslyFormattedCitation" : "(Barrett 1992; Stumbrys et al. 2012)" }, "properties" : { "noteIndex" : 0 }, "schema" : "https://github.com/citation-style-language/schema/raw/master/csl-citation.json" }</w:instrText>
      </w:r>
      <w:r w:rsidR="00E003F0" w:rsidRPr="00C527C5">
        <w:rPr>
          <w:lang w:val="en-GB"/>
        </w:rPr>
        <w:fldChar w:fldCharType="separate"/>
      </w:r>
      <w:r w:rsidR="00E003F0" w:rsidRPr="00C527C5">
        <w:rPr>
          <w:noProof/>
          <w:lang w:val="en-GB"/>
        </w:rPr>
        <w:t>(Barrett 1992; Stumbrys et al. 2012)</w:t>
      </w:r>
      <w:r w:rsidR="00E003F0" w:rsidRPr="00C527C5">
        <w:rPr>
          <w:lang w:val="en-GB"/>
        </w:rPr>
        <w:fldChar w:fldCharType="end"/>
      </w:r>
      <w:r w:rsidR="00E003F0" w:rsidRPr="00C527C5">
        <w:rPr>
          <w:lang w:val="en-GB"/>
        </w:rPr>
        <w:t>.</w:t>
      </w:r>
      <w:r w:rsidR="00D81724">
        <w:rPr>
          <w:lang w:val="en-GB"/>
        </w:rPr>
        <w:t xml:space="preserve"> </w:t>
      </w:r>
      <w:r w:rsidR="00C10F1C" w:rsidRPr="00C527C5">
        <w:rPr>
          <w:lang w:val="en-GB"/>
        </w:rPr>
        <w:br/>
      </w:r>
    </w:p>
    <w:p w14:paraId="66DC3EEC" w14:textId="2A5BC3CB" w:rsidR="00AD3ED9" w:rsidRDefault="00365583" w:rsidP="004B6529">
      <w:pPr>
        <w:spacing w:after="0"/>
        <w:rPr>
          <w:lang w:val="en-GB"/>
        </w:rPr>
      </w:pPr>
      <w:r w:rsidRPr="00C527C5">
        <w:rPr>
          <w:lang w:val="en-GB"/>
        </w:rPr>
        <w:t xml:space="preserve">The concept of lucid dreaming </w:t>
      </w:r>
      <w:r w:rsidR="00C66F97" w:rsidRPr="00C527C5">
        <w:rPr>
          <w:lang w:val="en-GB"/>
        </w:rPr>
        <w:t xml:space="preserve">has been known for a long time, but it took a long time before researchers accepted it as a real dream state. </w:t>
      </w:r>
      <w:r w:rsidR="00376B4C" w:rsidRPr="00C527C5">
        <w:rPr>
          <w:lang w:val="en-GB"/>
        </w:rPr>
        <w:t>In the 20</w:t>
      </w:r>
      <w:r w:rsidR="00376B4C" w:rsidRPr="00C527C5">
        <w:rPr>
          <w:vertAlign w:val="superscript"/>
          <w:lang w:val="en-GB"/>
        </w:rPr>
        <w:t>th</w:t>
      </w:r>
      <w:r w:rsidR="00376B4C" w:rsidRPr="00C527C5">
        <w:rPr>
          <w:lang w:val="en-GB"/>
        </w:rPr>
        <w:t xml:space="preserve"> century the concept of being conscious during a dream was considered impossible</w:t>
      </w:r>
      <w:r w:rsidR="00AD3ED9" w:rsidRPr="00C527C5">
        <w:rPr>
          <w:lang w:val="en-GB"/>
        </w:rPr>
        <w:t>. Most researchers explained</w:t>
      </w:r>
      <w:r w:rsidR="00376B4C" w:rsidRPr="00C527C5">
        <w:rPr>
          <w:lang w:val="en-GB"/>
        </w:rPr>
        <w:t xml:space="preserve"> </w:t>
      </w:r>
      <w:r w:rsidR="003C0089" w:rsidRPr="00C527C5">
        <w:rPr>
          <w:lang w:val="en-GB"/>
        </w:rPr>
        <w:t xml:space="preserve">these episodes of consciousness </w:t>
      </w:r>
      <w:r w:rsidR="00AD3ED9" w:rsidRPr="00C527C5">
        <w:rPr>
          <w:lang w:val="en-GB"/>
        </w:rPr>
        <w:t>by stating they are “not typical parts of dreaming thought, but rather brief arousals”</w:t>
      </w:r>
      <w:r w:rsidR="00D206E3" w:rsidRPr="00C527C5">
        <w:rPr>
          <w:lang w:val="en-GB"/>
        </w:rPr>
        <w:t>,</w:t>
      </w:r>
      <w:r w:rsidR="00AD3ED9" w:rsidRPr="00C527C5">
        <w:rPr>
          <w:lang w:val="en-GB"/>
        </w:rPr>
        <w:t xml:space="preserve"> as </w:t>
      </w:r>
      <w:r w:rsidR="00D206E3" w:rsidRPr="00C527C5">
        <w:rPr>
          <w:lang w:val="en-GB"/>
        </w:rPr>
        <w:t xml:space="preserve">was </w:t>
      </w:r>
      <w:r w:rsidR="00AD3ED9" w:rsidRPr="00C527C5">
        <w:rPr>
          <w:lang w:val="en-GB"/>
        </w:rPr>
        <w:t>posed by Hartmann</w:t>
      </w:r>
      <w:r w:rsidR="009A1FEA" w:rsidRPr="00C527C5">
        <w:rPr>
          <w:lang w:val="en-GB"/>
        </w:rPr>
        <w:t xml:space="preserve"> (1975).</w:t>
      </w:r>
      <w:r w:rsidR="009A1FEA" w:rsidRPr="00C527C5">
        <w:rPr>
          <w:lang w:val="en-GB"/>
        </w:rPr>
        <w:br/>
        <w:t>The first real</w:t>
      </w:r>
      <w:r w:rsidR="00E64DE9" w:rsidRPr="00C527C5">
        <w:rPr>
          <w:lang w:val="en-GB"/>
        </w:rPr>
        <w:t xml:space="preserve"> evidence</w:t>
      </w:r>
      <w:r w:rsidR="00AD3ED9" w:rsidRPr="00C527C5">
        <w:rPr>
          <w:lang w:val="en-GB"/>
        </w:rPr>
        <w:t xml:space="preserve"> of lucid dreaming as part</w:t>
      </w:r>
      <w:r w:rsidR="009A1FEA" w:rsidRPr="00C527C5">
        <w:rPr>
          <w:lang w:val="en-GB"/>
        </w:rPr>
        <w:t xml:space="preserve"> of normal REM sleep was given by </w:t>
      </w:r>
      <w:r w:rsidR="009A1FEA" w:rsidRPr="00C527C5">
        <w:rPr>
          <w:lang w:val="en-GB"/>
        </w:rPr>
        <w:fldChar w:fldCharType="begin" w:fldLock="1"/>
      </w:r>
      <w:r w:rsidR="0048527D" w:rsidRPr="00C527C5">
        <w:rPr>
          <w:lang w:val="en-GB"/>
        </w:rPr>
        <w:instrText>ADDIN CSL_CITATION { "citationItems" : [ { "id" : "ITEM-1", "itemData" : { "DOI" : "10.1017/CBO9781107415324.004", "ISBN" : "9788578110796", "ISSN" : "1098-6596", "PMID" : "25246403", "author" : [ { "dropping-particle" : "", "family" : "LaBerge", "given" : "Stephen P.", "non-dropping-particle" : "", "parse-names" : false, "suffix" : "" }, { "dropping-particle" : "", "family" : "Nagel", "given" : "Lynn E.", "non-dropping-particle" : "", "parse-names" : false, "suffix" : "" }, { "dropping-particle" : "", "family" : "Dement", "given" : "William C.", "non-dropping-particle" : "", "parse-names" : false, "suffix" : "" }, { "dropping-particle" : "", "family" : "Zarcone", "given" : "Vincent P. Jr.", "non-dropping-particle" : "", "parse-names" : false, "suffix" : "" } ], "container-title" : "Perceptual and Motor Skills", "id" : "ITEM-1", "issued" : { "date-parts" : [ [ "1981" ] ] }, "page" : "727-732", "title" : "Lucid Dreaming Verified by Volitional Communication During REM Sleep", "type" : "article-journal", "volume" : "52" }, "uris" : [ "http://www.mendeley.com/documents/?uuid=013ef419-62c8-4c85-8191-b4ba859c529a" ] } ], "mendeley" : { "formattedCitation" : "(LaBerge et al. 1981)", "manualFormatting" : "LaBerge et al. (1981)", "plainTextFormattedCitation" : "(LaBerge et al. 1981)", "previouslyFormattedCitation" : "(LaBerge et al. 1981)" }, "properties" : { "noteIndex" : 0 }, "schema" : "https://github.com/citation-style-language/schema/raw/master/csl-citation.json" }</w:instrText>
      </w:r>
      <w:r w:rsidR="009A1FEA" w:rsidRPr="00C527C5">
        <w:rPr>
          <w:lang w:val="en-GB"/>
        </w:rPr>
        <w:fldChar w:fldCharType="separate"/>
      </w:r>
      <w:r w:rsidR="009A1FEA" w:rsidRPr="00C527C5">
        <w:rPr>
          <w:noProof/>
          <w:lang w:val="en-GB"/>
        </w:rPr>
        <w:t>La</w:t>
      </w:r>
      <w:r w:rsidR="0063347D" w:rsidRPr="00C527C5">
        <w:rPr>
          <w:noProof/>
          <w:lang w:val="en-GB"/>
        </w:rPr>
        <w:t>Berge et al.</w:t>
      </w:r>
      <w:r w:rsidR="009A1FEA" w:rsidRPr="00C527C5">
        <w:rPr>
          <w:noProof/>
          <w:lang w:val="en-GB"/>
        </w:rPr>
        <w:t xml:space="preserve"> </w:t>
      </w:r>
      <w:r w:rsidR="0063347D" w:rsidRPr="00C527C5">
        <w:rPr>
          <w:noProof/>
          <w:lang w:val="en-GB"/>
        </w:rPr>
        <w:t>(</w:t>
      </w:r>
      <w:r w:rsidR="009A1FEA" w:rsidRPr="00C527C5">
        <w:rPr>
          <w:noProof/>
          <w:lang w:val="en-GB"/>
        </w:rPr>
        <w:t>1981)</w:t>
      </w:r>
      <w:r w:rsidR="009A1FEA" w:rsidRPr="00C527C5">
        <w:rPr>
          <w:lang w:val="en-GB"/>
        </w:rPr>
        <w:fldChar w:fldCharType="end"/>
      </w:r>
      <w:r w:rsidR="0063347D" w:rsidRPr="00C527C5">
        <w:rPr>
          <w:lang w:val="en-GB"/>
        </w:rPr>
        <w:t>, wh</w:t>
      </w:r>
      <w:r w:rsidR="002A2F66">
        <w:rPr>
          <w:lang w:val="en-GB"/>
        </w:rPr>
        <w:t>ere lucid dreamers were recorded</w:t>
      </w:r>
      <w:r w:rsidR="0063347D" w:rsidRPr="00C527C5">
        <w:rPr>
          <w:lang w:val="en-GB"/>
        </w:rPr>
        <w:t xml:space="preserve"> </w:t>
      </w:r>
      <w:r w:rsidR="00D7253C" w:rsidRPr="00C527C5">
        <w:rPr>
          <w:lang w:val="en-GB"/>
        </w:rPr>
        <w:t>signalling</w:t>
      </w:r>
      <w:r w:rsidR="0063347D" w:rsidRPr="00C527C5">
        <w:rPr>
          <w:lang w:val="en-GB"/>
        </w:rPr>
        <w:t xml:space="preserve"> with predetermined eye movement</w:t>
      </w:r>
      <w:r w:rsidR="00E5471D">
        <w:rPr>
          <w:lang w:val="en-GB"/>
        </w:rPr>
        <w:t xml:space="preserve"> sequences</w:t>
      </w:r>
      <w:r w:rsidR="0063347D" w:rsidRPr="00C527C5">
        <w:rPr>
          <w:lang w:val="en-GB"/>
        </w:rPr>
        <w:t xml:space="preserve"> after they became lucid.</w:t>
      </w:r>
      <w:r w:rsidR="00D206E3" w:rsidRPr="00C527C5">
        <w:rPr>
          <w:lang w:val="en-GB"/>
        </w:rPr>
        <w:t xml:space="preserve"> </w:t>
      </w:r>
      <w:r w:rsidR="00E5471D">
        <w:rPr>
          <w:lang w:val="en-GB"/>
        </w:rPr>
        <w:t>These strong eye movements can be seen on a</w:t>
      </w:r>
      <w:r w:rsidR="00C661D1">
        <w:rPr>
          <w:lang w:val="en-GB"/>
        </w:rPr>
        <w:t>n</w:t>
      </w:r>
      <w:r w:rsidR="00E5471D">
        <w:rPr>
          <w:lang w:val="en-GB"/>
        </w:rPr>
        <w:t xml:space="preserve"> </w:t>
      </w:r>
      <w:r w:rsidR="00E5471D" w:rsidRPr="00E5471D">
        <w:rPr>
          <w:lang w:val="en-GB"/>
        </w:rPr>
        <w:t>electro-oculogram</w:t>
      </w:r>
      <w:r w:rsidR="00E5471D">
        <w:rPr>
          <w:lang w:val="en-GB"/>
        </w:rPr>
        <w:t xml:space="preserve">, which is part of normal polysomnography, </w:t>
      </w:r>
      <w:r w:rsidR="00684755">
        <w:rPr>
          <w:lang w:val="en-GB"/>
        </w:rPr>
        <w:t>and they</w:t>
      </w:r>
      <w:r w:rsidR="00E5471D">
        <w:rPr>
          <w:lang w:val="en-GB"/>
        </w:rPr>
        <w:t xml:space="preserve"> stand out from the regular rapid eye </w:t>
      </w:r>
      <w:r w:rsidR="00E5471D">
        <w:rPr>
          <w:lang w:val="en-GB"/>
        </w:rPr>
        <w:lastRenderedPageBreak/>
        <w:t xml:space="preserve">movements seen during REM sleep. </w:t>
      </w:r>
      <w:r w:rsidR="00684755">
        <w:rPr>
          <w:lang w:val="en-GB"/>
        </w:rPr>
        <w:t>Independent judges were able to pick the correct 30 second epoch out of around 1000 epochs per polysomnographs in 24 out of 30 cases where lucid dreams were reported</w:t>
      </w:r>
      <w:r w:rsidR="00FD1BDF">
        <w:rPr>
          <w:lang w:val="en-GB"/>
        </w:rPr>
        <w:t xml:space="preserve"> </w:t>
      </w:r>
      <w:r w:rsidR="00FD1BDF">
        <w:rPr>
          <w:lang w:val="en-GB"/>
        </w:rPr>
        <w:fldChar w:fldCharType="begin" w:fldLock="1"/>
      </w:r>
      <w:r w:rsidR="00862E3E">
        <w:rPr>
          <w:lang w:val="en-GB"/>
        </w:rPr>
        <w:instrText>ADDIN CSL_CITATION { "citationItems" : [ { "id" : "ITEM-1", "itemData" : { "DOI" : "10.1017/CBO9781107415324.004", "ISBN" : "9788578110796", "ISSN" : "1098-6596", "PMID" : "25246403", "author" : [ { "dropping-particle" : "", "family" : "LaBerge", "given" : "Stephen P.", "non-dropping-particle" : "", "parse-names" : false, "suffix" : "" }, { "dropping-particle" : "", "family" : "Nagel", "given" : "Lynn E.", "non-dropping-particle" : "", "parse-names" : false, "suffix" : "" }, { "dropping-particle" : "", "family" : "Dement", "given" : "William C.", "non-dropping-particle" : "", "parse-names" : false, "suffix" : "" }, { "dropping-particle" : "", "family" : "Zarcone", "given" : "Vincent P. Jr.", "non-dropping-particle" : "", "parse-names" : false, "suffix" : "" } ], "container-title" : "Perceptual and Motor Skills", "id" : "ITEM-1", "issued" : { "date-parts" : [ [ "1981" ] ] }, "page" : "727-732", "title" : "Lucid Dreaming Verified by Volitional Communication During REM Sleep", "type" : "article-journal", "volume" : "52" }, "uris" : [ "http://www.mendeley.com/documents/?uuid=013ef419-62c8-4c85-8191-b4ba859c529a" ] } ], "mendeley" : { "formattedCitation" : "(LaBerge et al. 1981)", "plainTextFormattedCitation" : "(LaBerge et al. 1981)", "previouslyFormattedCitation" : "(LaBerge et al. 1981)" }, "properties" : { "noteIndex" : 0 }, "schema" : "https://github.com/citation-style-language/schema/raw/master/csl-citation.json" }</w:instrText>
      </w:r>
      <w:r w:rsidR="00FD1BDF">
        <w:rPr>
          <w:lang w:val="en-GB"/>
        </w:rPr>
        <w:fldChar w:fldCharType="separate"/>
      </w:r>
      <w:r w:rsidR="00FD1BDF" w:rsidRPr="00FD1BDF">
        <w:rPr>
          <w:noProof/>
          <w:lang w:val="en-GB"/>
        </w:rPr>
        <w:t>(LaBerge et al. 1981)</w:t>
      </w:r>
      <w:r w:rsidR="00FD1BDF">
        <w:rPr>
          <w:lang w:val="en-GB"/>
        </w:rPr>
        <w:fldChar w:fldCharType="end"/>
      </w:r>
      <w:r w:rsidR="00684755">
        <w:rPr>
          <w:lang w:val="en-GB"/>
        </w:rPr>
        <w:t>.</w:t>
      </w:r>
      <w:r w:rsidR="00684755">
        <w:rPr>
          <w:lang w:val="en-GB"/>
        </w:rPr>
        <w:br/>
      </w:r>
      <w:r w:rsidR="00E5471D">
        <w:rPr>
          <w:lang w:val="en-GB"/>
        </w:rPr>
        <w:t>In this paper LaBerge et al.</w:t>
      </w:r>
      <w:r w:rsidR="00D206E3" w:rsidRPr="00C527C5">
        <w:rPr>
          <w:lang w:val="en-GB"/>
        </w:rPr>
        <w:t xml:space="preserve"> showed that lucid dreams fulfilled</w:t>
      </w:r>
      <w:r w:rsidR="00247A32">
        <w:rPr>
          <w:lang w:val="en-GB"/>
        </w:rPr>
        <w:t xml:space="preserve"> all the criteria of normal REM </w:t>
      </w:r>
      <w:r w:rsidR="00D206E3" w:rsidRPr="00C527C5">
        <w:rPr>
          <w:lang w:val="en-GB"/>
        </w:rPr>
        <w:t>sleep, without any moments of arousal.</w:t>
      </w:r>
      <w:r w:rsidR="0063347D" w:rsidRPr="00C527C5">
        <w:rPr>
          <w:lang w:val="en-GB"/>
        </w:rPr>
        <w:t xml:space="preserve"> This way of </w:t>
      </w:r>
      <w:r w:rsidR="00D7253C" w:rsidRPr="00C527C5">
        <w:rPr>
          <w:lang w:val="en-GB"/>
        </w:rPr>
        <w:t>signalling</w:t>
      </w:r>
      <w:r w:rsidR="0063347D" w:rsidRPr="00C527C5">
        <w:rPr>
          <w:lang w:val="en-GB"/>
        </w:rPr>
        <w:t xml:space="preserve"> </w:t>
      </w:r>
      <w:r w:rsidR="00D206E3" w:rsidRPr="00C527C5">
        <w:rPr>
          <w:lang w:val="en-GB"/>
        </w:rPr>
        <w:t>that the subject is lucid</w:t>
      </w:r>
      <w:r w:rsidR="0063347D" w:rsidRPr="00C527C5">
        <w:rPr>
          <w:lang w:val="en-GB"/>
        </w:rPr>
        <w:t xml:space="preserve"> </w:t>
      </w:r>
      <w:r w:rsidR="00D206E3" w:rsidRPr="00C527C5">
        <w:rPr>
          <w:lang w:val="en-GB"/>
        </w:rPr>
        <w:t xml:space="preserve">through eye movements </w:t>
      </w:r>
      <w:r w:rsidR="0063347D" w:rsidRPr="00C527C5">
        <w:rPr>
          <w:lang w:val="en-GB"/>
        </w:rPr>
        <w:t>is still widely used in the field of lucid dream research.</w:t>
      </w:r>
      <w:r w:rsidR="00490FC5" w:rsidRPr="00C527C5">
        <w:rPr>
          <w:lang w:val="en-GB"/>
        </w:rPr>
        <w:t xml:space="preserve"> </w:t>
      </w:r>
      <w:r w:rsidR="00D81724">
        <w:rPr>
          <w:lang w:val="en-GB"/>
        </w:rPr>
        <w:t>Not</w:t>
      </w:r>
      <w:r w:rsidR="00E5471D">
        <w:rPr>
          <w:lang w:val="en-GB"/>
        </w:rPr>
        <w:t>e that for these predetermined eye movement sequences to be made,</w:t>
      </w:r>
      <w:r w:rsidR="00D81724">
        <w:rPr>
          <w:lang w:val="en-GB"/>
        </w:rPr>
        <w:t xml:space="preserve"> Tholey’s first four </w:t>
      </w:r>
      <w:r w:rsidR="00277626">
        <w:rPr>
          <w:lang w:val="en-GB"/>
        </w:rPr>
        <w:t xml:space="preserve">aspects </w:t>
      </w:r>
      <w:r w:rsidR="00C7444D">
        <w:rPr>
          <w:lang w:val="en-GB"/>
        </w:rPr>
        <w:t xml:space="preserve">have to be met. </w:t>
      </w:r>
      <w:r w:rsidR="0063347D" w:rsidRPr="00C527C5">
        <w:rPr>
          <w:lang w:val="en-GB"/>
        </w:rPr>
        <w:t>Since</w:t>
      </w:r>
      <w:r w:rsidR="00D206E3" w:rsidRPr="00C527C5">
        <w:rPr>
          <w:lang w:val="en-GB"/>
        </w:rPr>
        <w:t xml:space="preserve"> this study </w:t>
      </w:r>
      <w:r w:rsidR="0063347D" w:rsidRPr="00C527C5">
        <w:rPr>
          <w:lang w:val="en-GB"/>
        </w:rPr>
        <w:t xml:space="preserve">lucid dreaming has been confirmed and used in </w:t>
      </w:r>
      <w:r w:rsidR="00490FC5" w:rsidRPr="00C527C5">
        <w:rPr>
          <w:lang w:val="en-GB"/>
        </w:rPr>
        <w:t>a large range of studies, most of which will be discussed in this review.</w:t>
      </w:r>
    </w:p>
    <w:p w14:paraId="25109128" w14:textId="77777777" w:rsidR="00FD1BDF" w:rsidRPr="00C527C5" w:rsidRDefault="00FD1BDF" w:rsidP="004B6529">
      <w:pPr>
        <w:spacing w:after="0"/>
        <w:rPr>
          <w:lang w:val="en-GB"/>
        </w:rPr>
      </w:pPr>
    </w:p>
    <w:p w14:paraId="2A66D2A1" w14:textId="0E6120F1" w:rsidR="00CB21B2" w:rsidRDefault="004710CF" w:rsidP="004B6529">
      <w:pPr>
        <w:spacing w:after="0"/>
        <w:rPr>
          <w:lang w:val="en-GB"/>
        </w:rPr>
      </w:pPr>
      <w:r w:rsidRPr="00C527C5">
        <w:rPr>
          <w:lang w:val="en-GB"/>
        </w:rPr>
        <w:t>Due to the ability to actively shape and change the dream</w:t>
      </w:r>
      <w:r w:rsidR="00490FC5" w:rsidRPr="00C527C5">
        <w:rPr>
          <w:lang w:val="en-GB"/>
        </w:rPr>
        <w:t>s, lucid dreaming has great</w:t>
      </w:r>
      <w:r w:rsidRPr="00C527C5">
        <w:rPr>
          <w:lang w:val="en-GB"/>
        </w:rPr>
        <w:t xml:space="preserve"> potential</w:t>
      </w:r>
      <w:r w:rsidR="002A2F66">
        <w:rPr>
          <w:lang w:val="en-GB"/>
        </w:rPr>
        <w:t xml:space="preserve"> for a wide range of purposes</w:t>
      </w:r>
      <w:r w:rsidRPr="00C527C5">
        <w:rPr>
          <w:lang w:val="en-GB"/>
        </w:rPr>
        <w:t xml:space="preserve">. Current research is </w:t>
      </w:r>
      <w:r w:rsidR="00C603F0" w:rsidRPr="00C527C5">
        <w:rPr>
          <w:lang w:val="en-GB"/>
        </w:rPr>
        <w:t xml:space="preserve">starting to </w:t>
      </w:r>
      <w:r w:rsidR="002A2F66">
        <w:rPr>
          <w:lang w:val="en-GB"/>
        </w:rPr>
        <w:t>look into a</w:t>
      </w:r>
      <w:r w:rsidRPr="00C527C5">
        <w:rPr>
          <w:lang w:val="en-GB"/>
        </w:rPr>
        <w:t xml:space="preserve"> variety of applications, </w:t>
      </w:r>
      <w:r w:rsidR="00646C0D">
        <w:rPr>
          <w:lang w:val="en-GB"/>
        </w:rPr>
        <w:t>ranging from n</w:t>
      </w:r>
      <w:r w:rsidR="00C51146" w:rsidRPr="00C527C5">
        <w:rPr>
          <w:lang w:val="en-GB"/>
        </w:rPr>
        <w:t>ightmare treatment</w:t>
      </w:r>
      <w:r w:rsidRPr="00C527C5">
        <w:rPr>
          <w:lang w:val="en-GB"/>
        </w:rPr>
        <w:t xml:space="preserve"> to rehabilitation of motor disorders and training of motor </w:t>
      </w:r>
      <w:r w:rsidR="00C603F0" w:rsidRPr="00C527C5">
        <w:rPr>
          <w:lang w:val="en-GB"/>
        </w:rPr>
        <w:t xml:space="preserve">functions for athletes </w:t>
      </w:r>
      <w:r w:rsidR="00C603F0" w:rsidRPr="00C527C5">
        <w:rPr>
          <w:lang w:val="en-GB"/>
        </w:rPr>
        <w:fldChar w:fldCharType="begin" w:fldLock="1"/>
      </w:r>
      <w:r w:rsidR="0048527D" w:rsidRPr="00C527C5">
        <w:rPr>
          <w:lang w:val="en-GB"/>
        </w:rPr>
        <w:instrText>ADDIN CSL_CITATION { "citationItems" : [ { "id" : "ITEM-1", "itemData" : { "DOI" : "10.1016/j.mehy.2013.04.049", "ISBN" : "1532-2777 (Electronic)\\n0306-9877 (Linking)", "ISSN" : "03069877", "PMID" : "23838126", "abstract" : "Several lines of evidence converge to the idea that rapid eye movement sleep (REMS) is a good model to foster our understanding of psychosis. Both REMS and psychosis course with internally generated perceptions and lack of rational judgment, which is attributed to a hyperlimbic activity along with hypofrontality. Interestingly, some individuals can become aware of dreaming during REMS, a particular experience known as lucid dreaming (LD), whose neurobiological basis is still controversial. Since the frontal lobe plays a role in self-consciousness, working memory and attention, here we hypothesize that LD is associated with increased frontal activity during REMS. A possible way to test this hypothesis is to check whether transcranial magnetic or electric stimulation of the frontal region during REMS triggers LD. We further suggest that psychosis and LD are opposite phenomena: LD as a physiological awakening while dreaming due to frontal activity, and psychosis as a pathological intrusion of dream features during wake state due to hypofrontality. We further suggest that LD research may have three main clinical implications. First, LD could be important to the study of consciousness, including its pathologies and other altered states. Second, LD could be used as a therapy for recurrent nightmares, a common symptom of depression and post-traumatic stress disorder. Finally, LD may allow for motor imagery during dreaming with possible improvement of physical rehabilitation. In all, we believe that LD research may clarify multiple aspects of brain functioning in its physiological, altered and pathological states. ?? 2013 The Authors.", "author" : [ { "dropping-particle" : "", "family" : "Mota-Rolim", "given" : "S??rgio A.", "non-dropping-particle" : "", "parse-names" : false, "suffix" : "" }, { "dropping-particle" : "", "family" : "Araujo", "given" : "John F.", "non-dropping-particle" : "", "parse-names" : false, "suffix" : "" } ], "container-title" : "Medical Hypotheses", "id" : "ITEM-1", "issue" : "5", "issued" : { "date-parts" : [ [ "2013" ] ] }, "page" : "751-756", "title" : "Neurobiology and clinical implications of lucid dreaming", "type" : "article-journal", "volume" : "81" }, "uris" : [ "http://www.mendeley.com/documents/?uuid=bd91259d-cfdc-4a03-be8e-07ab3ac06f97" ] } ], "mendeley" : { "formattedCitation" : "(Mota-Rolim and Araujo 2013)", "plainTextFormattedCitation" : "(Mota-Rolim and Araujo 2013)", "previouslyFormattedCitation" : "(Mota-Rolim and Araujo 2013)" }, "properties" : { "noteIndex" : 0 }, "schema" : "https://github.com/citation-style-language/schema/raw/master/csl-citation.json" }</w:instrText>
      </w:r>
      <w:r w:rsidR="00C603F0" w:rsidRPr="00C527C5">
        <w:rPr>
          <w:lang w:val="en-GB"/>
        </w:rPr>
        <w:fldChar w:fldCharType="separate"/>
      </w:r>
      <w:r w:rsidR="007C0C7C" w:rsidRPr="00C527C5">
        <w:rPr>
          <w:noProof/>
          <w:lang w:val="en-GB"/>
        </w:rPr>
        <w:t>(Mota-Rolim and Araujo 2013)</w:t>
      </w:r>
      <w:r w:rsidR="00C603F0" w:rsidRPr="00C527C5">
        <w:rPr>
          <w:lang w:val="en-GB"/>
        </w:rPr>
        <w:fldChar w:fldCharType="end"/>
      </w:r>
      <w:r w:rsidR="00CB21B2" w:rsidRPr="00C527C5">
        <w:rPr>
          <w:lang w:val="en-GB"/>
        </w:rPr>
        <w:t xml:space="preserve">. Experienced lucid dreamers have been claiming to use their dreams for an even wider variety of tasks, such as </w:t>
      </w:r>
      <w:r w:rsidR="00C603F0" w:rsidRPr="00C527C5">
        <w:rPr>
          <w:lang w:val="en-GB"/>
        </w:rPr>
        <w:t xml:space="preserve">finding creative solutions for work problems and </w:t>
      </w:r>
      <w:r w:rsidR="00C51146" w:rsidRPr="00C527C5">
        <w:rPr>
          <w:lang w:val="en-GB"/>
        </w:rPr>
        <w:t xml:space="preserve">rehearsing presentations, meetings or performances </w:t>
      </w:r>
      <w:r w:rsidR="00C51146" w:rsidRPr="00C527C5">
        <w:rPr>
          <w:lang w:val="en-GB"/>
        </w:rPr>
        <w:fldChar w:fldCharType="begin" w:fldLock="1"/>
      </w:r>
      <w:r w:rsidR="0048527D" w:rsidRPr="00C527C5">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plainTextFormattedCitation" : "(LaBerge and Rheingold 1990)", "previouslyFormattedCitation" : "(LaBerge and Rheingold 1990)" }, "properties" : { "noteIndex" : 0 }, "schema" : "https://github.com/citation-style-language/schema/raw/master/csl-citation.json" }</w:instrText>
      </w:r>
      <w:r w:rsidR="00C51146" w:rsidRPr="00C527C5">
        <w:rPr>
          <w:lang w:val="en-GB"/>
        </w:rPr>
        <w:fldChar w:fldCharType="separate"/>
      </w:r>
      <w:r w:rsidR="007C0C7C" w:rsidRPr="00C527C5">
        <w:rPr>
          <w:noProof/>
          <w:lang w:val="en-GB"/>
        </w:rPr>
        <w:t>(LaBerge and Rheingold 1990)</w:t>
      </w:r>
      <w:r w:rsidR="00C51146" w:rsidRPr="00C527C5">
        <w:rPr>
          <w:lang w:val="en-GB"/>
        </w:rPr>
        <w:fldChar w:fldCharType="end"/>
      </w:r>
      <w:r w:rsidR="00CB21B2" w:rsidRPr="00C527C5">
        <w:rPr>
          <w:lang w:val="en-GB"/>
        </w:rPr>
        <w:t>. For scientists it is also an invaluable tool to explore the relationship between mind and</w:t>
      </w:r>
      <w:r w:rsidR="002A2F66">
        <w:rPr>
          <w:lang w:val="en-GB"/>
        </w:rPr>
        <w:t xml:space="preserve"> body during REM sleep (see for example </w:t>
      </w:r>
      <w:r w:rsidR="00C51146" w:rsidRPr="00C527C5">
        <w:rPr>
          <w:lang w:val="en-GB"/>
        </w:rPr>
        <w:fldChar w:fldCharType="begin" w:fldLock="1"/>
      </w:r>
      <w:r w:rsidR="0048527D" w:rsidRPr="00C527C5">
        <w:rPr>
          <w:lang w:val="en-GB"/>
        </w:rPr>
        <w:instrText>ADDIN CSL_CITATION { "citationItems" : [ { "id" : "ITEM-1", "itemData" : { "ISSN" : "1866-7953", "abstract" : "This paper addresses the correlation of dreamed and actual actions. This issue is related to the theory of neural simulation of action. The simulation theory postulates that, in general, covert actions are actual actions relying on the same brain regions, except for the fact that they are not executed. By reviewing studies conducted in the field of dream and lucid dream research on REM sleep it will be shown that correlations between dreamed and actual actions can be found for central nervous activity, autonomic responses and time aspects. Recent findings from research on lucid dreaming and motor learning further support the notion that actions in dreams are represented on higher cognitive levels - equivalent to actual movements - and therefore share, to some extent, the same central structures. The reviewed findings will be discussed and future directions will be given.", "author" : [ { "dropping-particle" : "", "family" : "Erlacher", "given" : "Daniel", "non-dropping-particle" : "", "parse-names" : false, "suffix" : "" }, { "dropping-particle" : "", "family" : "Schredl", "given" : "Michael", "non-dropping-particle" : "", "parse-names" : false, "suffix" : "" } ], "container-title" : "International Journal of Dream Research", "id" : "ITEM-1", "issue" : "1", "issued" : { "date-parts" : [ [ "2008" ] ] }, "page" : "7-14", "title" : "Do REM ( lucid ) dreamed and executed actions share the same neural substrate ?", "type" : "article-journal", "volume" : "1" }, "uris" : [ "http://www.mendeley.com/documents/?uuid=c887e4c9-4143-486a-a510-f91afd96f3bf" ] } ], "mendeley" : { "formattedCitation" : "(Erlacher and Schredl 2008)", "manualFormatting" : " Erlacher &amp; Schredl, 2008)", "plainTextFormattedCitation" : "(Erlacher and Schredl 2008)", "previouslyFormattedCitation" : "(Erlacher and Schredl 2008)" }, "properties" : { "noteIndex" : 0 }, "schema" : "https://github.com/citation-style-language/schema/raw/master/csl-citation.json" }</w:instrText>
      </w:r>
      <w:r w:rsidR="00C51146" w:rsidRPr="00C527C5">
        <w:rPr>
          <w:lang w:val="en-GB"/>
        </w:rPr>
        <w:fldChar w:fldCharType="separate"/>
      </w:r>
      <w:r w:rsidR="00C51146" w:rsidRPr="00C527C5">
        <w:rPr>
          <w:noProof/>
          <w:lang w:val="en-GB"/>
        </w:rPr>
        <w:t xml:space="preserve"> Erlacher &amp; Schredl, 2008)</w:t>
      </w:r>
      <w:r w:rsidR="00C51146" w:rsidRPr="00C527C5">
        <w:rPr>
          <w:lang w:val="en-GB"/>
        </w:rPr>
        <w:fldChar w:fldCharType="end"/>
      </w:r>
      <w:r w:rsidR="00C51146" w:rsidRPr="00C527C5">
        <w:rPr>
          <w:lang w:val="en-GB"/>
        </w:rPr>
        <w:t xml:space="preserve"> </w:t>
      </w:r>
      <w:r w:rsidR="00CB21B2" w:rsidRPr="00C527C5">
        <w:rPr>
          <w:lang w:val="en-GB"/>
        </w:rPr>
        <w:t xml:space="preserve">and </w:t>
      </w:r>
      <w:r w:rsidR="00490FC5" w:rsidRPr="00C527C5">
        <w:rPr>
          <w:lang w:val="en-GB"/>
        </w:rPr>
        <w:t xml:space="preserve">for </w:t>
      </w:r>
      <w:r w:rsidR="00CB21B2" w:rsidRPr="00C527C5">
        <w:rPr>
          <w:lang w:val="en-GB"/>
        </w:rPr>
        <w:t>the whole area of consciousness research</w:t>
      </w:r>
      <w:r w:rsidR="00490FC5" w:rsidRPr="00C527C5">
        <w:rPr>
          <w:lang w:val="en-GB"/>
        </w:rPr>
        <w:t>, due to the</w:t>
      </w:r>
      <w:r w:rsidR="00CB21B2" w:rsidRPr="00C527C5">
        <w:rPr>
          <w:lang w:val="en-GB"/>
        </w:rPr>
        <w:t xml:space="preserve"> unique properties</w:t>
      </w:r>
      <w:r w:rsidR="00490FC5" w:rsidRPr="00C527C5">
        <w:rPr>
          <w:lang w:val="en-GB"/>
        </w:rPr>
        <w:t xml:space="preserve"> </w:t>
      </w:r>
      <w:r w:rsidR="00D206E3" w:rsidRPr="00C527C5">
        <w:rPr>
          <w:lang w:val="en-GB"/>
        </w:rPr>
        <w:t>of th</w:t>
      </w:r>
      <w:r w:rsidR="00490FC5" w:rsidRPr="00C527C5">
        <w:rPr>
          <w:lang w:val="en-GB"/>
        </w:rPr>
        <w:t>is state</w:t>
      </w:r>
      <w:r w:rsidR="00C51146" w:rsidRPr="00C527C5">
        <w:rPr>
          <w:lang w:val="en-GB"/>
        </w:rPr>
        <w:t xml:space="preserve"> </w:t>
      </w:r>
      <w:r w:rsidR="00C51146" w:rsidRPr="00C527C5">
        <w:rPr>
          <w:lang w:val="en-GB"/>
        </w:rPr>
        <w:fldChar w:fldCharType="begin" w:fldLock="1"/>
      </w:r>
      <w:r w:rsidR="0048527D" w:rsidRPr="00C527C5">
        <w:rPr>
          <w:lang w:val="en-GB"/>
        </w:rPr>
        <w:instrText>ADDIN CSL_CITATION { "citationItems" : [ { "id" : "ITEM-1", "itemData" : { "DOI" : "10.1038/nrn2716", "ISBN" : "1471-003X", "ISSN" : "1471-003X", "PMID" : "19794431", "abstract" : "Dreaming has fascinated and mystified humankind for ages: the bizarre and evanescent qualities of dreams have invited boundless speculation about their origin, meaning and purpose. For most of the twentieth century, scientific dream theories were mainly psychological. Since the discovery of rapid eye movement (REM) sleep, the neural underpinnings of dreaming have become increasingly well understood, and it is now possible to complement the details of these brain mechanisms with a theory of consciousness that is derived from the study of dreaming. The theory advanced here emphasizes data that suggest that REM sleep may constitute a protoconscious state, providing a virtual reality model of the world that is of functional use to the development and maintenance of waking consciousness.", "author" : [ { "dropping-particle" : "", "family" : "Hobson", "given" : "J Allan", "non-dropping-particle" : "", "parse-names" : false, "suffix" : "" } ], "container-title" : "Nature reviews. Neuroscience", "id" : "ITEM-1", "issue" : "11", "issued" : { "date-parts" : [ [ "2009" ] ] }, "page" : "803-813", "publisher" : "Nature Publishing Group", "title" : "REM sleep and dreaming: towards a theory of protoconsciousness.", "type" : "article-journal", "volume" : "10" }, "uris" : [ "http://www.mendeley.com/documents/?uuid=e2b79cba-f568-4f74-8809-8967b948639b" ] } ], "mendeley" : { "formattedCitation" : "(Hobson 2009)", "plainTextFormattedCitation" : "(Hobson 2009)", "previouslyFormattedCitation" : "(Hobson 2009)" }, "properties" : { "noteIndex" : 0 }, "schema" : "https://github.com/citation-style-language/schema/raw/master/csl-citation.json" }</w:instrText>
      </w:r>
      <w:r w:rsidR="00C51146" w:rsidRPr="00C527C5">
        <w:rPr>
          <w:lang w:val="en-GB"/>
        </w:rPr>
        <w:fldChar w:fldCharType="separate"/>
      </w:r>
      <w:r w:rsidR="007C0C7C" w:rsidRPr="00C527C5">
        <w:rPr>
          <w:noProof/>
          <w:lang w:val="en-GB"/>
        </w:rPr>
        <w:t>(Hobson 2009)</w:t>
      </w:r>
      <w:r w:rsidR="00C51146" w:rsidRPr="00C527C5">
        <w:rPr>
          <w:lang w:val="en-GB"/>
        </w:rPr>
        <w:fldChar w:fldCharType="end"/>
      </w:r>
      <w:r w:rsidR="00CB21B2" w:rsidRPr="00C527C5">
        <w:rPr>
          <w:lang w:val="en-GB"/>
        </w:rPr>
        <w:t>.</w:t>
      </w:r>
      <w:r w:rsidR="006560A1" w:rsidRPr="00C527C5">
        <w:rPr>
          <w:lang w:val="en-GB"/>
        </w:rPr>
        <w:t xml:space="preserve"> </w:t>
      </w:r>
      <w:r w:rsidR="00E5471D">
        <w:rPr>
          <w:lang w:val="en-GB"/>
        </w:rPr>
        <w:t>However, lucid dreams are a rare phenomenon and can prove difficult to learn. Induction techniques and tools have been developed to aid</w:t>
      </w:r>
      <w:r w:rsidR="00C661D1">
        <w:rPr>
          <w:lang w:val="en-GB"/>
        </w:rPr>
        <w:t xml:space="preserve"> in lucid dream induction, but they are still limited in their success. </w:t>
      </w:r>
      <w:r w:rsidR="00E5471D">
        <w:rPr>
          <w:lang w:val="en-GB"/>
        </w:rPr>
        <w:br/>
      </w:r>
      <w:r w:rsidR="006560A1" w:rsidRPr="00C527C5">
        <w:rPr>
          <w:lang w:val="en-GB"/>
        </w:rPr>
        <w:t>In this review I will give</w:t>
      </w:r>
      <w:r w:rsidR="00CB21B2" w:rsidRPr="00C527C5">
        <w:rPr>
          <w:lang w:val="en-GB"/>
        </w:rPr>
        <w:t xml:space="preserve"> in depth analysis of the current and potential uses</w:t>
      </w:r>
      <w:r w:rsidR="00C661D1">
        <w:rPr>
          <w:lang w:val="en-GB"/>
        </w:rPr>
        <w:t xml:space="preserve"> </w:t>
      </w:r>
      <w:r w:rsidR="00E461F0" w:rsidRPr="00C527C5">
        <w:rPr>
          <w:lang w:val="en-GB"/>
        </w:rPr>
        <w:t>of lucid dreaming, in an attempt to add new insights, spark interests and encourage new research.</w:t>
      </w:r>
    </w:p>
    <w:p w14:paraId="68BE45B8" w14:textId="77777777" w:rsidR="0077016F" w:rsidRDefault="0077016F" w:rsidP="004B6529">
      <w:pPr>
        <w:spacing w:after="0"/>
        <w:rPr>
          <w:lang w:val="en-GB"/>
        </w:rPr>
      </w:pPr>
    </w:p>
    <w:p w14:paraId="62315CA8" w14:textId="77777777" w:rsidR="004B6529" w:rsidRDefault="004B6529" w:rsidP="004B6529">
      <w:pPr>
        <w:spacing w:after="0"/>
        <w:rPr>
          <w:lang w:val="en-GB"/>
        </w:rPr>
      </w:pPr>
    </w:p>
    <w:p w14:paraId="57AF434B" w14:textId="77777777" w:rsidR="00DA458E" w:rsidRPr="00C527C5" w:rsidRDefault="00DA458E" w:rsidP="004B6529">
      <w:pPr>
        <w:pStyle w:val="Heading1"/>
        <w:spacing w:before="0"/>
        <w:rPr>
          <w:lang w:val="en-GB"/>
        </w:rPr>
      </w:pPr>
      <w:r w:rsidRPr="00C527C5">
        <w:rPr>
          <w:lang w:val="en-GB"/>
        </w:rPr>
        <w:t>Scientific value</w:t>
      </w:r>
    </w:p>
    <w:p w14:paraId="27F7726A" w14:textId="77777777" w:rsidR="0077016F" w:rsidRDefault="00DA458E" w:rsidP="004B6529">
      <w:pPr>
        <w:spacing w:after="0"/>
        <w:rPr>
          <w:lang w:val="en-GB"/>
        </w:rPr>
      </w:pPr>
      <w:r w:rsidRPr="00C527C5">
        <w:rPr>
          <w:lang w:val="en-GB"/>
        </w:rPr>
        <w:t>The main obstacle with conducting scienti</w:t>
      </w:r>
      <w:r>
        <w:rPr>
          <w:lang w:val="en-GB"/>
        </w:rPr>
        <w:t>fic studies on dream content is</w:t>
      </w:r>
      <w:r w:rsidRPr="00C527C5">
        <w:rPr>
          <w:lang w:val="en-GB"/>
        </w:rPr>
        <w:t xml:space="preserve"> that dream activity is often spontaneous and dreaming subjects cannot perform predefined mental actions during sleep. Because of this, properly controlled experiments are hard to do. </w:t>
      </w:r>
      <w:r w:rsidR="00247A32">
        <w:rPr>
          <w:lang w:val="en-GB"/>
        </w:rPr>
        <w:t>Most early dream research</w:t>
      </w:r>
      <w:r w:rsidRPr="00C527C5">
        <w:rPr>
          <w:lang w:val="en-GB"/>
        </w:rPr>
        <w:t xml:space="preserve"> relied on the evaluation of subjective reports of the very diverse dream content, which </w:t>
      </w:r>
      <w:r w:rsidR="00247A32">
        <w:rPr>
          <w:lang w:val="en-GB"/>
        </w:rPr>
        <w:t>are</w:t>
      </w:r>
      <w:r w:rsidRPr="00C527C5">
        <w:rPr>
          <w:lang w:val="en-GB"/>
        </w:rPr>
        <w:t xml:space="preserve"> often imprecise. Lucid dreaming offers an opportunity to overcome this obstacle, by enabling signalling and predetermined actions. </w:t>
      </w:r>
      <w:r>
        <w:rPr>
          <w:lang w:val="en-GB"/>
        </w:rPr>
        <w:t xml:space="preserve">A study by </w:t>
      </w:r>
      <w:r>
        <w:rPr>
          <w:lang w:val="en-GB"/>
        </w:rPr>
        <w:fldChar w:fldCharType="begin" w:fldLock="1"/>
      </w:r>
      <w:r>
        <w:rPr>
          <w:lang w:val="en-GB"/>
        </w:rPr>
        <w:instrText>ADDIN CSL_CITATION { "citationItems" : [ { "id" : "ITEM-1", "itemData" : { "DOI" : "10.1016/j.cub.2011.09.029", "ISBN" : "0006-291X", "ISSN" : "09609822", "PMID" : "22036177", "abstract" : "Since the discovery of the close association between rapid eye movement (REM) sleep and dreaming, much effort has been devoted to link physiological signatures of REM sleep to the contents of associated dreams [1-4]. Due to the impossibility of experimentally controlling spontaneous dream activity, however, a direct demonstration of dream contents by neuroimaging methods is lacking. By combining brain imaging with polysomnography and exploiting the state of \"lucid dreaming,\" we show here that a predefined motor task performed during dreaming elicits neuronal activation in the sensorimotor cortex. In lucid dreams, the subject is aware of the dreaming state and capable of performing predefined actions while all standard polysomnographic criteria of REM sleep are fulfilled [5, 6]. Using eye signals as temporal markers, neural activity measured by functional magnetic resonance imaging (fMRI) and near-infrared spectroscopy (NIRS) was related to dreamed hand movements during lucid REM sleep. Though preliminary, we provide first evidence that specific contents of REM-associated dreaming can be visualized by neuroimaging. ?? 2011 Elsevier Ltd. All rights reserved.", "author" : [ { "dropping-particle" : "", "family" : "Dresler", "given" : "Martin", "non-dropping-particle" : "", "parse-names" : false, "suffix" : "" }, { "dropping-particle" : "", "family" : "Koch", "given" : "Stefan P.", "non-dropping-particle" : "", "parse-names" : false, "suffix" : "" }, { "dropping-particle" : "", "family" : "Wehrle", "given" : "Renate", "non-dropping-particle" : "", "parse-names" : false, "suffix" : "" }, { "dropping-particle" : "", "family" : "Spoormaker", "given" : "Victor I.", "non-dropping-particle" : "", "parse-names" : false, "suffix" : "" }, { "dropping-particle" : "", "family" : "Holsboer", "given" : "Florian", "non-dropping-particle" : "", "parse-names" : false, "suffix" : "" }, { "dropping-particle" : "", "family" : "Steiger", "given" : "Axel", "non-dropping-particle" : "", "parse-names" : false, "suffix" : "" }, { "dropping-particle" : "", "family" : "S??mann", "given" : "Philipp G.", "non-dropping-particle" : "", "parse-names" : false, "suffix" : "" }, { "dropping-particle" : "", "family" : "Obrig", "given" : "Hellmuth", "non-dropping-particle" : "", "parse-names" : false, "suffix" : "" }, { "dropping-particle" : "", "family" : "Czisch", "given" : "Michael", "non-dropping-particle" : "", "parse-names" : false, "suffix" : "" } ], "container-title" : "Current Biology", "id" : "ITEM-1", "issue" : "21", "issued" : { "date-parts" : [ [ "2011" ] ] }, "page" : "1833-1837", "title" : "Dreamed movement elicits activation in the sensorimotor cortex", "type" : "article-journal", "volume" : "21" }, "uris" : [ "http://www.mendeley.com/documents/?uuid=1463c7b4-394e-4cf1-bd3c-e3c638878004" ] } ], "mendeley" : { "formattedCitation" : "(Dresler et al. 2011)", "manualFormatting" : "Dresler et al. (2011)", "plainTextFormattedCitation" : "(Dresler et al. 2011)", "previouslyFormattedCitation" : "(Dresler et al. 2011)" }, "properties" : { "noteIndex" : 0 }, "schema" : "https://github.com/citation-style-language/schema/raw/master/csl-citation.json" }</w:instrText>
      </w:r>
      <w:r>
        <w:rPr>
          <w:lang w:val="en-GB"/>
        </w:rPr>
        <w:fldChar w:fldCharType="separate"/>
      </w:r>
      <w:r w:rsidRPr="00410E39">
        <w:rPr>
          <w:noProof/>
          <w:lang w:val="en-GB"/>
        </w:rPr>
        <w:t xml:space="preserve">Dresler et al. </w:t>
      </w:r>
      <w:r>
        <w:rPr>
          <w:noProof/>
          <w:lang w:val="en-GB"/>
        </w:rPr>
        <w:t>(</w:t>
      </w:r>
      <w:r w:rsidRPr="00410E39">
        <w:rPr>
          <w:noProof/>
          <w:lang w:val="en-GB"/>
        </w:rPr>
        <w:t>2011)</w:t>
      </w:r>
      <w:r>
        <w:rPr>
          <w:lang w:val="en-GB"/>
        </w:rPr>
        <w:fldChar w:fldCharType="end"/>
      </w:r>
      <w:r w:rsidRPr="00C527C5">
        <w:rPr>
          <w:lang w:val="en-GB"/>
        </w:rPr>
        <w:t xml:space="preserve"> effectively combined lucid dreaming with polysomnography, Functional magnetic resonance imaging (fMRI) and near-infrared spectroscopy (NIRS), showing that lucid dreaming makes it possible to investigate the neural underpinnings of dream content. They showed that predefined motor movements during dreaming elicit activation in </w:t>
      </w:r>
      <w:r w:rsidR="0077016F" w:rsidRPr="00C527C5">
        <w:rPr>
          <w:lang w:val="en-GB"/>
        </w:rPr>
        <w:t>the sensorimot</w:t>
      </w:r>
      <w:r w:rsidR="0077016F">
        <w:rPr>
          <w:lang w:val="en-GB"/>
        </w:rPr>
        <w:t>or cortex,</w:t>
      </w:r>
      <w:r w:rsidR="0077016F" w:rsidRPr="00C527C5">
        <w:rPr>
          <w:lang w:val="en-GB"/>
        </w:rPr>
        <w:t xml:space="preserve"> opening up a new area of research into exploring the relationship between</w:t>
      </w:r>
      <w:r w:rsidR="0077016F">
        <w:rPr>
          <w:lang w:val="en-GB"/>
        </w:rPr>
        <w:t xml:space="preserve"> mind and body during REM sleep. </w:t>
      </w:r>
    </w:p>
    <w:p w14:paraId="5F39384E" w14:textId="77777777" w:rsidR="0077016F" w:rsidRDefault="0077016F" w:rsidP="004B6529">
      <w:pPr>
        <w:spacing w:after="0"/>
        <w:rPr>
          <w:lang w:val="en-GB"/>
        </w:rPr>
      </w:pPr>
    </w:p>
    <w:p w14:paraId="79B57DAB" w14:textId="202E404B" w:rsidR="00DA458E" w:rsidRPr="00C527C5" w:rsidRDefault="0077016F" w:rsidP="004B6529">
      <w:pPr>
        <w:spacing w:after="0"/>
        <w:rPr>
          <w:lang w:val="en-GB"/>
        </w:rPr>
      </w:pPr>
      <w:r w:rsidRPr="00C527C5">
        <w:rPr>
          <w:lang w:val="en-GB"/>
        </w:rPr>
        <w:t>The properties of lucid dreaming also give it a special place in consciousness research. During non-lucid dreams, the dreamer is unable to differentiate between the realistic and surrealistic parts of his dream. Dream content can be inconsistent or impossible by worldly standards without the dreamer being aware that the world around him is not real. It is only upon awakening that he becomes aware of the surrealism and is able to realize it was actually a dream.</w:t>
      </w:r>
      <w:r w:rsidRPr="00C527C5">
        <w:rPr>
          <w:lang w:val="en-GB"/>
        </w:rPr>
        <w:br/>
      </w:r>
      <w:r w:rsidR="00DA458E" w:rsidRPr="00C527C5">
        <w:rPr>
          <w:lang w:val="en-GB"/>
        </w:rPr>
        <w:t>A possible explanation for this inability lies in the deactivation</w:t>
      </w:r>
      <w:r w:rsidR="00C661D1">
        <w:rPr>
          <w:lang w:val="en-GB"/>
        </w:rPr>
        <w:t xml:space="preserve"> of the prefrontal cortex that is observed in</w:t>
      </w:r>
      <w:r w:rsidR="00DA458E" w:rsidRPr="00C527C5">
        <w:rPr>
          <w:lang w:val="en-GB"/>
        </w:rPr>
        <w:t xml:space="preserve"> REM sleep</w:t>
      </w:r>
      <w:r w:rsidR="00C661D1">
        <w:rPr>
          <w:lang w:val="en-GB"/>
        </w:rPr>
        <w:t xml:space="preserve"> as compared to waking activity levels</w:t>
      </w:r>
      <w:r w:rsidR="00DA458E" w:rsidRPr="00C527C5">
        <w:rPr>
          <w:lang w:val="en-GB"/>
        </w:rPr>
        <w:t>. The prefrontal cortex is thought to be involved in self-reflective awarenes</w:t>
      </w:r>
      <w:r w:rsidR="00DA458E">
        <w:rPr>
          <w:lang w:val="en-GB"/>
        </w:rPr>
        <w:t>s, control of attention, goal-directed behaviour</w:t>
      </w:r>
      <w:r w:rsidR="00DA458E" w:rsidRPr="00C527C5">
        <w:rPr>
          <w:lang w:val="en-GB"/>
        </w:rPr>
        <w:t xml:space="preserve"> and decision-making</w:t>
      </w:r>
      <w:r w:rsidR="00DA458E">
        <w:rPr>
          <w:lang w:val="en-GB"/>
        </w:rPr>
        <w:t xml:space="preserve"> </w:t>
      </w:r>
      <w:r w:rsidR="00DA458E">
        <w:rPr>
          <w:lang w:val="en-GB"/>
        </w:rPr>
        <w:fldChar w:fldCharType="begin" w:fldLock="1"/>
      </w:r>
      <w:r w:rsidR="00DA458E">
        <w:rPr>
          <w:lang w:val="en-GB"/>
        </w:rPr>
        <w:instrText>ADDIN CSL_CITATION { "citationItems" : [ { "id" : "ITEM-1", "itemData" : { "author" : [ { "dropping-particle" : "", "family" : "Miller", "given" : "Earl K", "non-dropping-particle" : "", "parse-names" : false, "suffix" : "" }, { "dropping-particle" : "", "family" : "Cohen", "given" : "Jonathan D", "non-dropping-particle" : "", "parse-names" : false, "suffix" : "" } ], "id" : "ITEM-1", "issued" : { "date-parts" : [ [ "2001" ] ] }, "page" : "167-202", "title" : "A N I NTEGRATIVE T HEORY OF P REFRONTAL C ORTEX F UNCTION", "type" : "article-journal" }, "uris" : [ "http://www.mendeley.com/documents/?uuid=10a08cf1-1d62-47b2-a3ec-a51d71aebf26" ] } ], "mendeley" : { "formattedCitation" : "(Miller and Cohen 2001)", "plainTextFormattedCitation" : "(Miller and Cohen 2001)", "previouslyFormattedCitation" : "(Miller and Cohen 2001)" }, "properties" : { "noteIndex" : 0 }, "schema" : "https://github.com/citation-style-language/schema/raw/master/csl-citation.json" }</w:instrText>
      </w:r>
      <w:r w:rsidR="00DA458E">
        <w:rPr>
          <w:lang w:val="en-GB"/>
        </w:rPr>
        <w:fldChar w:fldCharType="separate"/>
      </w:r>
      <w:r w:rsidR="00DA458E" w:rsidRPr="00894FDC">
        <w:rPr>
          <w:noProof/>
          <w:lang w:val="en-GB"/>
        </w:rPr>
        <w:t>(Miller and Cohen 2001)</w:t>
      </w:r>
      <w:r w:rsidR="00DA458E">
        <w:rPr>
          <w:lang w:val="en-GB"/>
        </w:rPr>
        <w:fldChar w:fldCharType="end"/>
      </w:r>
      <w:r w:rsidR="00DA458E">
        <w:rPr>
          <w:lang w:val="en-GB"/>
        </w:rPr>
        <w:t>.</w:t>
      </w:r>
      <w:r w:rsidR="00DA458E" w:rsidRPr="00C527C5">
        <w:rPr>
          <w:lang w:val="en-GB"/>
        </w:rPr>
        <w:t xml:space="preserve"> Deactivation of this area would inhibit logical thinking and diminish </w:t>
      </w:r>
      <w:r w:rsidR="00DA458E" w:rsidRPr="00C527C5">
        <w:rPr>
          <w:lang w:val="en-GB"/>
        </w:rPr>
        <w:lastRenderedPageBreak/>
        <w:t>the ability to make critical judgements, leading to an inability to notice the surrealism and inconsistency in the dream and a lack of control over dream actions</w:t>
      </w:r>
      <w:r w:rsidR="00DA458E">
        <w:rPr>
          <w:lang w:val="en-GB"/>
        </w:rPr>
        <w:t xml:space="preserve"> </w:t>
      </w:r>
      <w:r w:rsidR="00DA458E">
        <w:rPr>
          <w:lang w:val="en-GB"/>
        </w:rPr>
        <w:fldChar w:fldCharType="begin" w:fldLock="1"/>
      </w:r>
      <w:r w:rsidR="00DA458E">
        <w:rPr>
          <w:lang w:val="en-GB"/>
        </w:rPr>
        <w:instrText>ADDIN CSL_CITATION { "citationItems" : [ { "id" : "ITEM-1", "itemData" : { "DOI" : "10.1016/j.concog.2010.10.005", "ISBN" : "1090-2376 (Electronic)\\r1053-8100 (Linking)", "ISSN" : "10538100", "PMID" : "21075010", "abstract" : "Dream is a state of consciousness characterized by internally-generated sensory, cognitive and emotional experiences occurring during sleep. Dream reports tend to be particularly abundant, with complex, emotional, and perceptually vivid experiences after awakenings from rapid eye movement (REM) sleep. This is why our current knowledge of the cerebral correlates of dreaming, mainly derives from studies of REM sleep. Neuroimaging results show that REM sleep is characterized by a specific pattern of regional brain activity. We demonstrate that this heterogeneous distribution of brain activity during sleep explains many typical features in dreams. Reciprocally, specific dream characteristics suggest the activation of selective brain regions during sleep. Such an integration of neuroimaging data of human sleep, mental imagery, and the content of dreams is critical for current models of dreaming; it also provides neurobiological support for an implication of sleep and dreaming in some important functions such as emotional regulation. ?? 2010 Elsevier Inc.", "author" : [ { "dropping-particle" : "", "family" : "Desseilles", "given" : "Martin", "non-dropping-particle" : "", "parse-names" : false, "suffix" : "" }, { "dropping-particle" : "", "family" : "Dang-Vu", "given" : "Thien Thanh", "non-dropping-particle" : "", "parse-names" : false, "suffix" : "" }, { "dropping-particle" : "", "family" : "Sterpenich", "given" : "Virginie", "non-dropping-particle" : "", "parse-names" : false, "suffix" : "" }, { "dropping-particle" : "", "family" : "Schwartz", "given" : "Sophie", "non-dropping-particle" : "", "parse-names" : false, "suffix" : "" } ], "container-title" : "Consciousness and Cognition", "id" : "ITEM-1", "issue" : "4", "issued" : { "date-parts" : [ [ "2011" ] ] }, "page" : "998-1008", "publisher" : "Elsevier Inc.", "title" : "Cognitive and emotional processes during dreaming: A neuroimaging view", "type" : "article-journal", "volume" : "20" }, "uris" : [ "http://www.mendeley.com/documents/?uuid=3e8c0bcb-88e7-40ed-94f8-a1c4e4052612" ] } ], "mendeley" : { "formattedCitation" : "(Desseilles et al. 2011)", "plainTextFormattedCitation" : "(Desseilles et al. 2011)", "previouslyFormattedCitation" : "(Desseilles et al. 2011)" }, "properties" : { "noteIndex" : 0 }, "schema" : "https://github.com/citation-style-language/schema/raw/master/csl-citation.json" }</w:instrText>
      </w:r>
      <w:r w:rsidR="00DA458E">
        <w:rPr>
          <w:lang w:val="en-GB"/>
        </w:rPr>
        <w:fldChar w:fldCharType="separate"/>
      </w:r>
      <w:r w:rsidR="00DA458E" w:rsidRPr="00894FDC">
        <w:rPr>
          <w:noProof/>
          <w:lang w:val="en-GB"/>
        </w:rPr>
        <w:t>(Desseilles et al. 2011)</w:t>
      </w:r>
      <w:r w:rsidR="00DA458E">
        <w:rPr>
          <w:lang w:val="en-GB"/>
        </w:rPr>
        <w:fldChar w:fldCharType="end"/>
      </w:r>
      <w:r w:rsidR="00DA458E" w:rsidRPr="00C527C5">
        <w:rPr>
          <w:lang w:val="en-GB"/>
        </w:rPr>
        <w:t xml:space="preserve">. </w:t>
      </w:r>
      <w:r w:rsidR="00DA458E">
        <w:rPr>
          <w:lang w:val="en-GB"/>
        </w:rPr>
        <w:t>As can be seen in figure 1, activity in the prefrontal cortex is higher during lucid dreams as compared to normal dreams, corresponding with this idea.</w:t>
      </w:r>
      <w:r w:rsidR="00DA458E" w:rsidRPr="00C527C5">
        <w:rPr>
          <w:lang w:val="en-GB"/>
        </w:rPr>
        <w:br/>
        <w:t>Hobson &amp; Voss (2010) discuss that during non-lucid dreams the dreamer enters a state of primary consciousness, with subjective awareness of perception and emotion. Upon awakening secondary consciousness is entered, enabling volition, rational thought and self-reflective awareness.</w:t>
      </w:r>
      <w:r w:rsidR="00DA458E">
        <w:rPr>
          <w:lang w:val="en-GB"/>
        </w:rPr>
        <w:t xml:space="preserve"> During</w:t>
      </w:r>
      <w:r w:rsidR="00DA458E" w:rsidRPr="00C527C5">
        <w:rPr>
          <w:lang w:val="en-GB"/>
        </w:rPr>
        <w:t xml:space="preserve"> lucid dreaming, the dreamer shows many of the characteristics of secondary consciousness, presenting a unique opportunity to study how these features arise in a state that is usually restricted to primary consciousness. It can help us understand the mechanisms behind primary and secondary consciousness and the characteristic features that separate them. </w:t>
      </w:r>
    </w:p>
    <w:p w14:paraId="4992733B" w14:textId="3BBFDC7C" w:rsidR="00DA458E" w:rsidRDefault="004B6529" w:rsidP="004B6529">
      <w:pPr>
        <w:spacing w:after="0"/>
        <w:rPr>
          <w:lang w:val="en-GB"/>
        </w:rPr>
      </w:pPr>
      <w:r>
        <w:rPr>
          <w:noProof/>
          <w:lang w:eastAsia="nl-NL"/>
        </w:rPr>
        <mc:AlternateContent>
          <mc:Choice Requires="wpg">
            <w:drawing>
              <wp:anchor distT="0" distB="0" distL="114300" distR="114300" simplePos="0" relativeHeight="251652096" behindDoc="0" locked="0" layoutInCell="1" allowOverlap="1" wp14:anchorId="4B035D6E" wp14:editId="64CE3E3C">
                <wp:simplePos x="0" y="0"/>
                <wp:positionH relativeFrom="column">
                  <wp:posOffset>4248785</wp:posOffset>
                </wp:positionH>
                <wp:positionV relativeFrom="paragraph">
                  <wp:posOffset>580086</wp:posOffset>
                </wp:positionV>
                <wp:extent cx="2027555" cy="4794250"/>
                <wp:effectExtent l="0" t="0" r="0" b="6350"/>
                <wp:wrapThrough wrapText="bothSides">
                  <wp:wrapPolygon edited="0">
                    <wp:start x="0" y="0"/>
                    <wp:lineTo x="0" y="21543"/>
                    <wp:lineTo x="21309" y="21543"/>
                    <wp:lineTo x="21309"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2027555" cy="4794250"/>
                          <a:chOff x="0" y="0"/>
                          <a:chExt cx="2027583" cy="4794637"/>
                        </a:xfrm>
                      </wpg:grpSpPr>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994535" cy="3790950"/>
                          </a:xfrm>
                          <a:prstGeom prst="rect">
                            <a:avLst/>
                          </a:prstGeom>
                        </pic:spPr>
                      </pic:pic>
                      <wps:wsp>
                        <wps:cNvPr id="4" name="Text Box 4"/>
                        <wps:cNvSpPr txBox="1"/>
                        <wps:spPr>
                          <a:xfrm>
                            <a:off x="0" y="3864334"/>
                            <a:ext cx="2027583" cy="93030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8739EF" w14:textId="00817550" w:rsidR="00E65BD9" w:rsidRPr="009C3460" w:rsidRDefault="00E65BD9" w:rsidP="0077016F">
                              <w:pPr>
                                <w:rPr>
                                  <w:sz w:val="16"/>
                                  <w:lang w:val="en-US"/>
                                </w:rPr>
                              </w:pPr>
                              <w:r>
                                <w:rPr>
                                  <w:sz w:val="16"/>
                                  <w:lang w:val="en-US"/>
                                </w:rPr>
                                <w:t>Figure 1: EEG current source density power</w:t>
                              </w:r>
                              <w:r w:rsidRPr="009C3460">
                                <w:rPr>
                                  <w:sz w:val="16"/>
                                  <w:lang w:val="en-US"/>
                                </w:rPr>
                                <w:t xml:space="preserve"> </w:t>
                              </w:r>
                              <w:r>
                                <w:rPr>
                                  <w:sz w:val="16"/>
                                  <w:lang w:val="en-US"/>
                                </w:rPr>
                                <w:t xml:space="preserve">in the </w:t>
                              </w:r>
                              <w:r w:rsidRPr="000561D2">
                                <w:rPr>
                                  <w:sz w:val="16"/>
                                  <w:lang w:val="en-US"/>
                                </w:rPr>
                                <w:t xml:space="preserve">40-Hz </w:t>
                              </w:r>
                              <w:r>
                                <w:rPr>
                                  <w:sz w:val="16"/>
                                  <w:lang w:val="en-US"/>
                                </w:rPr>
                                <w:t xml:space="preserve">frequency band </w:t>
                              </w:r>
                              <w:r w:rsidRPr="009C3460">
                                <w:rPr>
                                  <w:sz w:val="16"/>
                                  <w:lang w:val="en-US"/>
                                </w:rPr>
                                <w:t>during wakefulness, Lucid dreaming and non-lucid REM sleep</w:t>
                              </w:r>
                              <w:r>
                                <w:rPr>
                                  <w:sz w:val="16"/>
                                  <w:lang w:val="en-US"/>
                                </w:rPr>
                                <w:t>, as shown by Voss et al. (2009). Power values were averaged across the episode for each respective 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B035D6E" id="Group 5" o:spid="_x0000_s1026" style="position:absolute;margin-left:334.55pt;margin-top:45.7pt;width:159.65pt;height:377.5pt;z-index:251652096" coordsize="20275,47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19945;height:37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nAwjBAAAA2gAAAA8AAABkcnMvZG93bnJldi54bWxEj0GLwjAUhO8L/ofwBC+LpquwSDWKyBY8&#10;um69P5tnW21eShK1+us3guBxmJlvmPmyM424kvO1ZQVfowQEcWF1zaWC/C8bTkH4gKyxsUwK7uRh&#10;ueh9zDHV9sa/dN2FUkQI+xQVVCG0qZS+qMigH9mWOHpH6wyGKF0ptcNbhJtGjpPkWxqsOS5U2NK6&#10;ouK8uxgFncm0/DxsLqv9/TF1x1P+k21zpQb9bjUDEagL7/CrvdEKJvC8Em+AXPw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inAwjBAAAA2gAAAA8AAAAAAAAAAAAAAAAAnwIA&#10;AGRycy9kb3ducmV2LnhtbFBLBQYAAAAABAAEAPcAAACNAwAAAAA=&#10;">
                  <v:imagedata r:id="rId9" o:title=""/>
                  <v:path arrowok="t"/>
                </v:shape>
                <v:shapetype id="_x0000_t202" coordsize="21600,21600" o:spt="202" path="m,l,21600r21600,l21600,xe">
                  <v:stroke joinstyle="miter"/>
                  <v:path gradientshapeok="t" o:connecttype="rect"/>
                </v:shapetype>
                <v:shape id="Text Box 4" o:spid="_x0000_s1028" type="#_x0000_t202" style="position:absolute;top:38643;width:20275;height:9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EH4cUA&#10;AADaAAAADwAAAGRycy9kb3ducmV2LnhtbESPQWvCQBSE7wX/w/KEXkrdVGsr0VWKtCreNFXx9sg+&#10;k2D2bchuk/jv3UKhx2FmvmFmi86UoqHaFZYVvAwiEMSp1QVnCr6Tr+cJCOeRNZaWScGNHCzmvYcZ&#10;xtq2vKNm7zMRIOxiVJB7X8VSujQng25gK+LgXWxt0AdZZ1LX2Aa4KeUwit6kwYLDQo4VLXNKr/sf&#10;o+D8lJ22rlsd2tF4VH2um+T9qBOlHvvdxxSEp87/h//aG63gFX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EQfhxQAAANoAAAAPAAAAAAAAAAAAAAAAAJgCAABkcnMv&#10;ZG93bnJldi54bWxQSwUGAAAAAAQABAD1AAAAigMAAAAA&#10;" fillcolor="white [3201]" stroked="f" strokeweight=".5pt">
                  <v:textbox>
                    <w:txbxContent>
                      <w:p w14:paraId="498739EF" w14:textId="00817550" w:rsidR="00E65BD9" w:rsidRPr="009C3460" w:rsidRDefault="00E65BD9" w:rsidP="0077016F">
                        <w:pPr>
                          <w:rPr>
                            <w:sz w:val="16"/>
                            <w:lang w:val="en-US"/>
                          </w:rPr>
                        </w:pPr>
                        <w:r>
                          <w:rPr>
                            <w:sz w:val="16"/>
                            <w:lang w:val="en-US"/>
                          </w:rPr>
                          <w:t>Figure 1: EEG current source density power</w:t>
                        </w:r>
                        <w:r w:rsidRPr="009C3460">
                          <w:rPr>
                            <w:sz w:val="16"/>
                            <w:lang w:val="en-US"/>
                          </w:rPr>
                          <w:t xml:space="preserve"> </w:t>
                        </w:r>
                        <w:r>
                          <w:rPr>
                            <w:sz w:val="16"/>
                            <w:lang w:val="en-US"/>
                          </w:rPr>
                          <w:t xml:space="preserve">in the </w:t>
                        </w:r>
                        <w:r w:rsidRPr="000561D2">
                          <w:rPr>
                            <w:sz w:val="16"/>
                            <w:lang w:val="en-US"/>
                          </w:rPr>
                          <w:t xml:space="preserve">40-Hz </w:t>
                        </w:r>
                        <w:r>
                          <w:rPr>
                            <w:sz w:val="16"/>
                            <w:lang w:val="en-US"/>
                          </w:rPr>
                          <w:t xml:space="preserve">frequency band </w:t>
                        </w:r>
                        <w:r w:rsidRPr="009C3460">
                          <w:rPr>
                            <w:sz w:val="16"/>
                            <w:lang w:val="en-US"/>
                          </w:rPr>
                          <w:t>during wakefulness, Lucid dreaming and non-lucid REM sleep</w:t>
                        </w:r>
                        <w:r>
                          <w:rPr>
                            <w:sz w:val="16"/>
                            <w:lang w:val="en-US"/>
                          </w:rPr>
                          <w:t>, as shown by Voss et al. (2009). Power values were averaged across the episode for each respective state.</w:t>
                        </w:r>
                      </w:p>
                    </w:txbxContent>
                  </v:textbox>
                </v:shape>
                <w10:wrap type="through"/>
              </v:group>
            </w:pict>
          </mc:Fallback>
        </mc:AlternateContent>
      </w:r>
      <w:r w:rsidR="0077016F">
        <w:rPr>
          <w:lang w:val="en-GB"/>
        </w:rPr>
        <w:br/>
        <w:t>Attempting</w:t>
      </w:r>
      <w:r w:rsidR="00DA458E">
        <w:rPr>
          <w:lang w:val="en-GB"/>
        </w:rPr>
        <w:t xml:space="preserve"> to study these mechanisms, </w:t>
      </w:r>
      <w:r w:rsidR="00DA458E" w:rsidRPr="00C527C5">
        <w:rPr>
          <w:lang w:val="en-GB"/>
        </w:rPr>
        <w:fldChar w:fldCharType="begin" w:fldLock="1"/>
      </w:r>
      <w:r w:rsidR="00DA458E" w:rsidRPr="00C527C5">
        <w:rPr>
          <w:lang w:val="en-GB"/>
        </w:rPr>
        <w:instrText>ADDIN CSL_CITATION { "citationItems" : [ { "id" : "ITEM-1", "itemData" : { "ISBN" : "0161-8105 (Print)", "ISSN" : "0161-8105", "PMID" : "19750924", "abstract" : "The goal of the study was to seek physiological correlates of lucid dreaming. Lucid dreaming is a dissociated state with aspects of waking and dreaming combined in a way so as to suggest a specific alteration in brain physiology for which we now present preliminary but intriguing evidence. We show that the unusual combination of hallucinatory dream activity and wake-like reflective awareness and agentive control experienced in lucid dreams is paralleled by significant changes in electrophysiology.", "author" : [ { "dropping-particle" : "", "family" : "Voss", "given" : "Ursula", "non-dropping-particle" : "", "parse-names" : false, "suffix" : "" }, { "dropping-particle" : "", "family" : "Holzmann", "given" : "Romain", "non-dropping-particle" : "", "parse-names" : false, "suffix" : "" }, { "dropping-particle" : "", "family" : "Tuin", "given" : "Inka", "non-dropping-particle" : "", "parse-names" : false, "suffix" : "" }, { "dropping-particle" : "", "family" : "Hobson", "given" : "J Allan", "non-dropping-particle" : "", "parse-names" : false, "suffix" : "" } ], "container-title" : "Sleep", "id" : "ITEM-1", "issue" : "9", "issued" : { "date-parts" : [ [ "2009" ] ] }, "page" : "1191-1200", "title" : "Lucid dreaming: a state of consciousness with features of both waking and non-lucid dreaming.", "type" : "article-journal", "volume" : "32" }, "uris" : [ "http://www.mendeley.com/documents/?uuid=b4d60e05-41a7-4e27-a491-58d05281e3fa" ] } ], "mendeley" : { "formattedCitation" : "(Voss et al. 2009)", "manualFormatting" : "Voss et al. (2009)", "plainTextFormattedCitation" : "(Voss et al. 2009)", "previouslyFormattedCitation" : "(Voss et al. 2009)" }, "properties" : { "noteIndex" : 0 }, "schema" : "https://github.com/citation-style-language/schema/raw/master/csl-citation.json" }</w:instrText>
      </w:r>
      <w:r w:rsidR="00DA458E" w:rsidRPr="00C527C5">
        <w:rPr>
          <w:lang w:val="en-GB"/>
        </w:rPr>
        <w:fldChar w:fldCharType="separate"/>
      </w:r>
      <w:r w:rsidR="00DA458E" w:rsidRPr="00C527C5">
        <w:rPr>
          <w:noProof/>
          <w:lang w:val="en-GB"/>
        </w:rPr>
        <w:t>Voss et al. (2009)</w:t>
      </w:r>
      <w:r w:rsidR="00DA458E" w:rsidRPr="00C527C5">
        <w:rPr>
          <w:lang w:val="en-GB"/>
        </w:rPr>
        <w:fldChar w:fldCharType="end"/>
      </w:r>
      <w:r w:rsidR="00DA458E" w:rsidRPr="00C527C5">
        <w:rPr>
          <w:lang w:val="en-GB"/>
        </w:rPr>
        <w:t xml:space="preserve"> looked for physiological correlates of lucid dreaming using EEG. They found</w:t>
      </w:r>
      <w:r w:rsidR="00DA458E">
        <w:rPr>
          <w:lang w:val="en-GB"/>
        </w:rPr>
        <w:t xml:space="preserve"> that </w:t>
      </w:r>
      <w:r w:rsidR="00DA458E" w:rsidRPr="00C527C5">
        <w:rPr>
          <w:lang w:val="en-GB"/>
        </w:rPr>
        <w:t>compared to non-lucid REM sleep</w:t>
      </w:r>
      <w:r w:rsidR="00DA458E">
        <w:rPr>
          <w:lang w:val="en-GB"/>
        </w:rPr>
        <w:t xml:space="preserve"> the</w:t>
      </w:r>
      <w:r w:rsidR="00DA458E" w:rsidRPr="00C527C5">
        <w:rPr>
          <w:lang w:val="en-GB"/>
        </w:rPr>
        <w:t xml:space="preserve"> power of the high frequency bands (&gt;28 Hz) </w:t>
      </w:r>
      <w:r w:rsidR="00DA458E">
        <w:rPr>
          <w:lang w:val="en-GB"/>
        </w:rPr>
        <w:t>was increased</w:t>
      </w:r>
      <w:r w:rsidR="00DA458E" w:rsidRPr="00C527C5">
        <w:rPr>
          <w:lang w:val="en-GB"/>
        </w:rPr>
        <w:t>. This increase was strongest in frontal and fronto-lateral areas</w:t>
      </w:r>
      <w:r w:rsidR="00DA458E">
        <w:rPr>
          <w:lang w:val="en-GB"/>
        </w:rPr>
        <w:t xml:space="preserve"> (figure 1)</w:t>
      </w:r>
      <w:r w:rsidR="00DA458E" w:rsidRPr="00C527C5">
        <w:rPr>
          <w:lang w:val="en-GB"/>
        </w:rPr>
        <w:t>. It was also found that the overall coherence of activity is much higher in lucid dreaming as compared to non-lucid REM sleep, approaching coherence levels seen in wakefulness. Compared to wake, lucid dreaming had higher strength in the lower frequency bands and lower strength in the middle and high frequencies, with no apparent localized effects.</w:t>
      </w:r>
      <w:r w:rsidR="00DA458E">
        <w:rPr>
          <w:lang w:val="en-GB"/>
        </w:rPr>
        <w:t xml:space="preserve"> </w:t>
      </w:r>
      <w:r w:rsidR="00DA458E">
        <w:rPr>
          <w:lang w:val="en-GB"/>
        </w:rPr>
        <w:br/>
        <w:t>This study is a first step into disentangling the effects of different brain regions and activity patterns on the levels of consciousness</w:t>
      </w:r>
      <w:r w:rsidR="00FD1BDF">
        <w:rPr>
          <w:lang w:val="en-GB"/>
        </w:rPr>
        <w:t>.</w:t>
      </w:r>
      <w:r w:rsidR="00DA458E">
        <w:rPr>
          <w:lang w:val="en-GB"/>
        </w:rPr>
        <w:br/>
      </w:r>
    </w:p>
    <w:p w14:paraId="2D1AE690" w14:textId="505C504D" w:rsidR="00DA458E" w:rsidRDefault="0077016F" w:rsidP="004B6529">
      <w:pPr>
        <w:spacing w:after="0"/>
        <w:rPr>
          <w:lang w:val="en-GB"/>
        </w:rPr>
      </w:pPr>
      <w:r>
        <w:rPr>
          <w:lang w:val="en-GB"/>
        </w:rPr>
        <w:t xml:space="preserve">A problem </w:t>
      </w:r>
      <w:r w:rsidR="00DA458E">
        <w:rPr>
          <w:lang w:val="en-GB"/>
        </w:rPr>
        <w:t>in the study of lucid dreams is that subject</w:t>
      </w:r>
      <w:r w:rsidR="005018ED">
        <w:rPr>
          <w:lang w:val="en-GB"/>
        </w:rPr>
        <w:t>s</w:t>
      </w:r>
      <w:r w:rsidR="00DA458E">
        <w:rPr>
          <w:lang w:val="en-GB"/>
        </w:rPr>
        <w:t xml:space="preserve"> are not guaranteed to have a lucid dream on any specific night, and experienced subjects with a high lucid dream fr</w:t>
      </w:r>
      <w:r>
        <w:rPr>
          <w:lang w:val="en-GB"/>
        </w:rPr>
        <w:t>equency are not common</w:t>
      </w:r>
      <w:r w:rsidR="00DA458E">
        <w:rPr>
          <w:lang w:val="en-GB"/>
        </w:rPr>
        <w:t xml:space="preserve">. In a study by </w:t>
      </w:r>
      <w:r w:rsidR="00DA458E">
        <w:rPr>
          <w:lang w:val="en-GB"/>
        </w:rPr>
        <w:fldChar w:fldCharType="begin" w:fldLock="1"/>
      </w:r>
      <w:r w:rsidR="00DA458E">
        <w:rPr>
          <w:lang w:val="en-GB"/>
        </w:rPr>
        <w:instrText>ADDIN CSL_CITATION { "citationItems" : [ { "id" : "ITEM-1", "itemData" : { "ISBN" : "0888-4781", "ISSN" : "08884781", "abstract" : "Nocturnal dreams can be considered as a kind of simulation of the real world on a higher cognitive level. Within lucid dreams, the dreamer is able to control the ongoing dream content and is free to do what he or she wants. In this pilot study, the possibility of practicing a simple motor task in a lucid dream was studied. Forty participants were assigned to a lucid dream practice group, a physical practice group and a control group. The motor task was to toss 10-cent coins into a cup and hit as many as possible out of 20 tosses. Waking performance was measured in the evening and on the next morning by the participants at home. The 20 volunteers in the lucid dream practice group attempted to carry out the motor task in a lucid dream on a single night. Seven participants succeeded in having a lucid dream and practiced the experimental task. This group of seven showed a significant improvement in performance (from 3.7 to 5.3); the other 13 subjects showed no improvement (from 3.4 to 2.9). Comparing all four groups, the physical practice group demonstrated the highest enhancement in performance followed by the successful lucid dream practice group. Both groups had statistically significant higher improvements in contrast to the nondreaming group and the control group. Even though the experimental design is not able to explain if specific effects (motor learning) or unspecific effects (motivation) caused the improvement, the results of this study showed that rehearsing in a lucid dream enhances subsequent performance in wakefulness. To clarify the factors which increased performance after lucid dream practice and to control for confounding factors, it is suggested that sleep laboratory studies should be conducted in the future. The possibilities of lucid dream practice for professional sports will be discussed.", "author" : [ { "dropping-particle" : "", "family" : "Erlacher", "given" : "Daniel", "non-dropping-particle" : "", "parse-names" : false, "suffix" : "" }, { "dropping-particle" : "", "family" : "Schredl", "given" : "Michael", "non-dropping-particle" : "", "parse-names" : false, "suffix" : "" } ], "container-title" : "Sport Psychologist", "id" : "ITEM-1", "issue" : "3", "issued" : { "date-parts" : [ [ "2010" ] ] }, "page" : "157-167", "title" : "Practicing a motor task in a lucid dream enhances subsequent performance: A pilot study", "type" : "article-journal", "volume" : "24" }, "uris" : [ "http://www.mendeley.com/documents/?uuid=30ed912d-782e-4fb1-b0a0-e351dc0f25e6" ] } ], "mendeley" : { "formattedCitation" : "(Erlacher and Schredl 2010)", "manualFormatting" : "Erlacher and Schredl (2010)", "plainTextFormattedCitation" : "(Erlacher and Schredl 2010)", "previouslyFormattedCitation" : "(Erlacher and Schredl 2010)" }, "properties" : { "noteIndex" : 0 }, "schema" : "https://github.com/citation-style-language/schema/raw/master/csl-citation.json" }</w:instrText>
      </w:r>
      <w:r w:rsidR="00DA458E">
        <w:rPr>
          <w:lang w:val="en-GB"/>
        </w:rPr>
        <w:fldChar w:fldCharType="separate"/>
      </w:r>
      <w:r w:rsidR="00DA458E" w:rsidRPr="00034C0E">
        <w:rPr>
          <w:noProof/>
          <w:lang w:val="en-GB"/>
        </w:rPr>
        <w:t xml:space="preserve">Erlacher and Schredl </w:t>
      </w:r>
      <w:r w:rsidR="00DA458E">
        <w:rPr>
          <w:noProof/>
          <w:lang w:val="en-GB"/>
        </w:rPr>
        <w:t>(</w:t>
      </w:r>
      <w:r w:rsidR="00DA458E" w:rsidRPr="00034C0E">
        <w:rPr>
          <w:noProof/>
          <w:lang w:val="en-GB"/>
        </w:rPr>
        <w:t>2010)</w:t>
      </w:r>
      <w:r w:rsidR="00DA458E">
        <w:rPr>
          <w:lang w:val="en-GB"/>
        </w:rPr>
        <w:fldChar w:fldCharType="end"/>
      </w:r>
      <w:r w:rsidR="00DA458E">
        <w:rPr>
          <w:lang w:val="en-GB"/>
        </w:rPr>
        <w:t>, of the 20 subjects that participated, only 7 managed to practice the given task in a lucid dream on that night. This makes that a large sample size it hard to obtain, and research will often cost more because of the additional nights that people have to be monitored</w:t>
      </w:r>
      <w:r>
        <w:rPr>
          <w:lang w:val="en-GB"/>
        </w:rPr>
        <w:t xml:space="preserve"> before they have their lucid dreams</w:t>
      </w:r>
      <w:r w:rsidR="00DA458E">
        <w:rPr>
          <w:lang w:val="en-GB"/>
        </w:rPr>
        <w:t>.</w:t>
      </w:r>
      <w:r w:rsidR="00E0443D">
        <w:rPr>
          <w:lang w:val="en-GB"/>
        </w:rPr>
        <w:t xml:space="preserve"> Being in lab settings and sleeping within an fMRI scan can </w:t>
      </w:r>
      <w:r w:rsidR="00FD1BDF">
        <w:rPr>
          <w:lang w:val="en-GB"/>
        </w:rPr>
        <w:t xml:space="preserve">also </w:t>
      </w:r>
      <w:r w:rsidR="00E0443D">
        <w:rPr>
          <w:lang w:val="en-GB"/>
        </w:rPr>
        <w:t xml:space="preserve">prove distracting, reducing the chance on a lucid dream. In the </w:t>
      </w:r>
      <w:r w:rsidR="00C661D1">
        <w:rPr>
          <w:lang w:val="en-GB"/>
        </w:rPr>
        <w:t xml:space="preserve">earlier discussed </w:t>
      </w:r>
      <w:r w:rsidR="00E0443D">
        <w:rPr>
          <w:lang w:val="en-GB"/>
        </w:rPr>
        <w:t>study by Dresler et al. (2011), 2 out of 6 subjects managed to achieve lucidity.</w:t>
      </w:r>
      <w:r w:rsidR="00DA458E">
        <w:rPr>
          <w:lang w:val="en-GB"/>
        </w:rPr>
        <w:t xml:space="preserve"> This problem</w:t>
      </w:r>
      <w:r w:rsidR="00E0443D">
        <w:rPr>
          <w:lang w:val="en-GB"/>
        </w:rPr>
        <w:t xml:space="preserve"> </w:t>
      </w:r>
      <w:r w:rsidR="00FD1BDF">
        <w:rPr>
          <w:lang w:val="en-GB"/>
        </w:rPr>
        <w:t>will mainly affect</w:t>
      </w:r>
      <w:r w:rsidR="00E0443D">
        <w:rPr>
          <w:lang w:val="en-GB"/>
        </w:rPr>
        <w:t xml:space="preserve"> research into lucid dreaming, because for </w:t>
      </w:r>
      <w:r w:rsidR="00DA458E">
        <w:rPr>
          <w:lang w:val="en-GB"/>
        </w:rPr>
        <w:t>most application and treatment options</w:t>
      </w:r>
      <w:r w:rsidR="00E0443D">
        <w:rPr>
          <w:lang w:val="en-GB"/>
        </w:rPr>
        <w:t xml:space="preserve">, </w:t>
      </w:r>
      <w:r w:rsidR="00DA458E">
        <w:rPr>
          <w:lang w:val="en-GB"/>
        </w:rPr>
        <w:t xml:space="preserve">subjects are not bound by a specific night. </w:t>
      </w:r>
      <w:r w:rsidR="00DA458E" w:rsidRPr="00C527C5">
        <w:rPr>
          <w:lang w:val="en-GB"/>
        </w:rPr>
        <w:br/>
      </w:r>
    </w:p>
    <w:p w14:paraId="4EB3C8F6" w14:textId="77777777" w:rsidR="004B6529" w:rsidRPr="00C527C5" w:rsidRDefault="004B6529" w:rsidP="004B6529">
      <w:pPr>
        <w:spacing w:after="0"/>
        <w:rPr>
          <w:lang w:val="en-GB"/>
        </w:rPr>
      </w:pPr>
    </w:p>
    <w:p w14:paraId="45AB3DBC" w14:textId="77777777" w:rsidR="00243877" w:rsidRPr="00C527C5" w:rsidRDefault="00243877" w:rsidP="004B6529">
      <w:pPr>
        <w:pStyle w:val="Heading1"/>
        <w:spacing w:before="0"/>
        <w:rPr>
          <w:lang w:val="en-GB"/>
        </w:rPr>
      </w:pPr>
      <w:r>
        <w:rPr>
          <w:lang w:val="en-GB"/>
        </w:rPr>
        <w:t>Lucid dream induction</w:t>
      </w:r>
    </w:p>
    <w:p w14:paraId="6930601B" w14:textId="57367623" w:rsidR="0071368B" w:rsidRDefault="00DA458E" w:rsidP="004B6529">
      <w:pPr>
        <w:spacing w:after="0"/>
        <w:rPr>
          <w:lang w:val="en-GB"/>
        </w:rPr>
      </w:pPr>
      <w:r>
        <w:rPr>
          <w:lang w:val="en-GB"/>
        </w:rPr>
        <w:t xml:space="preserve">Lucid </w:t>
      </w:r>
      <w:r w:rsidR="00243877" w:rsidRPr="00C527C5">
        <w:rPr>
          <w:lang w:val="en-GB"/>
        </w:rPr>
        <w:t xml:space="preserve">dreams are a quite rare phenomenon. Though most people report to have had a lucid dream, only about 20 percent of the population reported having them once a month or more (Snyder &amp; Gackenbach, 1988). Lucidity can also be difficult to retain, with dreamers reporting they sometimes lose their lucidity by either waking up or falling back into a non-lucid dream. However, lucid dreaming is </w:t>
      </w:r>
      <w:r w:rsidR="00DA5EA1">
        <w:rPr>
          <w:lang w:val="en-GB"/>
        </w:rPr>
        <w:t>shown</w:t>
      </w:r>
      <w:r>
        <w:rPr>
          <w:lang w:val="en-GB"/>
        </w:rPr>
        <w:t xml:space="preserve"> to be </w:t>
      </w:r>
      <w:r w:rsidR="00243877" w:rsidRPr="00C527C5">
        <w:rPr>
          <w:lang w:val="en-GB"/>
        </w:rPr>
        <w:t xml:space="preserve">a </w:t>
      </w:r>
      <w:r w:rsidR="00684755">
        <w:rPr>
          <w:lang w:val="en-GB"/>
        </w:rPr>
        <w:t>learnable skill that</w:t>
      </w:r>
      <w:r w:rsidR="00243877" w:rsidRPr="00C527C5">
        <w:rPr>
          <w:lang w:val="en-GB"/>
        </w:rPr>
        <w:t xml:space="preserve"> can be </w:t>
      </w:r>
      <w:r w:rsidR="00684755">
        <w:rPr>
          <w:lang w:val="en-GB"/>
        </w:rPr>
        <w:t>improved</w:t>
      </w:r>
      <w:r w:rsidR="00243877" w:rsidRPr="00C527C5">
        <w:rPr>
          <w:lang w:val="en-GB"/>
        </w:rPr>
        <w:t xml:space="preserve"> by training </w:t>
      </w:r>
      <w:r w:rsidR="00243877" w:rsidRPr="00C527C5">
        <w:rPr>
          <w:lang w:val="en-GB"/>
        </w:rPr>
        <w:fldChar w:fldCharType="begin" w:fldLock="1"/>
      </w:r>
      <w:r w:rsidR="00243877" w:rsidRPr="00C527C5">
        <w:rPr>
          <w:lang w:val="en-GB"/>
        </w:rPr>
        <w:instrText>ADDIN CSL_CITATION { "citationItems" : [ { "id" : "ITEM-1", "itemData" : { "DOI" : "10.2466/pms.1980.51.3f.1039", "ISSN" : "0031-5125", "abstract" : "The author was the subject in an investigation of the feasibility of learning to dream lucidly, i.e., while knowing that one is dreaming. During the 3-yr. study, the subject recorded a total of 389 lucid dreams and developed a mnemonic technique for the voluntary induction of lucid dreams (MILD). Without using any induction procedure, the subject reported less than 1 lucid dream per month. Using auto-suggestion resulted in a range of 1 ro 13 lucid dreams per monrh (M = 5.4), with at most 2 per night. MILD yielded 18 to 26 lucid dreams per month (M = 21.5), with up to 4 per night.", "author" : [ { "dropping-particle" : "", "family" : "LaBerge", "given" : "Stephen P.", "non-dropping-particle" : "", "parse-names" : false, "suffix" : "" } ], "container-title" : "Perceptual and Motor Skills", "id" : "ITEM-1", "issue" : "3f", "issued" : { "date-parts" : [ [ "1980" ] ] }, "page" : "1039-1042", "title" : "Lucid Dreaming As a Learnable Skill: a Case Study", "type" : "article-journal", "volume" : "51" }, "uris" : [ "http://www.mendeley.com/documents/?uuid=7032ddb8-e5cf-4d72-a46c-a441c7a9450d" ] } ], "mendeley" : { "formattedCitation" : "(LaBerge 1980)", "plainTextFormattedCitation" : "(LaBerge 1980)", "previouslyFormattedCitation" : "(LaBerge 1980)" }, "properties" : { "noteIndex" : 0 }, "schema" : "https://github.com/citation-style-language/schema/raw/master/csl-citation.json" }</w:instrText>
      </w:r>
      <w:r w:rsidR="00243877" w:rsidRPr="00C527C5">
        <w:rPr>
          <w:lang w:val="en-GB"/>
        </w:rPr>
        <w:fldChar w:fldCharType="separate"/>
      </w:r>
      <w:r w:rsidR="00243877" w:rsidRPr="00C527C5">
        <w:rPr>
          <w:noProof/>
          <w:lang w:val="en-GB"/>
        </w:rPr>
        <w:t>(LaBerge 1980)</w:t>
      </w:r>
      <w:r w:rsidR="00243877" w:rsidRPr="00C527C5">
        <w:rPr>
          <w:lang w:val="en-GB"/>
        </w:rPr>
        <w:fldChar w:fldCharType="end"/>
      </w:r>
      <w:r w:rsidR="00243877" w:rsidRPr="00C527C5">
        <w:rPr>
          <w:lang w:val="en-GB"/>
        </w:rPr>
        <w:t>.</w:t>
      </w:r>
      <w:r w:rsidR="0071368B">
        <w:rPr>
          <w:lang w:val="en-GB"/>
        </w:rPr>
        <w:t xml:space="preserve"> How quickly and easily it can be learned </w:t>
      </w:r>
      <w:r w:rsidR="008A7910">
        <w:rPr>
          <w:lang w:val="en-GB"/>
        </w:rPr>
        <w:t xml:space="preserve">seems varies between studies and is dependent on the intensity of the training. Because lucid dream training is highly dependent on the dedication of the participant, </w:t>
      </w:r>
      <w:r w:rsidR="008A7910">
        <w:rPr>
          <w:lang w:val="en-GB"/>
        </w:rPr>
        <w:lastRenderedPageBreak/>
        <w:t>strong differences can arise between participants that put high or low amounts of effort in respectively. A few examples of lucid dream training show a 50% success rate within 12 weeks after a single 2 hour training session</w:t>
      </w:r>
      <w:r w:rsidR="00862E3E">
        <w:rPr>
          <w:lang w:val="en-GB"/>
        </w:rPr>
        <w:t>, in combination with at least a month of self-practice at home</w:t>
      </w:r>
      <w:r w:rsidR="008A7910">
        <w:rPr>
          <w:lang w:val="en-GB"/>
        </w:rPr>
        <w:t xml:space="preserve"> </w:t>
      </w:r>
      <w:r w:rsidR="008A7910">
        <w:rPr>
          <w:lang w:val="en-GB"/>
        </w:rPr>
        <w:fldChar w:fldCharType="begin" w:fldLock="1"/>
      </w:r>
      <w:r w:rsidR="008A7910">
        <w:rPr>
          <w:lang w:val="en-GB"/>
        </w:rPr>
        <w:instrText>ADDIN CSL_CITATION { "citationItems" : [ { "id" : "ITEM-1", "itemData" : { "DOI" : "10.1159/000095446", "ISBN" : "0033-3190 (Print)\\n0033-3190 (Linking)", "ISSN" : "00333190", "PMID" : "17053341", "abstract" : "BACKGROUND: The goal of this pilot study was to evaluate the effects of the cognitive-restructuring technique 'lucid dreaming treatment' (LDT) on chronic nightmares. Becoming lucid (realizing that one is dreaming) during a nightmare allows one to alter the nightmare storyline during the nightmare itself. METHODS: After having filled out a sleep and a posttraumatic stress disorder questionnaire, 23 nightmare sufferers were randomly divided into 3 groups; 8 participants received one 2-hour individual LDT session, 8 participants received one 2-hour group LDT session, and 7 participants were placed on the waiting list. LDT consisted of exposure, mastery, and lucidity exercises. Participants filled out the same questionnaires 12 weeks after the intervention (follow-up). RESULTS: At follow-up the nightmare frequency of both treatment groups had decreased. There were no significant changes in sleep quality and posttraumatic stress disorder symptom severity. Lucidity was not necessary for a reduction in nightmare frequency. CONCLUSIONS: LDT seems effective in reducing nightmare frequency, although the primary therapeutic component (i.e. exposure, mastery, or lucidity) remains unclear.", "author" : [ { "dropping-particle" : "", "family" : "Spoormaker", "given" : "Victor I.", "non-dropping-particle" : "", "parse-names" : false, "suffix" : "" }, { "dropping-particle" : "", "family" : "Bout", "given" : "Jan", "non-dropping-particle" : "Van Den", "parse-names" : false, "suffix" : "" } ], "container-title" : "Psychotherapy and Psychosomatics", "id" : "ITEM-1", "issue" : "6", "issued" : { "date-parts" : [ [ "2006" ] ] }, "page" : "389-394", "title" : "Lucid dreaming treatment for nightmares: A pilot study", "type" : "article-journal", "volume" : "75" }, "uris" : [ "http://www.mendeley.com/documents/?uuid=224b7cdd-7b13-4d6d-9f38-ef9bfd5be1b1" ] } ], "mendeley" : { "formattedCitation" : "(Spoormaker and Van Den Bout 2006)", "plainTextFormattedCitation" : "(Spoormaker and Van Den Bout 2006)", "previouslyFormattedCitation" : "(Spoormaker and Van Den Bout 2006)" }, "properties" : { "noteIndex" : 0 }, "schema" : "https://github.com/citation-style-language/schema/raw/master/csl-citation.json" }</w:instrText>
      </w:r>
      <w:r w:rsidR="008A7910">
        <w:rPr>
          <w:lang w:val="en-GB"/>
        </w:rPr>
        <w:fldChar w:fldCharType="separate"/>
      </w:r>
      <w:r w:rsidR="008A7910" w:rsidRPr="008A7910">
        <w:rPr>
          <w:noProof/>
          <w:lang w:val="en-GB"/>
        </w:rPr>
        <w:t>(Spoormaker and Van Den Bout 2006)</w:t>
      </w:r>
      <w:r w:rsidR="008A7910">
        <w:rPr>
          <w:lang w:val="en-GB"/>
        </w:rPr>
        <w:fldChar w:fldCharType="end"/>
      </w:r>
      <w:r w:rsidR="008A7910">
        <w:rPr>
          <w:lang w:val="en-GB"/>
        </w:rPr>
        <w:t xml:space="preserve"> and a 75% success after weekly 90 minute training sessions for 9 weeks </w:t>
      </w:r>
      <w:r w:rsidR="008A7910">
        <w:rPr>
          <w:lang w:val="en-GB"/>
        </w:rPr>
        <w:fldChar w:fldCharType="begin" w:fldLock="1"/>
      </w:r>
      <w:r w:rsidR="009967E6">
        <w:rPr>
          <w:lang w:val="en-GB"/>
        </w:rPr>
        <w:instrText>ADDIN CSL_CITATION { "citationItems" : [ { "id" : "ITEM-1", "itemData" : { "DOI" : "10.1111/ane.12362", "ISBN" : "0001-6314", "ISSN" : "16000404", "PMID" : "25639732", "abstract" : "Objectives The aim of the present exploratory clinical study was to evaluate LD as an add-on therapy for treating nightmares. Methods Thirty-two subjects having nightmares (ICD-10: F51.5) at least twice a week participated. Subjects were randomly assigned to group: A) Gestalt therapy group (= GTG), or B) Gestalt and lucid dreaming group therapy (= LDG). Each group lasted ten weeks. Participants kept a sleep/dream diary over the treatment. Examinations with respect to nightmare frequency and sleep quality (Pittsburgh Sleep Quality Index) were carried out at the beginning, after five and ten weeks and at a follow-up three months later. Results Concerning nightmare frequency, a significant reduction was found in both groups after the ten-week-study and at the follow-up (Wilcoxon test: P \u2264 0.05). Significant reduction in dream recall frequency could only be observed in the GTG (Wilcoxon test: P \u2264 0.05). For subjects having succeeded in learning lucid dreaming, reduction was sooner and higher. Sleep quality improved for both groups at the follow-up (P \u2264 0.05, Wilcoxon test). Only the LDG showed significant improvement at the end of therapy (P \u2264 0.05). Conclusion Lucid dreaming, in combination with Gestalt therapy, is a potent technique to reduce nightmare frequency and improve the subjective quality of sleep.", "author" : [ { "dropping-particle" : "", "family" : "Holzinger", "given" : "B.", "non-dropping-particle" : "", "parse-names" : false, "suffix" : "" }, { "dropping-particle" : "", "family" : "Kl\u00f6sch", "given" : "G.", "non-dropping-particle" : "", "parse-names" : false, "suffix" : "" }, { "dropping-particle" : "", "family" : "Saletu", "given" : "B.", "non-dropping-particle" : "", "parse-names" : false, "suffix" : "" } ], "container-title" : "Acta Neurologica Scandinavica", "id" : "ITEM-1", "issue" : "6", "issued" : { "date-parts" : [ [ "2015" ] ] }, "page" : "355-363", "title" : "Studies with lucid dreaming as add-on therapy to Gestalt therapy", "type" : "article-journal", "volume" : "131" }, "uris" : [ "http://www.mendeley.com/documents/?uuid=6f22fa37-b788-49ab-ab84-06d36277fd8c" ] } ], "mendeley" : { "formattedCitation" : "(Holzinger, Kl\u00f6sch, and Saletu 2015)", "plainTextFormattedCitation" : "(Holzinger, Kl\u00f6sch, and Saletu 2015)", "previouslyFormattedCitation" : "(Holzinger, Kl\u00f6sch, and Saletu 2015)" }, "properties" : { "noteIndex" : 0 }, "schema" : "https://github.com/citation-style-language/schema/raw/master/csl-citation.json" }</w:instrText>
      </w:r>
      <w:r w:rsidR="008A7910">
        <w:rPr>
          <w:lang w:val="en-GB"/>
        </w:rPr>
        <w:fldChar w:fldCharType="separate"/>
      </w:r>
      <w:r w:rsidR="008A7910" w:rsidRPr="008A7910">
        <w:rPr>
          <w:noProof/>
          <w:lang w:val="en-GB"/>
        </w:rPr>
        <w:t>(Holzinger, Klösch, and Saletu 2015)</w:t>
      </w:r>
      <w:r w:rsidR="008A7910">
        <w:rPr>
          <w:lang w:val="en-GB"/>
        </w:rPr>
        <w:fldChar w:fldCharType="end"/>
      </w:r>
      <w:r w:rsidR="008A7910">
        <w:rPr>
          <w:lang w:val="en-GB"/>
        </w:rPr>
        <w:t xml:space="preserve">. </w:t>
      </w:r>
    </w:p>
    <w:p w14:paraId="7D1BFFE1" w14:textId="20EC64FC" w:rsidR="008A7910" w:rsidRDefault="008A7910" w:rsidP="004B6529">
      <w:pPr>
        <w:spacing w:after="0"/>
        <w:rPr>
          <w:lang w:val="en-GB"/>
        </w:rPr>
      </w:pPr>
      <w:r>
        <w:rPr>
          <w:lang w:val="en-GB"/>
        </w:rPr>
        <w:t xml:space="preserve">Another study reported 6 out of 20 subjects </w:t>
      </w:r>
      <w:r w:rsidR="002B2401">
        <w:rPr>
          <w:lang w:val="en-GB"/>
        </w:rPr>
        <w:t>experiencing</w:t>
      </w:r>
      <w:r>
        <w:rPr>
          <w:lang w:val="en-GB"/>
        </w:rPr>
        <w:t xml:space="preserve"> </w:t>
      </w:r>
      <w:r w:rsidR="002B2401">
        <w:rPr>
          <w:lang w:val="en-GB"/>
        </w:rPr>
        <w:t>3 or more lucid dreams per</w:t>
      </w:r>
      <w:r>
        <w:rPr>
          <w:lang w:val="en-GB"/>
        </w:rPr>
        <w:t xml:space="preserve"> week after 4 months of weekly lucid dreaming training sessions </w:t>
      </w:r>
      <w:r>
        <w:rPr>
          <w:lang w:val="en-GB"/>
        </w:rPr>
        <w:fldChar w:fldCharType="begin" w:fldLock="1"/>
      </w:r>
      <w:r>
        <w:rPr>
          <w:lang w:val="en-GB"/>
        </w:rPr>
        <w:instrText>ADDIN CSL_CITATION { "citationItems" : [ { "id" : "ITEM-1", "itemData" : { "ISBN" : "0161-8105 (Print)", "ISSN" : "0161-8105", "PMID" : "19750924", "abstract" : "The goal of the study was to seek physiological correlates of lucid dreaming. Lucid dreaming is a dissociated state with aspects of waking and dreaming combined in a way so as to suggest a specific alteration in brain physiology for which we now present preliminary but intriguing evidence. We show that the unusual combination of hallucinatory dream activity and wake-like reflective awareness and agentive control experienced in lucid dreams is paralleled by significant changes in electrophysiology.", "author" : [ { "dropping-particle" : "", "family" : "Voss", "given" : "Ursula", "non-dropping-particle" : "", "parse-names" : false, "suffix" : "" }, { "dropping-particle" : "", "family" : "Holzmann", "given" : "Romain", "non-dropping-particle" : "", "parse-names" : false, "suffix" : "" }, { "dropping-particle" : "", "family" : "Tuin", "given" : "Inka", "non-dropping-particle" : "", "parse-names" : false, "suffix" : "" }, { "dropping-particle" : "", "family" : "Hobson", "given" : "J Allan", "non-dropping-particle" : "", "parse-names" : false, "suffix" : "" } ], "container-title" : "Sleep", "id" : "ITEM-1", "issue" : "9", "issued" : { "date-parts" : [ [ "2009" ] ] }, "page" : "1191-1200", "title" : "Lucid dreaming: a state of consciousness with features of both waking and non-lucid dreaming.", "type" : "article-journal", "volume" : "32" }, "uris" : [ "http://www.mendeley.com/documents/?uuid=b4d60e05-41a7-4e27-a491-58d05281e3fa" ] } ], "mendeley" : { "formattedCitation" : "(Voss et al. 2009)", "plainTextFormattedCitation" : "(Voss et al. 2009)", "previouslyFormattedCitation" : "(Voss et al. 2009)" }, "properties" : { "noteIndex" : 0 }, "schema" : "https://github.com/citation-style-language/schema/raw/master/csl-citation.json" }</w:instrText>
      </w:r>
      <w:r>
        <w:rPr>
          <w:lang w:val="en-GB"/>
        </w:rPr>
        <w:fldChar w:fldCharType="separate"/>
      </w:r>
      <w:r w:rsidRPr="008A7910">
        <w:rPr>
          <w:noProof/>
          <w:lang w:val="en-GB"/>
        </w:rPr>
        <w:t>(Voss et al. 2009)</w:t>
      </w:r>
      <w:r>
        <w:rPr>
          <w:lang w:val="en-GB"/>
        </w:rPr>
        <w:fldChar w:fldCharType="end"/>
      </w:r>
      <w:r>
        <w:rPr>
          <w:lang w:val="en-GB"/>
        </w:rPr>
        <w:t>.</w:t>
      </w:r>
      <w:r>
        <w:rPr>
          <w:lang w:val="en-GB"/>
        </w:rPr>
        <w:br/>
      </w:r>
    </w:p>
    <w:p w14:paraId="556C2791" w14:textId="3F26A92C" w:rsidR="00243877" w:rsidRDefault="00243877" w:rsidP="004B6529">
      <w:pPr>
        <w:spacing w:after="0"/>
        <w:rPr>
          <w:lang w:val="en-GB"/>
        </w:rPr>
      </w:pPr>
      <w:r w:rsidRPr="00C527C5">
        <w:rPr>
          <w:lang w:val="en-GB"/>
        </w:rPr>
        <w:t xml:space="preserve">With recent advances in dream research and modern technological improvements a large range of helpful techniques and tools have been developed to aid in lucid dream induction and control. </w:t>
      </w:r>
      <w:r w:rsidRPr="00C527C5">
        <w:rPr>
          <w:lang w:val="en-GB"/>
        </w:rPr>
        <w:fldChar w:fldCharType="begin" w:fldLock="1"/>
      </w:r>
      <w:r w:rsidRPr="00C527C5">
        <w:rPr>
          <w:lang w:val="en-GB"/>
        </w:rPr>
        <w:instrText>ADDIN CSL_CITATION { "citationItems" : [ { "id" : "ITEM-1", "itemData" : { "DOI" : "10.1016/j.concog.2012.07.003", "ISBN" : "1090-2376 (Electronic)\\n1053-8100 (Linking)", "ISSN" : "10538100", "PMID" : "22841958", "abstract" : "In lucid dreams the dreamer is aware of dreaming and often able to influence the ongoing dream content. Lucid dreaming is a learnable skill and a variety of techniques is suggested for lucid dreaming induction. This systematic review evaluated the evidence for the effectiveness of induction techniques. A comprehensive literature search was carried out in biomedical databases and specific resources. Thirty-five studies were included in the analysis (11 sleep laboratory and 24 field studies), of which 26 employed cognitive techniques, 11 external stimulation and one drug application. The methodological quality of the included studies was relatively low. None of the induction techniques were verified to induce lucid dreams reliably and consistently, although some of them look promising. On the basis of the reviewed studies, a taxonomy of lucid dream induction methods is presented. Several methodological issues are discussed and further directions for future studies are proposed. \u00a9 2012 Elsevier Inc.", "author" : [ { "dropping-particle" : "", "family" : "Stumbrys", "given" : "Tadas", "non-dropping-particle" : "", "parse-names" : false, "suffix" : "" }, { "dropping-particle" : "", "family" : "Erlacher", "given" : "Daniel", "non-dropping-particle" : "", "parse-names" : false, "suffix" : "" }, { "dropping-particle" : "", "family" : "Sch\u00e4dlich", "given" : "Melanie", "non-dropping-particle" : "", "parse-names" : false, "suffix" : "" }, { "dropping-particle" : "", "family" : "Schredl", "given" : "Michael", "non-dropping-particle" : "", "parse-names" : false, "suffix" : "" } ], "container-title" : "Consciousness and Cognition", "id" : "ITEM-1", "issue" : "3", "issued" : { "date-parts" : [ [ "2012" ] ] }, "page" : "1456-1475", "publisher" : "Elsevier Inc.", "title" : "Induction of lucid dreams: A systematic review of evidence", "type" : "article-journal", "volume" : "21" }, "uris" : [ "http://www.mendeley.com/documents/?uuid=ac5f9ead-f918-4c2b-b850-79cf0ba72056" ] } ], "mendeley" : { "formattedCitation" : "(Stumbrys et al. 2012)", "manualFormatting" : "Stumbrys et al. (2012)", "plainTextFormattedCitation" : "(Stumbrys et al. 2012)", "previouslyFormattedCitation" : "(Stumbrys et al. 2012)" }, "properties" : { "noteIndex" : 0 }, "schema" : "https://github.com/citation-style-language/schema/raw/master/csl-citation.json" }</w:instrText>
      </w:r>
      <w:r w:rsidRPr="00C527C5">
        <w:rPr>
          <w:lang w:val="en-GB"/>
        </w:rPr>
        <w:fldChar w:fldCharType="separate"/>
      </w:r>
      <w:r w:rsidRPr="00C527C5">
        <w:rPr>
          <w:noProof/>
          <w:lang w:val="en-GB"/>
        </w:rPr>
        <w:t>Stumbrys et al. (2012)</w:t>
      </w:r>
      <w:r w:rsidRPr="00C527C5">
        <w:rPr>
          <w:lang w:val="en-GB"/>
        </w:rPr>
        <w:fldChar w:fldCharType="end"/>
      </w:r>
      <w:r w:rsidRPr="00C527C5">
        <w:rPr>
          <w:lang w:val="en-GB"/>
        </w:rPr>
        <w:t xml:space="preserve"> categorized these techniques in three main categories: Cognitive techniques, external stimulation and drug application. Here I will give a short overview of the most </w:t>
      </w:r>
      <w:r w:rsidR="004B6529">
        <w:rPr>
          <w:lang w:val="en-GB"/>
        </w:rPr>
        <w:t>promising</w:t>
      </w:r>
      <w:r w:rsidRPr="00C527C5">
        <w:rPr>
          <w:lang w:val="en-GB"/>
        </w:rPr>
        <w:t xml:space="preserve"> techniques and tools that are available.</w:t>
      </w:r>
    </w:p>
    <w:p w14:paraId="02C6D13B" w14:textId="77777777" w:rsidR="004F6EF9" w:rsidRDefault="004F6EF9" w:rsidP="004F6EF9">
      <w:pPr>
        <w:pStyle w:val="Heading2"/>
        <w:rPr>
          <w:lang w:val="en-GB"/>
        </w:rPr>
      </w:pPr>
    </w:p>
    <w:p w14:paraId="20556E52" w14:textId="087607E0" w:rsidR="004F6EF9" w:rsidRPr="00C527C5" w:rsidRDefault="004F6EF9" w:rsidP="004F6EF9">
      <w:pPr>
        <w:pStyle w:val="Heading2"/>
        <w:rPr>
          <w:lang w:val="en-GB"/>
        </w:rPr>
      </w:pPr>
      <w:r>
        <w:rPr>
          <w:lang w:val="en-GB"/>
        </w:rPr>
        <w:t>Cognitive techniques</w:t>
      </w:r>
    </w:p>
    <w:p w14:paraId="1995C734" w14:textId="7A5CA00F" w:rsidR="00862E3E" w:rsidRDefault="00243877" w:rsidP="004B6529">
      <w:pPr>
        <w:spacing w:after="0"/>
      </w:pPr>
      <w:r w:rsidRPr="00C527C5">
        <w:rPr>
          <w:lang w:val="en-GB"/>
        </w:rPr>
        <w:t>Cognitive techniques depend on training one</w:t>
      </w:r>
      <w:r w:rsidR="00986E72">
        <w:rPr>
          <w:lang w:val="en-GB"/>
        </w:rPr>
        <w:t>’</w:t>
      </w:r>
      <w:r w:rsidRPr="00C527C5">
        <w:rPr>
          <w:lang w:val="en-GB"/>
        </w:rPr>
        <w:t xml:space="preserve">s cognitive skills to increase the likelihood of lucid dreams.  </w:t>
      </w:r>
      <w:r w:rsidR="00862E3E">
        <w:rPr>
          <w:lang w:val="en-GB"/>
        </w:rPr>
        <w:t xml:space="preserve">These techniques are the most widely used and most necessary form of lucid dream training, and several of these techniques have been used in experiments </w:t>
      </w:r>
      <w:r w:rsidR="00862E3E">
        <w:rPr>
          <w:lang w:val="en-GB"/>
        </w:rPr>
        <w:fldChar w:fldCharType="begin" w:fldLock="1"/>
      </w:r>
      <w:r w:rsidR="00E24142">
        <w:rPr>
          <w:lang w:val="en-GB"/>
        </w:rPr>
        <w:instrText>ADDIN CSL_CITATION { "citationItems" : [ { "id" : "ITEM-1", "itemData" : { "ISBN" : "0161-8105 (Print)", "ISSN" : "0161-8105", "PMID" : "19750924", "abstract" : "The goal of the study was to seek physiological correlates of lucid dreaming. Lucid dreaming is a dissociated state with aspects of waking and dreaming combined in a way so as to suggest a specific alteration in brain physiology for which we now present preliminary but intriguing evidence. We show that the unusual combination of hallucinatory dream activity and wake-like reflective awareness and agentive control experienced in lucid dreams is paralleled by significant changes in electrophysiology.", "author" : [ { "dropping-particle" : "", "family" : "Voss", "given" : "Ursula", "non-dropping-particle" : "", "parse-names" : false, "suffix" : "" }, { "dropping-particle" : "", "family" : "Holzmann", "given" : "Romain", "non-dropping-particle" : "", "parse-names" : false, "suffix" : "" }, { "dropping-particle" : "", "family" : "Tuin", "given" : "Inka", "non-dropping-particle" : "", "parse-names" : false, "suffix" : "" }, { "dropping-particle" : "", "family" : "Hobson", "given" : "J Allan", "non-dropping-particle" : "", "parse-names" : false, "suffix" : "" } ], "container-title" : "Sleep", "id" : "ITEM-1", "issue" : "9", "issued" : { "date-parts" : [ [ "2009" ] ] }, "page" : "1191-1200", "title" : "Lucid dreaming: a state of consciousness with features of both waking and non-lucid dreaming.", "type" : "article-journal", "volume" : "32" }, "uris" : [ "http://www.mendeley.com/documents/?uuid=b4d60e05-41a7-4e27-a491-58d05281e3fa" ] }, { "id" : "ITEM-2", "itemData" : { "DOI" : "10.1111/ane.12362", "ISBN" : "0001-6314", "ISSN" : "16000404", "PMID" : "25639732", "abstract" : "Objectives The aim of the present exploratory clinical study was to evaluate LD as an add-on therapy for treating nightmares. Methods Thirty-two subjects having nightmares (ICD-10: F51.5) at least twice a week participated. Subjects were randomly assigned to group: A) Gestalt therapy group (= GTG), or B) Gestalt and lucid dreaming group therapy (= LDG). Each group lasted ten weeks. Participants kept a sleep/dream diary over the treatment. Examinations with respect to nightmare frequency and sleep quality (Pittsburgh Sleep Quality Index) were carried out at the beginning, after five and ten weeks and at a follow-up three months later. Results Concerning nightmare frequency, a significant reduction was found in both groups after the ten-week-study and at the follow-up (Wilcoxon test: P \u2264 0.05). Significant reduction in dream recall frequency could only be observed in the GTG (Wilcoxon test: P \u2264 0.05). For subjects having succeeded in learning lucid dreaming, reduction was sooner and higher. Sleep quality improved for both groups at the follow-up (P \u2264 0.05, Wilcoxon test). Only the LDG showed significant improvement at the end of therapy (P \u2264 0.05). Conclusion Lucid dreaming, in combination with Gestalt therapy, is a potent technique to reduce nightmare frequency and improve the subjective quality of sleep.", "author" : [ { "dropping-particle" : "", "family" : "Holzinger", "given" : "B.", "non-dropping-particle" : "", "parse-names" : false, "suffix" : "" }, { "dropping-particle" : "", "family" : "Kl\u00f6sch", "given" : "G.", "non-dropping-particle" : "", "parse-names" : false, "suffix" : "" }, { "dropping-particle" : "", "family" : "Saletu", "given" : "B.", "non-dropping-particle" : "", "parse-names" : false, "suffix" : "" } ], "container-title" : "Acta Neurologica Scandinavica", "id" : "ITEM-2", "issue" : "6", "issued" : { "date-parts" : [ [ "2015" ] ] }, "page" : "355-363", "title" : "Studies with lucid dreaming as add-on therapy to Gestalt therapy", "type" : "article-journal", "volume" : "131" }, "uris" : [ "http://www.mendeley.com/documents/?uuid=6f22fa37-b788-49ab-ab84-06d36277fd8c" ] }, { "id" : "ITEM-3", "itemData" : { "DOI" : "10.1159/000095446", "ISBN" : "0033-3190 (Print)\\n0033-3190 (Linking)", "ISSN" : "00333190", "PMID" : "17053341", "abstract" : "BACKGROUND: The goal of this pilot study was to evaluate the effects of the cognitive-restructuring technique 'lucid dreaming treatment' (LDT) on chronic nightmares. Becoming lucid (realizing that one is dreaming) during a nightmare allows one to alter the nightmare storyline during the nightmare itself. METHODS: After having filled out a sleep and a posttraumatic stress disorder questionnaire, 23 nightmare sufferers were randomly divided into 3 groups; 8 participants received one 2-hour individual LDT session, 8 participants received one 2-hour group LDT session, and 7 participants were placed on the waiting list. LDT consisted of exposure, mastery, and lucidity exercises. Participants filled out the same questionnaires 12 weeks after the intervention (follow-up). RESULTS: At follow-up the nightmare frequency of both treatment groups had decreased. There were no significant changes in sleep quality and posttraumatic stress disorder symptom severity. Lucidity was not necessary for a reduction in nightmare frequency. CONCLUSIONS: LDT seems effective in reducing nightmare frequency, although the primary therapeutic component (i.e. exposure, mastery, or lucidity) remains unclear.", "author" : [ { "dropping-particle" : "", "family" : "Spoormaker", "given" : "Victor I.", "non-dropping-particle" : "", "parse-names" : false, "suffix" : "" }, { "dropping-particle" : "", "family" : "Bout", "given" : "Jan", "non-dropping-particle" : "Van Den", "parse-names" : false, "suffix" : "" } ], "container-title" : "Psychotherapy and Psychosomatics", "id" : "ITEM-3", "issue" : "6", "issued" : { "date-parts" : [ [ "2006" ] ] }, "page" : "389-394", "title" : "Lucid dreaming treatment for nightmares: A pilot study", "type" : "article-journal", "volume" : "75" }, "uris" : [ "http://www.mendeley.com/documents/?uuid=224b7cdd-7b13-4d6d-9f38-ef9bfd5be1b1" ] } ], "mendeley" : { "formattedCitation" : "(Holzinger et al. 2015; Spoormaker and Van Den Bout 2006; Voss et al. 2009)", "plainTextFormattedCitation" : "(Holzinger et al. 2015; Spoormaker and Van Den Bout 2006; Voss et al. 2009)", "previouslyFormattedCitation" : "(Holzinger et al. 2015; Spoormaker and Van Den Bout 2006; Voss et al. 2009)" }, "properties" : { "noteIndex" : 0 }, "schema" : "https://github.com/citation-style-language/schema/raw/master/csl-citation.json" }</w:instrText>
      </w:r>
      <w:r w:rsidR="00862E3E">
        <w:rPr>
          <w:lang w:val="en-GB"/>
        </w:rPr>
        <w:fldChar w:fldCharType="separate"/>
      </w:r>
      <w:r w:rsidR="00862E3E" w:rsidRPr="00862E3E">
        <w:rPr>
          <w:noProof/>
        </w:rPr>
        <w:t>(Holzinger et al. 2015; Spoormaker and Van Den Bout 2006; Voss et al. 2009)</w:t>
      </w:r>
      <w:r w:rsidR="00862E3E">
        <w:rPr>
          <w:lang w:val="en-GB"/>
        </w:rPr>
        <w:fldChar w:fldCharType="end"/>
      </w:r>
      <w:r w:rsidR="00862E3E" w:rsidRPr="00862E3E">
        <w:t xml:space="preserve">. </w:t>
      </w:r>
    </w:p>
    <w:p w14:paraId="3AF2A36B" w14:textId="77777777" w:rsidR="00862E3E" w:rsidRDefault="00862E3E" w:rsidP="004B6529">
      <w:pPr>
        <w:spacing w:after="0"/>
      </w:pPr>
    </w:p>
    <w:p w14:paraId="60EA10BD" w14:textId="61BA012C" w:rsidR="00862E3E" w:rsidRDefault="00243877" w:rsidP="004B6529">
      <w:pPr>
        <w:spacing w:after="0"/>
      </w:pPr>
      <w:r w:rsidRPr="00C527C5">
        <w:rPr>
          <w:lang w:val="en-GB"/>
        </w:rPr>
        <w:t xml:space="preserve">The most well know technique is called Mnemonic Induction of Lucid Dreams (MILD). The dreamer trains to rehearse a specific dream before falling asleep, visualizing that he/she becomes lucid, whilst keeping the intention to remember that he/she is dreaming </w:t>
      </w:r>
      <w:r w:rsidRPr="00C527C5">
        <w:rPr>
          <w:lang w:val="en-GB"/>
        </w:rPr>
        <w:fldChar w:fldCharType="begin" w:fldLock="1"/>
      </w:r>
      <w:r w:rsidRPr="00C527C5">
        <w:rPr>
          <w:lang w:val="en-GB"/>
        </w:rPr>
        <w:instrText>ADDIN CSL_CITATION { "citationItems" : [ { "id" : "ITEM-1", "itemData" : { "DOI" : "10.2466/pms.1980.51.3f.1039", "ISSN" : "0031-5125", "abstract" : "The author was the subject in an investigation of the feasibility of learning to dream lucidly, i.e., while knowing that one is dreaming. During the 3-yr. study, the subject recorded a total of 389 lucid dreams and developed a mnemonic technique for the voluntary induction of lucid dreams (MILD). Without using any induction procedure, the subject reported less than 1 lucid dream per month. Using auto-suggestion resulted in a range of 1 ro 13 lucid dreams per monrh (M = 5.4), with at most 2 per night. MILD yielded 18 to 26 lucid dreams per month (M = 21.5), with up to 4 per night.", "author" : [ { "dropping-particle" : "", "family" : "LaBerge", "given" : "Stephen P.", "non-dropping-particle" : "", "parse-names" : false, "suffix" : "" } ], "container-title" : "Perceptual and Motor Skills", "id" : "ITEM-1", "issue" : "3f", "issued" : { "date-parts" : [ [ "1980" ] ] }, "page" : "1039-1042", "title" : "Lucid Dreaming As a Learnable Skill: a Case Study", "type" : "article-journal", "volume" : "51" }, "uris" : [ "http://www.mendeley.com/documents/?uuid=7032ddb8-e5cf-4d72-a46c-a441c7a9450d" ] } ], "mendeley" : { "formattedCitation" : "(LaBerge 1980)", "plainTextFormattedCitation" : "(LaBerge 1980)", "previouslyFormattedCitation" : "(LaBerge 1980)" }, "properties" : { "noteIndex" : 0 }, "schema" : "https://github.com/citation-style-language/schema/raw/master/csl-citation.json" }</w:instrText>
      </w:r>
      <w:r w:rsidRPr="00C527C5">
        <w:rPr>
          <w:lang w:val="en-GB"/>
        </w:rPr>
        <w:fldChar w:fldCharType="separate"/>
      </w:r>
      <w:r w:rsidRPr="00C527C5">
        <w:rPr>
          <w:noProof/>
          <w:lang w:val="en-GB"/>
        </w:rPr>
        <w:t>(LaBerge 1980)</w:t>
      </w:r>
      <w:r w:rsidRPr="00C527C5">
        <w:rPr>
          <w:lang w:val="en-GB"/>
        </w:rPr>
        <w:fldChar w:fldCharType="end"/>
      </w:r>
      <w:r w:rsidRPr="00C527C5">
        <w:rPr>
          <w:lang w:val="en-GB"/>
        </w:rPr>
        <w:t xml:space="preserve">. It aims to enter the visualized dream, which makes the dreamer able to remember </w:t>
      </w:r>
      <w:r>
        <w:rPr>
          <w:lang w:val="en-GB"/>
        </w:rPr>
        <w:t>he is dreaming</w:t>
      </w:r>
      <w:r w:rsidRPr="00C527C5">
        <w:rPr>
          <w:lang w:val="en-GB"/>
        </w:rPr>
        <w:t xml:space="preserve"> and that his intention was to become lucid. This technique is most successful in the morning, after a 30-120 minute interval of wakefulness</w:t>
      </w:r>
      <w:r>
        <w:rPr>
          <w:lang w:val="en-GB"/>
        </w:rPr>
        <w:t xml:space="preserve"> </w:t>
      </w:r>
      <w:r w:rsidRPr="00C527C5">
        <w:rPr>
          <w:lang w:val="en-GB"/>
        </w:rPr>
        <w:fldChar w:fldCharType="begin" w:fldLock="1"/>
      </w:r>
      <w:r w:rsidRPr="00C527C5">
        <w:rPr>
          <w:lang w:val="en-GB"/>
        </w:rPr>
        <w:instrText>ADDIN CSL_CITATION { "citationItems" : [ { "id" : "ITEM-1", "itemData" : { "abstract" : "Morning naps provide us highly favorable circumstances for inducing lucid dreams. Two important factors are at work here: timing and wakefulness during sleep. (The term \"nap\" indicates that the target sleep period is immediately preceded by a period of wakefulness; \"morning\" indicates the relevant time-of-day.) A series of NightLight experiments exploring the relationships between napping, length of sleep, continuity of sleep, biological rhythms, and lucid dreaming, have repeatedly demonstrated a strong relationship between taking morning naps and increased likelihood of lucid dreaming.", "author" : [ { "dropping-particle" : "", "family" : "LaBerge", "given" : "Stephen", "non-dropping-particle" : "", "parse-names" : false, "suffix" : "" }, { "dropping-particle" : "", "family" : "Phillips", "given" : "Leslie", "non-dropping-particle" : "", "parse-names" : false, "suffix" : "" }, { "dropping-particle" : "", "family" : "Levitan", "given" : "Lynne", "non-dropping-particle" : "", "parse-names" : false, "suffix" : "" } ], "container-title" : "NightLight", "id" : "ITEM-1", "issue" : "3", "issued" : { "date-parts" : [ [ "1994" ] ] }, "page" : "1-4, 9", "title" : "An Hour of Wakefulness Before Morning Naps Makes Lucidity More Likely", "type" : "article-journal", "volume" : "6" }, "uris" : [ "http://www.mendeley.com/documents/?uuid=374ea776-6b3b-400c-81e4-02cd3b05f39a" ] } ], "mendeley" : { "formattedCitation" : "(LaBerge, Phillips, and Levitan 1994)", "manualFormatting" : "(LaBerge, Phillips, &amp; Levitan, 1994)", "plainTextFormattedCitation" : "(LaBerge, Phillips, and Levitan 1994)", "previouslyFormattedCitation" : "(LaBerge, Phillips, and Levitan 1994)" }, "properties" : { "noteIndex" : 0 }, "schema" : "https://github.com/citation-style-language/schema/raw/master/csl-citation.json" }</w:instrText>
      </w:r>
      <w:r w:rsidRPr="00C527C5">
        <w:rPr>
          <w:lang w:val="en-GB"/>
        </w:rPr>
        <w:fldChar w:fldCharType="separate"/>
      </w:r>
      <w:r w:rsidRPr="00C527C5">
        <w:rPr>
          <w:noProof/>
          <w:lang w:val="en-GB"/>
        </w:rPr>
        <w:t>(LaBerge, Phillips, &amp; Levitan, 1994)</w:t>
      </w:r>
      <w:r w:rsidRPr="00C527C5">
        <w:rPr>
          <w:lang w:val="en-GB"/>
        </w:rPr>
        <w:fldChar w:fldCharType="end"/>
      </w:r>
      <w:r w:rsidR="004B6529">
        <w:rPr>
          <w:lang w:val="en-GB"/>
        </w:rPr>
        <w:t xml:space="preserve">. </w:t>
      </w:r>
      <w:r w:rsidR="00862E3E">
        <w:rPr>
          <w:lang w:val="en-GB"/>
        </w:rPr>
        <w:t xml:space="preserve">These delayed morning naps showed a success rate of 67%. </w:t>
      </w:r>
      <w:r w:rsidR="00862E3E">
        <w:rPr>
          <w:lang w:val="en-GB"/>
        </w:rPr>
        <w:br/>
      </w:r>
      <w:r w:rsidR="004B6529">
        <w:rPr>
          <w:lang w:val="en-GB"/>
        </w:rPr>
        <w:t xml:space="preserve">A </w:t>
      </w:r>
      <w:r w:rsidRPr="00C527C5">
        <w:rPr>
          <w:lang w:val="en-GB"/>
        </w:rPr>
        <w:t>variation is called the intention technique, which focusses more on recognizing discrepancies between the dream world and reality, instead of relying on memory.</w:t>
      </w:r>
      <w:r>
        <w:rPr>
          <w:lang w:val="en-GB"/>
        </w:rPr>
        <w:t xml:space="preserve"> This technique</w:t>
      </w:r>
      <w:r w:rsidRPr="00C527C5">
        <w:rPr>
          <w:lang w:val="en-GB"/>
        </w:rPr>
        <w:t xml:space="preserve"> was used with success in a few nightmare treatment studies</w:t>
      </w:r>
      <w:r w:rsidR="00B90470">
        <w:rPr>
          <w:lang w:val="en-GB"/>
        </w:rPr>
        <w:t>, where half of the nightmare sufferers that were trained had lucid dreams within one to three months</w:t>
      </w:r>
      <w:r w:rsidRPr="00C527C5">
        <w:rPr>
          <w:lang w:val="en-GB"/>
        </w:rPr>
        <w:t xml:space="preserve"> </w:t>
      </w:r>
      <w:r w:rsidRPr="00C527C5">
        <w:rPr>
          <w:lang w:val="en-GB"/>
        </w:rPr>
        <w:fldChar w:fldCharType="begin" w:fldLock="1"/>
      </w:r>
      <w:r w:rsidR="00034C0E">
        <w:rPr>
          <w:lang w:val="en-GB"/>
        </w:rPr>
        <w:instrText>ADDIN CSL_CITATION { "citationItems" : [ { "id" : "ITEM-1", "itemData" : { "DOI" : "10.1159/000095446", "ISBN" : "0033-3190 (Print)\\n0033-3190 (Linking)", "ISSN" : "00333190", "PMID" : "17053341", "abstract" : "BACKGROUND: The goal of this pilot study was to evaluate the effects of the cognitive-restructuring technique 'lucid dreaming treatment' (LDT) on chronic nightmares. Becoming lucid (realizing that one is dreaming) during a nightmare allows one to alter the nightmare storyline during the nightmare itself. METHODS: After having filled out a sleep and a posttraumatic stress disorder questionnaire, 23 nightmare sufferers were randomly divided into 3 groups; 8 participants received one 2-hour individual LDT session, 8 participants received one 2-hour group LDT session, and 7 participants were placed on the waiting list. LDT consisted of exposure, mastery, and lucidity exercises. Participants filled out the same questionnaires 12 weeks after the intervention (follow-up). RESULTS: At follow-up the nightmare frequency of both treatment groups had decreased. There were no significant changes in sleep quality and posttraumatic stress disorder symptom severity. Lucidity was not necessary for a reduction in nightmare frequency. CONCLUSIONS: LDT seems effective in reducing nightmare frequency, although the primary therapeutic component (i.e. exposure, mastery, or lucidity) remains unclear.", "author" : [ { "dropping-particle" : "", "family" : "Spoormaker", "given" : "Victor I.", "non-dropping-particle" : "", "parse-names" : false, "suffix" : "" }, { "dropping-particle" : "", "family" : "Bout", "given" : "Jan", "non-dropping-particle" : "Van Den", "parse-names" : false, "suffix" : "" } ], "container-title" : "Psychotherapy and Psychosomatics", "id" : "ITEM-1", "issue" : "6", "issued" : { "date-parts" : [ [ "2006" ] ] }, "page" : "389-394", "title" : "Lucid dreaming treatment for nightmares: A pilot study", "type" : "article-journal", "volume" : "75" }, "uris" : [ "http://www.mendeley.com/documents/?uuid=224b7cdd-7b13-4d6d-9f38-ef9bfd5be1b1" ] }, { "id" : "ITEM-2", "itemData" : { "author" : [ { "dropping-particle" : "", "family" : "Spoormaker", "given" : "Victor I.", "non-dropping-particle" : "", "parse-names" : false, "suffix" : "" }, { "dropping-particle" : "", "family" : "Bout", "given" : "Jan", "non-dropping-particle" : "van den", "parse-names" : false, "suffix" : "" }, { "dropping-particle" : "", "family" : "Meijer", "given" : "Eli J. G.", "non-dropping-particle" : "", "parse-names" : false, "suffix" : "" } ], "container-title" : "Dreaming", "id" : "ITEM-2", "issue" : "3", "issu</w:instrText>
      </w:r>
      <w:r w:rsidR="00034C0E" w:rsidRPr="00B90470">
        <w:instrText xml:space="preserve">ed" : { "date-parts" : [ [ "2003" ] ] }, "page" : "181-186", "title" : "Lucid dreaming treatment for </w:instrText>
      </w:r>
      <w:r w:rsidR="00034C0E" w:rsidRPr="00862E3E">
        <w:instrText>nightmares: A series of cases.", "type" : "article-journal", "volume" : "13" }, "uris" : [ "http://www.mendeley.com/documents/?uuid=0e4985ee-bd0d-4e75-9760-6577f4d5c8ed" ] }, { "id" : "ITEM-3", "itemData" : { "author" : [ { "dropping-particle" : "", "family" : "Zadra", "given" : "A. L.", "non-dropping-particle" : "", "parse-names" : false, "suffix" : "" }, { "dropping-particle" : "", "family" : "Pihl", "given" : "R. O.", "non-dropping-particle" : "", "parse-names" : false, "suffix" : "" } ], "container-title" : "Psychotherapy and Psychosomatics", "id" : "ITEM-3", "issue" : "1", "issued" : { "date-parts" : [ [ "1997" ] ] }, "page" : "50-55", "title" : "Lucid dreaming as a treatment for recurrent nightmares", "type" : "article-journal", "volume" : "66" }, "uris" : [ "http://www.mendeley.com/documents/?uuid=5c5727bb-d789-4a9d-82a5-19ff307f929f" ] } ], "mendeley" : { "formattedCitation" : "(Spoormaker, van den Bout, and Meijer 2003; Spoormaker and Van Den Bout 2006; Zadra and Pihl 1997)", "plainTextFormattedCitation" : "(Spoormaker, van den Bout, and Meijer 2003; Spoormaker and Van Den Bout 2006; Zadra and Pihl 1997)", "previouslyFormattedCitation" : "(Spoormaker, van den Bout, and Meijer 2003; Spoormaker and Van Den Bout 2006; Zadra and Pihl 1997)" }, "properties" : { "noteIndex" : 0 }, "schema" : "https://github.com/citation-style-language/schema/raw/master/csl-citation.json" }</w:instrText>
      </w:r>
      <w:r w:rsidRPr="00C527C5">
        <w:rPr>
          <w:lang w:val="en-GB"/>
        </w:rPr>
        <w:fldChar w:fldCharType="separate"/>
      </w:r>
      <w:r w:rsidR="00636F4B" w:rsidRPr="00862E3E">
        <w:rPr>
          <w:noProof/>
        </w:rPr>
        <w:t>(Spoormaker, van den Bout, and Meijer 2003; Spoormaker and Van Den Bout 2006; Zadra and Pihl 1997)</w:t>
      </w:r>
      <w:r w:rsidRPr="00C527C5">
        <w:rPr>
          <w:lang w:val="en-GB"/>
        </w:rPr>
        <w:fldChar w:fldCharType="end"/>
      </w:r>
      <w:r w:rsidR="00B90470" w:rsidRPr="00862E3E">
        <w:t>.</w:t>
      </w:r>
      <w:r w:rsidR="00862E3E" w:rsidRPr="00862E3E">
        <w:t xml:space="preserve"> </w:t>
      </w:r>
    </w:p>
    <w:p w14:paraId="0F293203" w14:textId="0E911108" w:rsidR="004F6EF9" w:rsidRDefault="004F6EF9" w:rsidP="004B6529">
      <w:pPr>
        <w:spacing w:after="0"/>
        <w:rPr>
          <w:lang w:val="en-GB"/>
        </w:rPr>
      </w:pPr>
      <w:r>
        <w:rPr>
          <w:lang w:val="en-US"/>
        </w:rPr>
        <w:t xml:space="preserve">The intention technique </w:t>
      </w:r>
      <w:r w:rsidR="00243877" w:rsidRPr="00C527C5">
        <w:rPr>
          <w:lang w:val="en-GB"/>
        </w:rPr>
        <w:t xml:space="preserve">is often used in combination with reflection/reality testing during wakeful hours. Here the dreamer tries to create a habit of doing reality checks, by performing them on a regular basis during the day. By making it into a habit, the dreamer is more likely to perform reality checks within a dream. These reality checks are aimed to highlight the discrepancies, making it easier for dreamers to recognize that they’re dreaming </w:t>
      </w:r>
      <w:r w:rsidR="00243877" w:rsidRPr="00C527C5">
        <w:rPr>
          <w:lang w:val="en-GB"/>
        </w:rPr>
        <w:fldChar w:fldCharType="begin" w:fldLock="1"/>
      </w:r>
      <w:r w:rsidR="00243877" w:rsidRPr="00C527C5">
        <w:rPr>
          <w:lang w:val="en-GB"/>
        </w:rPr>
        <w:instrText>ADDIN CSL_CITATION { "citationItems" : [ { "id" : "ITEM-1", "itemData" : { "author" : [ { "dropping-particle" : "", "family" : "Tholey", "given" : "Paul", "non-dropping-particle" : "", "parse-names" : false, "suffix" : "" } ], "id" : "ITEM-1", "issued" : { "date-parts" : [ [ "1983" ] ] }, "page" : "79-90", "title" : "Techniques for inducing and manipulating lucid dreams", "type" : "article-journal", "volume" : "57" }, "uris" : [ "http://www.mendeley.com/documents/?uuid=efd9e05c-58fe-4172-9cbd-317aa28f0640" ] } ], "mendeley" : { "formattedCitation" : "(Tholey 1983)", "plainTextFormattedCitation" : "(Tholey 1983)", "previouslyFormattedCitation" : "(Tholey 1983)" }, "properties" : { "noteIndex" : 0 }, "schema" : "https://github.com/citation-style-language/schema/raw/master/csl-citation.json" }</w:instrText>
      </w:r>
      <w:r w:rsidR="00243877" w:rsidRPr="00C527C5">
        <w:rPr>
          <w:lang w:val="en-GB"/>
        </w:rPr>
        <w:fldChar w:fldCharType="separate"/>
      </w:r>
      <w:r w:rsidR="00243877" w:rsidRPr="00C527C5">
        <w:rPr>
          <w:noProof/>
          <w:lang w:val="en-GB"/>
        </w:rPr>
        <w:t>(Tholey 1983)</w:t>
      </w:r>
      <w:r w:rsidR="00243877" w:rsidRPr="00C527C5">
        <w:rPr>
          <w:lang w:val="en-GB"/>
        </w:rPr>
        <w:fldChar w:fldCharType="end"/>
      </w:r>
      <w:r w:rsidR="00243877" w:rsidRPr="00C527C5">
        <w:rPr>
          <w:lang w:val="en-GB"/>
        </w:rPr>
        <w:t xml:space="preserve">. A few famous examples, counting fingers or checking the time multiple times in a row, rely on the lack of consistency in finer details during dreams. </w:t>
      </w:r>
      <w:r w:rsidR="004B6529">
        <w:rPr>
          <w:lang w:val="en-GB"/>
        </w:rPr>
        <w:br/>
      </w:r>
    </w:p>
    <w:p w14:paraId="33684F42" w14:textId="77777777" w:rsidR="004F6EF9" w:rsidRDefault="00950522" w:rsidP="004B6529">
      <w:pPr>
        <w:spacing w:after="0"/>
        <w:rPr>
          <w:lang w:val="en-GB"/>
        </w:rPr>
      </w:pPr>
      <w:r>
        <w:rPr>
          <w:lang w:val="en-GB"/>
        </w:rPr>
        <w:t>Results from c</w:t>
      </w:r>
      <w:r w:rsidR="007C5D2A">
        <w:rPr>
          <w:lang w:val="en-GB"/>
        </w:rPr>
        <w:t>ognitive techniques</w:t>
      </w:r>
      <w:r w:rsidR="00B90470">
        <w:rPr>
          <w:lang w:val="en-GB"/>
        </w:rPr>
        <w:t xml:space="preserve"> are not always </w:t>
      </w:r>
      <w:r>
        <w:rPr>
          <w:lang w:val="en-GB"/>
        </w:rPr>
        <w:t>consistent</w:t>
      </w:r>
      <w:r w:rsidR="00B90470">
        <w:rPr>
          <w:lang w:val="en-GB"/>
        </w:rPr>
        <w:t xml:space="preserve"> and </w:t>
      </w:r>
      <w:r>
        <w:rPr>
          <w:lang w:val="en-GB"/>
        </w:rPr>
        <w:t xml:space="preserve">it </w:t>
      </w:r>
      <w:r w:rsidR="00B90470">
        <w:rPr>
          <w:lang w:val="en-GB"/>
        </w:rPr>
        <w:t>can take a few weeks or months</w:t>
      </w:r>
      <w:r>
        <w:rPr>
          <w:lang w:val="en-GB"/>
        </w:rPr>
        <w:t xml:space="preserve"> of dedicated practice</w:t>
      </w:r>
      <w:r w:rsidR="00B90470">
        <w:rPr>
          <w:lang w:val="en-GB"/>
        </w:rPr>
        <w:t xml:space="preserve"> </w:t>
      </w:r>
      <w:r>
        <w:rPr>
          <w:lang w:val="en-GB"/>
        </w:rPr>
        <w:t>before lucid dreams are achieved, but the techniques shown above look promising and have been used with success in training. These techniques will be useful for people with a strong drive to lear</w:t>
      </w:r>
      <w:r w:rsidR="004B6529">
        <w:rPr>
          <w:lang w:val="en-GB"/>
        </w:rPr>
        <w:t>n lucid dreaming</w:t>
      </w:r>
      <w:r>
        <w:rPr>
          <w:lang w:val="en-GB"/>
        </w:rPr>
        <w:t xml:space="preserve">, like people suffering from </w:t>
      </w:r>
      <w:r w:rsidR="004B6529">
        <w:rPr>
          <w:lang w:val="en-GB"/>
        </w:rPr>
        <w:t xml:space="preserve">constant </w:t>
      </w:r>
      <w:r>
        <w:rPr>
          <w:lang w:val="en-GB"/>
        </w:rPr>
        <w:t>nightmares or dedicated sportsman that want to further improve their performance.</w:t>
      </w:r>
      <w:r w:rsidR="00A06B2A">
        <w:rPr>
          <w:lang w:val="en-GB"/>
        </w:rPr>
        <w:br/>
      </w:r>
      <w:r w:rsidR="00095B86">
        <w:rPr>
          <w:lang w:val="en-GB"/>
        </w:rPr>
        <w:t xml:space="preserve">One important part cognitive training is training the ability to recall dreams after awakening. This is usually trained by keeping a dream journal/diary in which the dreamer tries to write down the dream </w:t>
      </w:r>
      <w:r w:rsidR="00095B86">
        <w:rPr>
          <w:lang w:val="en-GB"/>
        </w:rPr>
        <w:lastRenderedPageBreak/>
        <w:t>in as much detail as he can remember. This also helps to find discrepancies that are often visible in a specific person’s dreams, which can serve as a reality check for the person.</w:t>
      </w:r>
      <w:r w:rsidR="004B6529">
        <w:rPr>
          <w:lang w:val="en-GB"/>
        </w:rPr>
        <w:br/>
      </w:r>
    </w:p>
    <w:p w14:paraId="182E7081" w14:textId="77777777" w:rsidR="004F6EF9" w:rsidRDefault="004F6EF9" w:rsidP="004F6EF9">
      <w:pPr>
        <w:pStyle w:val="Heading2"/>
        <w:rPr>
          <w:lang w:val="en-GB"/>
        </w:rPr>
      </w:pPr>
      <w:r>
        <w:rPr>
          <w:lang w:val="en-GB"/>
        </w:rPr>
        <w:t>External stimulation</w:t>
      </w:r>
    </w:p>
    <w:p w14:paraId="1EE79F66" w14:textId="38C63F72" w:rsidR="00243877" w:rsidRDefault="00243877" w:rsidP="004B6529">
      <w:pPr>
        <w:spacing w:after="0"/>
        <w:rPr>
          <w:lang w:val="en-GB"/>
        </w:rPr>
      </w:pPr>
      <w:r w:rsidRPr="00C527C5">
        <w:rPr>
          <w:lang w:val="en-GB"/>
        </w:rPr>
        <w:t xml:space="preserve">External stimulation can also be used to induce lucid dreams. Most of the tools developed for lucid dream induction are built around stimulation by light or sound </w:t>
      </w:r>
      <w:r w:rsidRPr="00C527C5">
        <w:rPr>
          <w:lang w:val="en-GB"/>
        </w:rPr>
        <w:fldChar w:fldCharType="begin" w:fldLock="1"/>
      </w:r>
      <w:r w:rsidRPr="00C527C5">
        <w:rPr>
          <w:lang w:val="en-GB"/>
        </w:rPr>
        <w:instrText>ADDIN CSL_CITATION { "citationItems" : [ { "id" : "ITEM-1", "itemData" : { "DOI" : "10.1016/j.concog.2012.07.003", "ISBN" : "1090-2376 (Electronic)\\n1053-8100 (Linking)", "ISSN" : "10538100", "PMID" : "22841958", "abstract" : "In lucid dreams the dreamer is aware of dreaming and often able to influence the ongoing dream content. Lucid dreaming is a learnable skill and a variety of techniques is suggested for lucid dreaming induction. This systematic review evaluated the evidence for the effectiveness of induction techniques. A comprehensive literature search was carried out in biomedical databases and specific resources. Thirty-five studies were included in the analysis (11 sleep laboratory and 24 field studies), of which 26 employed cognitive techniques, 11 external stimulation and one drug application. The methodological quality of the included studies was relatively low. None of the induction techniques were verified to induce lucid dreams reliably and consistently, although some of them look promising. On the basis of the reviewed studies, a taxonomy of lucid dream induction methods is presented. Several methodological issues are discussed and further directions for future studies are proposed. \u00a9 2012 Elsevier Inc.", "author" : [ { "dropping-particle" : "", "family" : "Stumbrys", "given" : "Tadas", "non-dropping-particle" : "", "parse-names" : false, "suffix" : "" }, { "dropping-particle" : "", "family" : "Erlacher", "given" : "Daniel", "non-dropping-particle" : "", "parse-names" : false, "suffix" : "" }, { "dropping-particle" : "", "family" : "Sch\u00e4dlich", "given" : "Melanie", "non-dropping-particle" : "", "parse-names" : false, "suffix" : "" }, { "dropping-particle" : "", "family" : "Schredl", "given" : "Michael", "non-dropping-particle" : "", "parse-names" : false, "suffix" : "" } ], "container-title" : "Consciousness and Cognition", "id" : "ITEM-1", "issue" : "3", "issued" : { "date-parts" : [ [ "2012" ] ] }, "page" : "1456-1475", "publisher" : "Elsevier Inc.", "title" : "Induction of lucid dreams: A systematic review of evidence", "type" : "article-journal", "volume" : "21" }, "uris" : [ "http://www.mendeley.com/documents/?uuid=ac5f9ead-f918-4c2b-b850-79cf0ba72056" ] } ], "mendeley" : { "formattedCitation" : "(Stumbrys et al. 2012)", "plainTextFormattedCitation" : "(Stumbrys et al. 2012)", "previouslyFormattedCitation" : "(Stumbrys et al. 2012)" }, "properties" : { "noteIndex" : 0 }, "schema" : "https://github.com/citation-style-language/schema/raw/master/csl-citation.json" }</w:instrText>
      </w:r>
      <w:r w:rsidRPr="00C527C5">
        <w:rPr>
          <w:lang w:val="en-GB"/>
        </w:rPr>
        <w:fldChar w:fldCharType="separate"/>
      </w:r>
      <w:r w:rsidRPr="00C527C5">
        <w:rPr>
          <w:noProof/>
          <w:lang w:val="en-GB"/>
        </w:rPr>
        <w:t>(Stumbrys et al. 2012)</w:t>
      </w:r>
      <w:r w:rsidRPr="00C527C5">
        <w:rPr>
          <w:lang w:val="en-GB"/>
        </w:rPr>
        <w:fldChar w:fldCharType="end"/>
      </w:r>
      <w:r w:rsidRPr="00C527C5">
        <w:rPr>
          <w:lang w:val="en-GB"/>
        </w:rPr>
        <w:t>. Stimuli are timed to occur</w:t>
      </w:r>
      <w:r>
        <w:rPr>
          <w:lang w:val="en-GB"/>
        </w:rPr>
        <w:t xml:space="preserve"> during REM sleep</w:t>
      </w:r>
      <w:r w:rsidR="00950522">
        <w:rPr>
          <w:lang w:val="en-GB"/>
        </w:rPr>
        <w:t>, to maximise efficiency</w:t>
      </w:r>
      <w:r w:rsidRPr="00C527C5">
        <w:rPr>
          <w:lang w:val="en-GB"/>
        </w:rPr>
        <w:t xml:space="preserve"> </w:t>
      </w:r>
      <w:r w:rsidRPr="00C527C5">
        <w:rPr>
          <w:lang w:val="en-GB"/>
        </w:rPr>
        <w:fldChar w:fldCharType="begin" w:fldLock="1"/>
      </w:r>
      <w:r w:rsidRPr="00C527C5">
        <w:rPr>
          <w:lang w:val="en-GB"/>
        </w:rPr>
        <w:instrText>ADDIN CSL_CITATION { "citationItems" : [ { "id" : "ITEM-1", "itemData" : { "DOI" : "10.1037/h0094432", "ISSN" : "1573-3351", "abstract" : "Lucid dreaming is a learnable, but difficult skill. Consequently, we have sought methods for helping dreamers to realize that they are dreaming by means of external cues applied during REM sleep, which if incorporated into dreams, can remind dreamers that they are dreaming. Here we report on an experiment testing the validity and effectiveness of a portable computerized biofeedback device (DreamLight\u00ae) designed to deliver light cues during REM sleep. The 14 subjects used DreamLights on 4 to 24 nights. They were unaware that the DreamLights were specially programmed to deliver cues only on alternate nights. Eleven subjects reported 32 lucid dreams, 22 from nights with light cues, 10 from nights without cues. All lucid dreams scored (by judges blind to DreamLight condition) as being \"cued\" by the DreamLight's stimuli occurred on nights when the DreamLight was actually delivering cues. Subjects reported seeing in their dreams what they believed to be DreamLight cues significantly more often on light cue nights (73 total) compared to nights without light cues (9). The conclusion is that cueing with sensory stimuli by the DreamLight appears to increase a subject's probability of having lucid dreams, and that most of the resulting lucid dreams are due to the specific effect of light cues rather than general \"placebo\" factors.", "author" : [ { "dropping-particle" : "", "family" : "LaBerge", "given" : "Stephen", "non-dropping-particle" : "", "parse-names" : false, "suffix" : "" }, { "dropping-particle" : "", "family" : "Levitan", "given" : "Lynne", "non-dropping-particle" : "", "parse-names" : false, "suffix" : "" } ], "container-title" : "Dreaming", "id" : "ITEM-1", "issue" : "3", "issued" : { "date-parts" : [ [ "1995" ] ] }, "page" : "159-168", "title" : "Validity established of DreamLight cues for eliciting lucid dreaming", "type" : "article-journal", "volume" : "5" }, "uris" : [ "http://www.mendeley.com/documents/?uuid=e5a4bb1c-fb43-4dbe-83b6-40d8aab5f728" ] }, { "id" : "ITEM-2", "itemData" : { "abstract" : "Morning naps provide us highly favorable circumstances for inducing lucid dreams. Two important factors are at work here: timing and wakefulness during sleep. (The term \"nap\" indicates that the target sleep period is immediately preceded by a period of wakefulness; \"morning\" indicates the relevant time-of-day.) A series of NightLight experiments exploring the relationships between napping, length of sleep, continuity of sleep, biological rhythms, and lucid dreaming, have repeatedly demonstrated a strong relationship between taking morning naps and increased likelihood of lucid dreaming.", "author" : [ { "dropping-particle" : "", "family" : "LaBerge", "given" : "Stephen", "non-dropping-particle" : "", "parse-names" : false, "suffix" : "" }, { "dropping-particle" : "", "family" : "Phillips", "given" : "Leslie", "non-dropping-particle" : "", "parse-names" : false, "suffix" : "" }, { "dropping-particle" : "", "family" : "Levitan", "given" : "Lynne", "non-dropping-particle" : "", "parse-names" : false, "suffix" : "" } ], "container-title" : "NightLight", "id" : "ITEM-2", "issue" : "3", "issued" : { "date-parts" : [ [ "1994" ] ] }, "page" : "1-4, 9", "title" : "An Hour of Wakefulness Before Morning Naps Makes Lucidity More Likely", "type" : "article-journal", "volume" : "6" }, "uris" : [ "http://www.mendeley.com/documents/?uuid=374ea776-6b3b-400c-81e4-02cd3b05f39a" ] } ], "mendeley" : { "formattedCitation" : "(LaBerge and Levitan 1995; LaBerge et al. 1994)", "plainTextFormattedCitation" : "(LaBerge and Levitan 1995; LaBerge et al. 1994)", "previouslyFormattedCitation" : "(LaBerge and Levitan 1995; LaBerge et al. 1994)" }, "properties" : { "noteIndex" : 0 }, "schema" : "https://github.com/citation-style-language/schema/raw/master/csl-citation.json" }</w:instrText>
      </w:r>
      <w:r w:rsidRPr="00C527C5">
        <w:rPr>
          <w:lang w:val="en-GB"/>
        </w:rPr>
        <w:fldChar w:fldCharType="separate"/>
      </w:r>
      <w:r w:rsidRPr="00C527C5">
        <w:rPr>
          <w:noProof/>
          <w:lang w:val="en-GB"/>
        </w:rPr>
        <w:t>(LaBerge and Levitan 1995; LaBerge et al. 1994)</w:t>
      </w:r>
      <w:r w:rsidRPr="00C527C5">
        <w:rPr>
          <w:lang w:val="en-GB"/>
        </w:rPr>
        <w:fldChar w:fldCharType="end"/>
      </w:r>
      <w:r>
        <w:rPr>
          <w:lang w:val="en-GB"/>
        </w:rPr>
        <w:t xml:space="preserve">. Because people are able to perceive external stimuli within their dreams, these specific stimuli can </w:t>
      </w:r>
      <w:r w:rsidR="00950522">
        <w:rPr>
          <w:lang w:val="en-GB"/>
        </w:rPr>
        <w:t xml:space="preserve">alert the dreamer and </w:t>
      </w:r>
      <w:r>
        <w:rPr>
          <w:lang w:val="en-GB"/>
        </w:rPr>
        <w:t>enable the</w:t>
      </w:r>
      <w:r w:rsidR="00950522">
        <w:rPr>
          <w:lang w:val="en-GB"/>
        </w:rPr>
        <w:t>m to become aware that they are</w:t>
      </w:r>
      <w:r>
        <w:rPr>
          <w:lang w:val="en-GB"/>
        </w:rPr>
        <w:t xml:space="preserve"> dreaming. </w:t>
      </w:r>
      <w:r>
        <w:rPr>
          <w:lang w:val="en-GB"/>
        </w:rPr>
        <w:br/>
        <w:t>There is a wide range of tools like sleeping masks or headbands with light signals (NovaDreamer, Remee, DreamLight and Aurora headband) and headbands that give auditory stimuli (AcousticSheep Sleepphones). There are even smartphone apps developed to give auditory signals during REM sleep phases. New advances in technology enable tools to accurately measure REM sleep instances, leading to improved effectivity (</w:t>
      </w:r>
      <w:r w:rsidR="004B6529">
        <w:rPr>
          <w:lang w:val="en-GB"/>
        </w:rPr>
        <w:t xml:space="preserve">e.g. </w:t>
      </w:r>
      <w:r>
        <w:rPr>
          <w:lang w:val="en-GB"/>
        </w:rPr>
        <w:t xml:space="preserve">Aurora headband). The effectivity of these tools is not always well studied and can vary between individuals. A study by </w:t>
      </w:r>
      <w:r>
        <w:rPr>
          <w:lang w:val="en-GB"/>
        </w:rPr>
        <w:fldChar w:fldCharType="begin" w:fldLock="1"/>
      </w:r>
      <w:r>
        <w:rPr>
          <w:lang w:val="en-GB"/>
        </w:rPr>
        <w:instrText>ADDIN CSL_CITATION { "citationItems" : [ { "id" : "ITEM-1", "itemData" : { "DOI" : "10.1037/h0094432", "ISSN" : "1573-3351", "abstract" : "Lucid dreaming is a learnable, but difficult skill. Consequently, we have sought methods for helping dreamers to realize that they are dreaming by means of external cues applied during REM sleep, which if incorporated into dreams, can remind dreamers that they are dreaming. Here we report on an experiment testing the validity and effectiveness of a portable computerized biofeedback device (DreamLight\u00ae) designed to deliver light cues during REM sleep. The 14 subjects used DreamLights on 4 to 24 nights. They were unaware that the DreamLights were specially programmed to deliver cues only on alternate nights. Eleven subjects reported 32 lucid dreams, 22 from nights with light cues, 10 from nights without cues. All lucid dreams scored (by judges blind to DreamLight condition) as being \"cued\" by the DreamLight's stimuli occurred on nights when the DreamLight was actually delivering cues. Subjects reported seeing in their dreams what they believed to be DreamLight cues significantly more often on light cue nights (73 total) compared to nights without light cues (9). The conclusion is that cueing with sensory stimuli by the DreamLight appears to increase a subject's probability of having lucid dreams, and that most of the resulting lucid dreams are due to the specific effect of light cues rather than general \"placebo\" factors.", "author" : [ { "dropping-particle" : "", "family" : "LaBerge", "given" : "Stephen", "non-dropping-particle" : "", "parse-names" : false, "suffix" : "" }, { "dropping-particle" : "", "family" : "Levitan", "given" : "Lynne", "non-dropping-particle" : "", "parse-names" : false, "suffix" : "" } ], "container-title" : "Dreaming", "id" : "ITEM-1", "issue" : "3", "issued" : { "date-parts" : [ [ "1995" ] ] }, "page" : "159-168", "title" : "Validity established of DreamLight cues for eliciting lucid dreaming", "type" : "article-journal", "volume" : "5" }, "uris" : [ "http://www.mendeley.com/documents/?uuid=e5a4bb1c-fb43-4dbe-83b6-40d8aab5f728" ] } ], "mendeley" : { "formattedCitation" : "(LaBerge and Levitan 1995)", "manualFormatting" : "LaBerge and Levitan (1995)", "plainTextFormattedCitation" : "(LaBerge and Levitan 1995)", "previouslyFormattedCitation" : "(LaBerge and Levitan 1995)" }, "properties" : { "noteIndex" : 0 }, "schema" : "https://github.com/citation-style-language/schema/raw/master/csl-citation.json" }</w:instrText>
      </w:r>
      <w:r>
        <w:rPr>
          <w:lang w:val="en-GB"/>
        </w:rPr>
        <w:fldChar w:fldCharType="separate"/>
      </w:r>
      <w:r w:rsidRPr="001463BF">
        <w:rPr>
          <w:noProof/>
          <w:lang w:val="en-GB"/>
        </w:rPr>
        <w:t xml:space="preserve">LaBerge and Levitan </w:t>
      </w:r>
      <w:r>
        <w:rPr>
          <w:noProof/>
          <w:lang w:val="en-GB"/>
        </w:rPr>
        <w:t>(</w:t>
      </w:r>
      <w:r w:rsidRPr="001463BF">
        <w:rPr>
          <w:noProof/>
          <w:lang w:val="en-GB"/>
        </w:rPr>
        <w:t>1995)</w:t>
      </w:r>
      <w:r>
        <w:rPr>
          <w:lang w:val="en-GB"/>
        </w:rPr>
        <w:fldChar w:fldCharType="end"/>
      </w:r>
      <w:r>
        <w:rPr>
          <w:lang w:val="en-GB"/>
        </w:rPr>
        <w:t xml:space="preserve"> reported the effect of a sleeping mask with light signals (DreamLight) and found a relatively strong increase in lucid dream frequency in subjects that already had experience with lucid dreams. </w:t>
      </w:r>
      <w:r w:rsidR="00E24142">
        <w:rPr>
          <w:lang w:val="en-GB"/>
        </w:rPr>
        <w:t xml:space="preserve">The dreamlight induced 22 lucid dreams in 81 nights, as compared to the 10 lucid dreams in the control condition. </w:t>
      </w:r>
      <w:r>
        <w:rPr>
          <w:lang w:val="en-GB"/>
        </w:rPr>
        <w:t>These tools are thought to be less effective for people with no previous experience, but they can be used in combination with cognitive techniques to increase the chances of inducing lucid dreams.</w:t>
      </w:r>
    </w:p>
    <w:p w14:paraId="4783B570" w14:textId="77777777" w:rsidR="004B6529" w:rsidRDefault="004B6529" w:rsidP="004B6529">
      <w:pPr>
        <w:spacing w:after="0"/>
        <w:rPr>
          <w:lang w:val="en-GB"/>
        </w:rPr>
      </w:pPr>
    </w:p>
    <w:p w14:paraId="36DADACE" w14:textId="79705155" w:rsidR="00243877" w:rsidRDefault="004F6EF9" w:rsidP="004B6529">
      <w:pPr>
        <w:spacing w:after="0"/>
        <w:rPr>
          <w:lang w:val="en-GB"/>
        </w:rPr>
      </w:pPr>
      <w:r w:rsidRPr="004F6EF9">
        <w:rPr>
          <w:rStyle w:val="Heading2Char"/>
        </w:rPr>
        <w:t>Drug application</w:t>
      </w:r>
      <w:r w:rsidRPr="004F6EF9">
        <w:rPr>
          <w:rStyle w:val="Heading2Char"/>
        </w:rPr>
        <w:br/>
      </w:r>
      <w:r w:rsidR="00243877">
        <w:rPr>
          <w:lang w:val="en-GB"/>
        </w:rPr>
        <w:t xml:space="preserve">One study by </w:t>
      </w:r>
      <w:r w:rsidR="00243877">
        <w:rPr>
          <w:lang w:val="en-GB"/>
        </w:rPr>
        <w:fldChar w:fldCharType="begin" w:fldLock="1"/>
      </w:r>
      <w:r w:rsidR="00243877">
        <w:rPr>
          <w:lang w:val="en-GB"/>
        </w:rPr>
        <w:instrText>ADDIN CSL_CITATION { "citationItems" : [ { "id" : "ITEM-1", "itemData" : { "author" : [ { "dropping-particle" : "", "family" : "LaBerge", "given" : "S", "non-dropping-particle" : "", "parse-names" : false, "suffix" : "" } ], "id" : "ITEM-1", "issued" : { "date-parts" : [ [ "2004" ] ] }, "note" : "US Patent App. 10/604,138", "publisher" : "Google Patents", "title" : "Substances that enhance recall and lucidity during dreaming", "type" : "article" }, "uris" : [ "http://www.mendeley.com/documents/?uuid=953cd1ff-ffee-4148-ab18-12d8c1fb2a3e" ] } ], "mendeley" : { "formattedCitation" : "(LaBerge 2004)", "plainTextFormattedCitation" : "(LaBerge 2004)", "previouslyFormattedCitation" : "(LaBerge 2004)" }, "properties" : { "noteIndex" : 0 }, "schema" : "https://github.com/citation-style-language/schema/raw/master/csl-citation.json" }</w:instrText>
      </w:r>
      <w:r w:rsidR="00243877">
        <w:rPr>
          <w:lang w:val="en-GB"/>
        </w:rPr>
        <w:fldChar w:fldCharType="separate"/>
      </w:r>
      <w:r w:rsidR="00243877" w:rsidRPr="00C26D9E">
        <w:rPr>
          <w:noProof/>
          <w:lang w:val="en-GB"/>
        </w:rPr>
        <w:t>(LaBerge 2004)</w:t>
      </w:r>
      <w:r w:rsidR="00243877">
        <w:rPr>
          <w:lang w:val="en-GB"/>
        </w:rPr>
        <w:fldChar w:fldCharType="end"/>
      </w:r>
      <w:r w:rsidR="00243877">
        <w:rPr>
          <w:lang w:val="en-GB"/>
        </w:rPr>
        <w:t xml:space="preserve"> looked at the effects of the drug Donepezil, an acetylcholine esterase inhibitor</w:t>
      </w:r>
      <w:r w:rsidR="00636F4B">
        <w:rPr>
          <w:lang w:val="en-GB"/>
        </w:rPr>
        <w:t xml:space="preserve"> that is normally used in treatment for Alzheimer disease</w:t>
      </w:r>
      <w:r w:rsidR="00243877">
        <w:rPr>
          <w:lang w:val="en-GB"/>
        </w:rPr>
        <w:t xml:space="preserve">. They found that the drug was able to effectively induce lucid dream, with 9 out of 10 participants reporting one or more lucid dreams as compared to one from the placebo group. While it enhanced lucid dream frequency, it also increased the frequency of sleep paralysis and increased the self-estimated time awake during the night. </w:t>
      </w:r>
      <w:r w:rsidR="00636F4B">
        <w:rPr>
          <w:lang w:val="en-GB"/>
        </w:rPr>
        <w:t xml:space="preserve">Higher doses can also lead to adverse effects like mild insomnia, nausea and vomiting. </w:t>
      </w:r>
      <w:r w:rsidR="00243877">
        <w:rPr>
          <w:lang w:val="en-GB"/>
        </w:rPr>
        <w:t xml:space="preserve">These side-effects </w:t>
      </w:r>
      <w:r w:rsidR="00636F4B">
        <w:rPr>
          <w:lang w:val="en-GB"/>
        </w:rPr>
        <w:t>might make it unpleasant for</w:t>
      </w:r>
      <w:r w:rsidR="00243877">
        <w:rPr>
          <w:lang w:val="en-GB"/>
        </w:rPr>
        <w:t xml:space="preserve"> people to use</w:t>
      </w:r>
      <w:r w:rsidR="00636F4B">
        <w:rPr>
          <w:lang w:val="en-GB"/>
        </w:rPr>
        <w:t xml:space="preserve"> and make the drug a less recommendable option</w:t>
      </w:r>
      <w:r w:rsidR="00243877">
        <w:rPr>
          <w:lang w:val="en-GB"/>
        </w:rPr>
        <w:t>.</w:t>
      </w:r>
      <w:r w:rsidR="00636F4B">
        <w:rPr>
          <w:lang w:val="en-GB"/>
        </w:rPr>
        <w:br/>
        <w:t>With cognitive techniques and external stimulation tools available, Donepez</w:t>
      </w:r>
      <w:r w:rsidR="004B6529">
        <w:rPr>
          <w:lang w:val="en-GB"/>
        </w:rPr>
        <w:t>il should only be taken if the</w:t>
      </w:r>
      <w:r w:rsidR="00636F4B">
        <w:rPr>
          <w:lang w:val="en-GB"/>
        </w:rPr>
        <w:t xml:space="preserve"> other options have been extensively tried.</w:t>
      </w:r>
    </w:p>
    <w:p w14:paraId="28318B49" w14:textId="77777777" w:rsidR="004B6529" w:rsidRDefault="004B6529" w:rsidP="004B6529">
      <w:pPr>
        <w:spacing w:after="0"/>
        <w:rPr>
          <w:lang w:val="en-GB"/>
        </w:rPr>
      </w:pPr>
    </w:p>
    <w:p w14:paraId="287CC43E" w14:textId="77777777" w:rsidR="00E24142" w:rsidRDefault="00E24142" w:rsidP="004B6529">
      <w:pPr>
        <w:spacing w:after="0"/>
        <w:rPr>
          <w:lang w:val="en-GB"/>
        </w:rPr>
      </w:pPr>
    </w:p>
    <w:p w14:paraId="0508E702" w14:textId="77777777" w:rsidR="00243877" w:rsidRPr="00C527C5" w:rsidRDefault="00243877" w:rsidP="004B6529">
      <w:pPr>
        <w:spacing w:after="0"/>
        <w:rPr>
          <w:lang w:val="en-GB"/>
        </w:rPr>
      </w:pPr>
      <w:r>
        <w:rPr>
          <w:lang w:val="en-GB"/>
        </w:rPr>
        <w:t xml:space="preserve">With the potential of lucid dreaming getting more attention in the last years, there are an increasing number of companies investing in new induction tools and training mechanisms. There are also training programs available that over the course of a few months will train their participants to induce lucid dreams with a combination of the methods named above (e.g. https://snoozon.com). </w:t>
      </w:r>
      <w:r>
        <w:rPr>
          <w:lang w:val="en-GB"/>
        </w:rPr>
        <w:br/>
        <w:t xml:space="preserve">Over the next decades, these tools and techniques will be further developed to make lucid dreams more available to the wider public, increasing the potential for treatment, rehearsal and other applications. </w:t>
      </w:r>
    </w:p>
    <w:p w14:paraId="410AF72B" w14:textId="77777777" w:rsidR="008B3E78" w:rsidRDefault="008B3E78" w:rsidP="004B6529">
      <w:pPr>
        <w:pStyle w:val="ListParagraph"/>
        <w:spacing w:after="0"/>
        <w:ind w:left="0"/>
        <w:rPr>
          <w:lang w:val="en-GB"/>
        </w:rPr>
      </w:pPr>
    </w:p>
    <w:p w14:paraId="0FB931AF" w14:textId="77777777" w:rsidR="004B6529" w:rsidRPr="00C527C5" w:rsidRDefault="004B6529" w:rsidP="004B6529">
      <w:pPr>
        <w:pStyle w:val="ListParagraph"/>
        <w:spacing w:after="0"/>
        <w:ind w:left="0"/>
        <w:rPr>
          <w:lang w:val="en-GB"/>
        </w:rPr>
      </w:pPr>
    </w:p>
    <w:p w14:paraId="2146BBA6" w14:textId="77777777" w:rsidR="00153792" w:rsidRPr="00C527C5" w:rsidRDefault="00A8722A" w:rsidP="004B6529">
      <w:pPr>
        <w:pStyle w:val="Heading1"/>
        <w:spacing w:before="0"/>
        <w:rPr>
          <w:lang w:val="en-GB"/>
        </w:rPr>
      </w:pPr>
      <w:r w:rsidRPr="00C527C5">
        <w:rPr>
          <w:lang w:val="en-GB"/>
        </w:rPr>
        <w:t xml:space="preserve">Lucid dreaming as a </w:t>
      </w:r>
      <w:r w:rsidR="00490FC5" w:rsidRPr="00C527C5">
        <w:rPr>
          <w:lang w:val="en-GB"/>
        </w:rPr>
        <w:t>tool for rehearsal and training</w:t>
      </w:r>
    </w:p>
    <w:p w14:paraId="3199973D" w14:textId="77777777" w:rsidR="008A6905" w:rsidRPr="00C527C5" w:rsidRDefault="008A6905" w:rsidP="004B6529">
      <w:pPr>
        <w:pStyle w:val="ListParagraph"/>
        <w:spacing w:after="0"/>
        <w:ind w:left="0"/>
        <w:rPr>
          <w:lang w:val="en-GB"/>
        </w:rPr>
      </w:pPr>
      <w:r w:rsidRPr="00C527C5">
        <w:rPr>
          <w:lang w:val="en-GB"/>
        </w:rPr>
        <w:t>Several studies have investigated the possibility of using time spen</w:t>
      </w:r>
      <w:r w:rsidR="002A2F66">
        <w:rPr>
          <w:lang w:val="en-GB"/>
        </w:rPr>
        <w:t>t</w:t>
      </w:r>
      <w:r w:rsidRPr="00C527C5">
        <w:rPr>
          <w:lang w:val="en-GB"/>
        </w:rPr>
        <w:t xml:space="preserve"> sleeping for learning </w:t>
      </w:r>
      <w:r w:rsidRPr="00C527C5">
        <w:rPr>
          <w:lang w:val="en-GB"/>
        </w:rPr>
        <w:fldChar w:fldCharType="begin" w:fldLock="1"/>
      </w:r>
      <w:r w:rsidR="0048527D" w:rsidRPr="00C527C5">
        <w:rPr>
          <w:lang w:val="en-GB"/>
        </w:rPr>
        <w:instrText>ADDIN CSL_CITATION { "citationItems" : [ { "id" : "ITEM-1", "itemData" : { "DOI" : "10.1126/science.1179013", "ISBN" : "1095-9203 (Electronic)\\n0036-8075 (Linking)", "ISSN" : "1095-9203", "PMID" : "19965421", "abstract" : "While asleep, people heard sounds that had earlier been associated with objects at specific spatial locations. Upon waking, they recalled these locations more accurately than other locations for which no reminder cues were provided. Consolidation thus operates during sleep with high specificity and is subject to systematic influences through simple auditory stimulation.", "author" : [ { "dropping-particle" : "", "family" : "Rudoy", "given" : "John D", "non-dropping-particle" : "", "parse-names" : false, "suffix" : "" }, { "dropping-particle" : "", "family" : "Voss", "given" : "Joel L", "non-dropping-particle" : "", "parse-names" : false, "suffix" : "" }, { "dropping-particle" : "", "family" : "Westerberg", "given" : "Carmen E", "non-dropping-particle" : "", "parse-names" : false, "suffix" : "" }, { "dropping-particle" : "", "family" : "Paller", "given" : "Ken A", "non-dropping-particle" : "", "parse-names" : false, "suffix" : "" } ], "container-title" : "Science (New York, N.Y.)", "id" : "ITEM-1", "issue" : "5956", "issued" : { "date-parts" : [ [ "2009" ] ] }, "page" : "1079", "title" : "Strengthening individual memories by reactivating them during sleep.", "type" : "article-journal", "volume" : "326" }, "uris" : [ "http://www.mendeley.com/documents/?uuid=0cec67a6-4c38-4153-b851-971a81894bc9" ] }, { "id" : "ITEM-2", "itemData" : { "DOI" : "10.1038/nn.3193", "ISBN" : "1546-1726 (Electronic)\\r1097-6256 (Linking)", "ISSN" : "1546-1726", "PMID" : "22922782", "abstract" : "During sleep, humans can strengthen previously acquired memories, but whether they can acquire entirely new information remains unknown. The nonverbal nature of the olfactory sniff response, in which pleasant odors drive stronger sniffs and unpleasant odors drive weaker sniffs, allowed us to test learning in humans during sleep. Using partial-reinforcement trace conditioning, we paired pleasant and unpleasant odors with different tones during sleep and then measured the sniff response to tones alone during the same nights' sleep and during ensuing wake. We found that sleeping subjects learned novel associations between tones and odors such that they then sniffed in response to tones alone. Moreover, these newly learned tone-induced sniffs differed according to the odor pleasantness that was previously associated with the tone during sleep. This acquired behavior persisted throughout the night and into ensuing wake, without later awareness of the learning process. Thus, humans learned new information during sleep.", "author" : [ { "dropping-particle" : "", "family" : "Arzi", "given" : "Anat", "non-dropping-particle" : "", "parse-names" : false, "suffix" : "" }, { "dropping-particle" : "", "family" : "Shedlesky", "given" : "Limor", "non-dropping-particle" : "", "parse-names" : false, "suffix" : "" }, { "dropping-particle" : "", "family" : "Ben-Shaul", "given" : "Mor", "non-dropping-particle" : "", "parse-names" : false, "suffix" : "" }, { "dropping-particle" : "", "family" : "Nasser", "given" : "Khitam", "non-dropping-particle" : "", "parse-names" : false, "suffix" : "" }, { "dropping-particle" : "", "family" : "Oksenberg", "given" : "Arie", "non-dropping-particle" : "", "parse-names" : false, "suffix" : "" }, { "dropping-particle" : "", "family" : "Hairston", "given" : "Ilana S", "non-dropping-particle" : "", "parse-names" : false, "suffix" : "" }, { "dropping-particle" : "", "family" : "Sobel", "given" : "Noam", "non-dropping-particle" : "", "parse-names" : false, "suffix" : "" } ], "container-title" : "Nature neuroscience", "id" : "ITEM-2", "issue" : "10", "issued" : { "date-parts" : [ [ "2012" ] ] }, "page" : "1460-5", "publisher" : "Nature Publishing Group", "title" : "Humans can learn new information during sleep.", "type" : "article-journal", "volume" : "15" }, "uris" : [ "http://www.mendeley.com/documents/?uuid=10f27933-695f-48bc-9adf-57bcc3a10075" ] }, { "id" : "ITEM-3", "itemData" : { "DOI" : "10.1038/nn.3152", "ISBN" : "1546-1726 (Electronic)\\n1097-6256 (Linking)", "ISSN" : "1097-6256", "PMID" : "22751035", "abstract" : "Nature Neuroscience 15, 1114 (2012). doi:10.1038/nn.3152", "author" : [ { "dropping-particle" : "", "family" : "Antony", "given" : "James W", "non-dropping-particle" : "", "parse-names" : false, "suffix" : "" }, { "dropping-particle" : "", "family" : "Gobel", "given" : "Eric W", "non-dropping-particle" : "", "parse-names" : false, "suffix" : "" }, { "dropping-particle" : "", "family" : "O'Hare", "given" : "Justin K", "non-dropping-particle" : "", "parse-names" : false, "suffix" : "" }, { "dropping-particle" : "", "family" : "Reber", "given" : "Paul J", "non-dropping-particle" : "", "parse-names" : false, "suffix" : "" }, { "dropping-particle" : "", "family" : "Paller", "given" : "Ken A", "non-dropping-particle" : "", "parse-names" : false, "suffix" : "" } ], "container-title" : "Nature Neuroscience", "id" : "ITEM-3", "issue" : "8", "issued" : { "date-parts" : [ [ "2012" ] ] }, "page" : "1114-1116", "publisher" : "Nature Publishing Group", "title" : "Cued memory reactivation during sleep influences skill learning", "type" : "article-journal", "volume" : "15" }, "uris" : [ "http://www.mendeley.com/documents/?uuid=6a3bb</w:instrText>
      </w:r>
      <w:r w:rsidR="0048527D" w:rsidRPr="00243877">
        <w:instrText>2fd-a364-4301-abf6-b74cfd217bb4" ] }, { "id" : "ITEM-4", "itemData" : { "DOI" : "10.1126/science.1138581", "ISSN" : "0036-8075", "PMID" : "17347444", "author" : [ { "dropping-particle" : "", "family" : "Rasch", "given" : "Bj\u00f6rn", "non-dropping-particle" : "", "parse-names" : false, "suffix" : "" }, { "dropping-particle" : "", "family" : "B\u00fcchel", "given" : "Christian", "non-dropping-particle" : "", "parse-names" : false, "suffix" : "" }, { "dropping-particle" : "", "family" : "Gais", "given" : "Steffen", "non-dropping-particle" : "", "parse-names" : false, "suffix" : "" }, { "dropping-particle" : "", "family" : "Born", "given" : "Jan", "non-dropping-particle" : "", "parse-names" : false, "suffix" : "" } ], "container-title" : "Science", "id" : "ITEM-4", "issue" : "March", "issued" : { "date-parts" : [ [ "2007" ] ] }, "page" : "1426-1429", "title" : "Odor Cues During Slow-Wave", "type" : "article-journal" }, "uris" : [ "http://www.mendeley.com/documents/?uuid=ac2be955-e375-43f8-b224-98d91d22920d" ] } ], "mendeley" : { "formattedCitation" : "(Antony et al. 2012; Arzi et al. 2012; Rasch et al. 2007; Rudoy et al. 2009)", "plainTextFormattedCitation" : "(Antony et al. 2012; Arzi et al. 2012; Rasch et al. 2007; Rudoy et al. 2009)", "previouslyFormattedCitation" : "(Antony et al. 2012; Arzi et al. 2012; Rasch et al. 2007; Rudoy et al. 2009)" }, "properties" : { "noteIndex" : 0 }, "schema" : "https://github.com/citation-style-language/schema/raw/master/csl-citation.json" }</w:instrText>
      </w:r>
      <w:r w:rsidRPr="00C527C5">
        <w:rPr>
          <w:lang w:val="en-GB"/>
        </w:rPr>
        <w:fldChar w:fldCharType="separate"/>
      </w:r>
      <w:r w:rsidR="007C0C7C" w:rsidRPr="00243877">
        <w:rPr>
          <w:noProof/>
        </w:rPr>
        <w:t>(Antony et al. 2012; Arzi et al. 2012; Rasch et al. 2007; Rudoy et al. 2009)</w:t>
      </w:r>
      <w:r w:rsidRPr="00C527C5">
        <w:rPr>
          <w:lang w:val="en-GB"/>
        </w:rPr>
        <w:fldChar w:fldCharType="end"/>
      </w:r>
      <w:r w:rsidR="00ED7FF0" w:rsidRPr="00243877">
        <w:t xml:space="preserve">. </w:t>
      </w:r>
      <w:r w:rsidR="00ED7FF0" w:rsidRPr="00C527C5">
        <w:rPr>
          <w:lang w:val="en-GB"/>
        </w:rPr>
        <w:t xml:space="preserve">These studies </w:t>
      </w:r>
      <w:r w:rsidR="00C527C5" w:rsidRPr="00C527C5">
        <w:rPr>
          <w:lang w:val="en-GB"/>
        </w:rPr>
        <w:t xml:space="preserve">often </w:t>
      </w:r>
      <w:r w:rsidR="00ED7FF0" w:rsidRPr="00C527C5">
        <w:rPr>
          <w:lang w:val="en-GB"/>
        </w:rPr>
        <w:t xml:space="preserve">made use of external stimuli, exposing participants to </w:t>
      </w:r>
      <w:r w:rsidR="00C527C5" w:rsidRPr="00C527C5">
        <w:rPr>
          <w:lang w:val="en-GB"/>
        </w:rPr>
        <w:t>odours</w:t>
      </w:r>
      <w:r w:rsidR="00ED7FF0" w:rsidRPr="00C527C5">
        <w:rPr>
          <w:lang w:val="en-GB"/>
        </w:rPr>
        <w:t xml:space="preserve"> and sounds </w:t>
      </w:r>
      <w:r w:rsidR="00C527C5">
        <w:rPr>
          <w:lang w:val="en-GB"/>
        </w:rPr>
        <w:t>and testing their</w:t>
      </w:r>
      <w:r w:rsidR="00ED7FF0" w:rsidRPr="00C527C5">
        <w:rPr>
          <w:lang w:val="en-GB"/>
        </w:rPr>
        <w:t xml:space="preserve"> ability to learn from these stimuli during different sleep stages.</w:t>
      </w:r>
      <w:r w:rsidR="00C56E99" w:rsidRPr="00C527C5">
        <w:rPr>
          <w:lang w:val="en-GB"/>
        </w:rPr>
        <w:t xml:space="preserve"> Whilst these studies found that the brain can process </w:t>
      </w:r>
      <w:r w:rsidR="00C56E99" w:rsidRPr="00C527C5">
        <w:rPr>
          <w:lang w:val="en-GB"/>
        </w:rPr>
        <w:lastRenderedPageBreak/>
        <w:t xml:space="preserve">sensory information during sleep and that this can enhance memory traces </w:t>
      </w:r>
      <w:r w:rsidR="00C56E99" w:rsidRPr="00C527C5">
        <w:rPr>
          <w:lang w:val="en-GB"/>
        </w:rPr>
        <w:fldChar w:fldCharType="begin" w:fldLock="1"/>
      </w:r>
      <w:r w:rsidR="0048527D" w:rsidRPr="00C527C5">
        <w:rPr>
          <w:lang w:val="en-GB"/>
        </w:rPr>
        <w:instrText>ADDIN CSL_CITATION { "citationItems" : [ { "id" : "ITEM-1", "itemData" : { "DOI" : "10.1038/nn.3152", "ISBN" : "1546-1726 (Electronic)\\n1097-6256 (Linking)", "ISSN" : "1097-6256", "PMID" : "22751035", "abstract" : "Nature Neuroscience 15, 1114 (2012). doi:10.1038/nn.3152", "author" : [ { "dropping-particle" : "", "family" : "Antony", "given" : "James W", "non-dropping-particle" : "", "parse-names" : false, "suffix" : "" }, { "dropping-particle" : "", "family" : "Gobel", "given" : "Eric W", "non-dropping-particle" : "", "parse-names" : false, "suffix" : "" }, { "dropping-particle" : "", "family" : "O'Hare", "given" : "Justin K", "non-dropping-particle" : "", "parse-names" : false, "suffix" : "" }, { "dropping-particle" : "", "family" : "Reber", "given" : "Paul J", "non-dropping-particle" : "", "parse-names" : false, "suffix" : "" }, { "dropping-particle" : "", "family" : "Paller", "given" : "Ken A", "non-dropping-particle" : "", "parse-names" : false, "suffix" : "" } ], "container-title" : "Nature Neuroscience", "id" : "ITEM-1", "issue" : "8", "issued" : { "date-parts" : [ [ "2012" ] ] }, "page" : "1114-1116", "publisher" : "Nature Publishing Group", "title" : "Cued memory reactivation during sleep influences skill learning", "type" : "article-journal", "volume" : "15" }, "uris" : [ "http://www.mendeley.com/documents/?uuid=6a3bb2fd-a364-4301-abf6-b74cfd217bb4" ] } ], "mendeley" : { "formattedCitation" : "(Antony et al. 2012)", "plainTextFormattedCitation" : "(Antony et al. 2012)", "previouslyFormattedCitation" : "(Antony et al. 2012)" }, "properties" : { "noteIndex" : 0 }, "schema" : "https://github.com/citation-style-language/schema/raw/master/csl-citation.json" }</w:instrText>
      </w:r>
      <w:r w:rsidR="00C56E99" w:rsidRPr="00C527C5">
        <w:rPr>
          <w:lang w:val="en-GB"/>
        </w:rPr>
        <w:fldChar w:fldCharType="separate"/>
      </w:r>
      <w:r w:rsidR="007C0C7C" w:rsidRPr="00C527C5">
        <w:rPr>
          <w:noProof/>
          <w:lang w:val="en-GB"/>
        </w:rPr>
        <w:t>(Antony et al. 2012)</w:t>
      </w:r>
      <w:r w:rsidR="00C56E99" w:rsidRPr="00C527C5">
        <w:rPr>
          <w:lang w:val="en-GB"/>
        </w:rPr>
        <w:fldChar w:fldCharType="end"/>
      </w:r>
      <w:r w:rsidR="00C527C5">
        <w:rPr>
          <w:lang w:val="en-GB"/>
        </w:rPr>
        <w:t xml:space="preserve"> and</w:t>
      </w:r>
      <w:r w:rsidR="00C56E99" w:rsidRPr="00C527C5">
        <w:rPr>
          <w:lang w:val="en-GB"/>
        </w:rPr>
        <w:t xml:space="preserve"> </w:t>
      </w:r>
      <w:r w:rsidR="00893F4E" w:rsidRPr="00C527C5">
        <w:rPr>
          <w:lang w:val="en-GB"/>
        </w:rPr>
        <w:t xml:space="preserve">lead to the creation of </w:t>
      </w:r>
      <w:r w:rsidR="00C56E99" w:rsidRPr="00C527C5">
        <w:rPr>
          <w:lang w:val="en-GB"/>
        </w:rPr>
        <w:t>new memories</w:t>
      </w:r>
      <w:r w:rsidR="00ED7FF0" w:rsidRPr="00C527C5">
        <w:rPr>
          <w:lang w:val="en-GB"/>
        </w:rPr>
        <w:t xml:space="preserve"> </w:t>
      </w:r>
      <w:r w:rsidR="00C56E99" w:rsidRPr="00C527C5">
        <w:rPr>
          <w:lang w:val="en-GB"/>
        </w:rPr>
        <w:fldChar w:fldCharType="begin" w:fldLock="1"/>
      </w:r>
      <w:r w:rsidR="0048527D" w:rsidRPr="00C527C5">
        <w:rPr>
          <w:lang w:val="en-GB"/>
        </w:rPr>
        <w:instrText>ADDIN CSL_CITATION { "citationItems" : [ { "id" : "ITEM-1", "itemData" : { "DOI" : "10.1038/nn.3193", "ISBN" : "1546-1726 (Electronic)\\r1097-6256 (Linking)", "ISSN" : "1546-1726", "PMID" : "22922782", "abstract" : "During sleep, humans can strengthen previously acquired memories, but whether they can acquire entirely new information remains unknown. The nonverbal nature of the olfactory sniff response, in which pleasant odors drive stronger sniffs and unpleasant odors drive weaker sniffs, allowed us to test learning in humans during sleep. Using partial-reinforcement trace conditioning, we paired pleasant and unpleasant odors with different tones during sleep and then measured the sniff response to tones alone during the same nights' sleep and during ensuing wake. We found that sleeping subjects learned novel associations between tones and odors such that they then sniffed in response to tones alone. Moreover, these newly learned tone-induced sniffs differed according to the odor pleasantness that was previously associated with the tone during sleep. This acquired behavior persisted throughout the night and into ensuing wake, without later awareness of the learning process. Thus, humans learned new information during sleep.", "author" : [ { "dropping-particle" : "", "family" : "Arzi", "given" : "Anat", "non-dropping-particle" : "", "parse-names" : false, "suffix" : "" }, { "dropping-particle" : "", "family" : "Shedlesky", "given" : "Limor", "non-dropping-particle" : "", "parse-names" : false, "suffix" : "" }, { "dropping-particle" : "", "family" : "Ben-Shaul", "given" : "Mor", "non-dropping-particle" : "", "parse-names" : false, "suffix" : "" }, { "dropping-particle" : "", "family" : "Nasser", "given" : "Khitam", "non-dropping-particle" : "", "parse-names" : false, "suffix" : "" }, { "dropping-particle" : "", "family" : "Oksenberg", "given" : "Arie", "non-dropping-particle" : "", "parse-names" : false, "suffix" : "" }, { "dropping-particle" : "", "family" : "Hairston", "given" : "Ilana S", "non-dropping-particle" : "", "parse-names" : false, "suffix" : "" }, { "dropping-particle" : "", "family" : "Sobel", "given" : "Noam", "non-dropping-particle" : "", "parse-names" : false, "suffix" : "" } ], "container-title" : "Nature neuroscience", "id" : "ITEM-1", "issue" : "10", "issued" : { "date-parts" : [ [ "2012" ] ] }, "page" : "1460-5", "publisher" : "Nature Publishing Group", "title" : "Humans can learn new information during sleep.", "type" : "article-journal", "volume" : "15" }, "uris" : [ "http://www.mendeley.com/documents/?uuid=10f27933-695f-48bc-9adf-57bcc3a10075" ] } ], "mendeley" : { "formattedCitation" : "(Arzi et al. 2012)", "plainTextFormattedCitation" : "(Arzi et al. 2012)", "previouslyFormattedCitation" : "(Arzi et al. 2012)" }, "properties" : { "noteIndex" : 0 }, "schema" : "https://github.com/citation-style-language/schema/raw/master/csl-citation.json" }</w:instrText>
      </w:r>
      <w:r w:rsidR="00C56E99" w:rsidRPr="00C527C5">
        <w:rPr>
          <w:lang w:val="en-GB"/>
        </w:rPr>
        <w:fldChar w:fldCharType="separate"/>
      </w:r>
      <w:r w:rsidR="007C0C7C" w:rsidRPr="00C527C5">
        <w:rPr>
          <w:noProof/>
          <w:lang w:val="en-GB"/>
        </w:rPr>
        <w:t>(Arzi et al. 2012)</w:t>
      </w:r>
      <w:r w:rsidR="00C56E99" w:rsidRPr="00C527C5">
        <w:rPr>
          <w:lang w:val="en-GB"/>
        </w:rPr>
        <w:fldChar w:fldCharType="end"/>
      </w:r>
      <w:r w:rsidR="00C56E99" w:rsidRPr="00C527C5">
        <w:rPr>
          <w:lang w:val="en-GB"/>
        </w:rPr>
        <w:t xml:space="preserve">, overall findings have been inconsistent and </w:t>
      </w:r>
      <w:r w:rsidR="00893F4E" w:rsidRPr="00C527C5">
        <w:rPr>
          <w:lang w:val="en-GB"/>
        </w:rPr>
        <w:t>have not yet resulted in a successful method for active learning.</w:t>
      </w:r>
    </w:p>
    <w:p w14:paraId="6C4BC105" w14:textId="77777777" w:rsidR="00893F4E" w:rsidRPr="00C527C5" w:rsidRDefault="00893F4E" w:rsidP="004B6529">
      <w:pPr>
        <w:pStyle w:val="ListParagraph"/>
        <w:spacing w:after="0"/>
        <w:ind w:left="0"/>
        <w:rPr>
          <w:lang w:val="en-GB"/>
        </w:rPr>
      </w:pPr>
    </w:p>
    <w:p w14:paraId="3138D00F" w14:textId="0E8B7C7D" w:rsidR="00507145" w:rsidRDefault="00102CED" w:rsidP="004B6529">
      <w:pPr>
        <w:pStyle w:val="ListParagraph"/>
        <w:spacing w:after="0"/>
        <w:ind w:left="0"/>
        <w:rPr>
          <w:lang w:val="en-GB"/>
        </w:rPr>
      </w:pPr>
      <w:r w:rsidRPr="00C527C5">
        <w:rPr>
          <w:lang w:val="en-GB"/>
        </w:rPr>
        <w:t xml:space="preserve">Lucid dreaming gives an alternative way of learning during sleep, using internal processes instead of external input. </w:t>
      </w:r>
      <w:r w:rsidR="002C6BA9" w:rsidRPr="00C527C5">
        <w:rPr>
          <w:lang w:val="en-GB"/>
        </w:rPr>
        <w:t>Lucid dreamers are</w:t>
      </w:r>
      <w:r w:rsidR="00772844" w:rsidRPr="00C527C5">
        <w:rPr>
          <w:lang w:val="en-GB"/>
        </w:rPr>
        <w:t xml:space="preserve"> aware of information that was obtained in </w:t>
      </w:r>
      <w:r w:rsidR="00D97A23">
        <w:rPr>
          <w:lang w:val="en-GB"/>
        </w:rPr>
        <w:t xml:space="preserve">their </w:t>
      </w:r>
      <w:r w:rsidR="00772844" w:rsidRPr="00C527C5">
        <w:rPr>
          <w:lang w:val="en-GB"/>
        </w:rPr>
        <w:t>waking life and can actively control their dreams, enabling them</w:t>
      </w:r>
      <w:r w:rsidR="002C6BA9" w:rsidRPr="00C527C5">
        <w:rPr>
          <w:lang w:val="en-GB"/>
        </w:rPr>
        <w:t xml:space="preserve"> to carry out predetermined ta</w:t>
      </w:r>
      <w:r w:rsidR="00772844" w:rsidRPr="00C527C5">
        <w:rPr>
          <w:lang w:val="en-GB"/>
        </w:rPr>
        <w:t xml:space="preserve">sks within their dream </w:t>
      </w:r>
      <w:r w:rsidR="00772844" w:rsidRPr="00C527C5">
        <w:rPr>
          <w:lang w:val="en-GB"/>
        </w:rPr>
        <w:fldChar w:fldCharType="begin" w:fldLock="1"/>
      </w:r>
      <w:r w:rsidR="00265947">
        <w:rPr>
          <w:lang w:val="en-GB"/>
        </w:rPr>
        <w:instrText>ADDIN CSL_CITATION { "citationItems" : [ { "id" : "ITEM-1", "itemData" : { "DOI" : "10.3389/fpsyg.2013.01013", "ISSN" : "16641078", "PMID" : "24474942", "abstract" : "The relationship between time in dreams and real time has intrigued scientists for centuries. The question if actions in dreams take the same time as in wakefulness can be tested by using lucid dreams where the dreamer is able to mark time intervals with prearranged eye movements that can be objectively identified in EOG recordings. Previous research showed an equivalence of time for counting in lucid dreams and in wakefulness (LaBerge, 1985; Erlacher and Schredl, 2004), but Erlacher and Schredl (2004) found that performing squats required about 40% more time in lucid dreams than in the waking state. To find out if the task modality, the task length, or the task complexity results in prolonged times in lucid dreams, an experiment with three different conditions was conducted. In the first condition, five proficient lucid dreamers spent one to three non-consecutive nights in the sleep laboratory. Participants counted to 10, 20, and 30 in wakefulness and in their lucid dreams. Lucidity and task intervals were time stamped with left-right-left-right eye movements. The same procedure was used for the second condition where eight lucid dreamers had to walk 10, 20, or 30 steps. In the third condition, eight lucid dreamers performed a gymnastics routine, which in the waking state lasted the same time as walking 10 steps. Again, we found that performing a motor task in a lucid dream requires more time than in wakefulness. Longer durations in the dream state were present for all three tasks, but significant differences were found only for the tasks with motor activity (walking and gymnastics). However, no difference was found for relative times (no disproportional time effects) and a more complex motor task did not result in more prolonged times. Longer durations in lucid dreams might be related to the lack of muscular feedback or slower neural processing during REM sleep. Future studies should explore factors that might be associated with prolonged durations.", "author" : [ { "dropping-particle" : "", "family" : "Erlacher", "given" : "Daniel", "non-dropping-particle" : "", "parse-names" : false, "suffix" : "" }, { "dropping-particle" : "", "family" : "Sch\u00e4dlich", "given" : "Melanie", "non-dropping-particle" : "", "parse-names" : false, "suffix" : "" }, { "dropping-particle" : "", "family" : "Stumbrys", "given" : "Tadas", "non-dropping-particle" : "", "parse-names" : false, "suffix" : "" }, { "dropping-particle" : "", "family" : "Schredl", "given" : "Michael", "non-dropping-particle" : "", "parse-names" : false, "suffix" : "" } ], "container-title" : "Frontiers in Psychology", "id" : "ITEM-1", "issue" : "JAN", "issued" : { "date-parts" : [ [ "2014" ] ] }, "page" : "1-12", "title" : "Time for actions in lucid dreams: Effects of task modality, length, and complexity", "type" : "article-journal", "volume" : "4" }, "uris" : [ "http://www.mendeley.com/documents/?uuid=f27ae5c2-860b-4111-a66c-320ee5cc375c" ] }, { "id" : "ITEM-2", "itemData" : { "ISSN" : "1866-7953", "abstract" : "This paper addresses the correlation of dreamed and actual actions. This issue is related to the theory of neural simulation of action. The simulation theory postulates that, in general, covert actions are actual actions relying on the same brain regions, except for the fact that they are not executed. By reviewing studies conducted in the field of dream and lucid dream research on REM sleep it will be shown that correlations between dreamed and actual actions can be found for central nervous activity, autonomic responses and time aspects. Recent findings from research on lucid dreaming and motor learning further support the notion that actions in dreams are represented on higher cognitive levels - equivalent to actual movements - and therefore share, to some extent, the same central structures. The reviewed findings will be discussed and future directions will be given.", "author" : [ { "dropping-particle" : "", "family" : "Erlacher", "given" : "Daniel", "non-dropping-particle" : "", "parse-names" : false, "suffix" : "" }, { "dropping-particle" : "", "family" : "Schredl", "given" : "Michael", "non-dropping-particle" : "", "parse-names" : false, "suffix" : "" } ], "container-title" : "International Journal of Dream Research", "id" : "ITEM-2", "issue" : "1", "issued" : { "date-parts" : [ [ "2008" ] ] }, "page" : "7-14", "title" : "Do REM ( lucid ) dreamed and executed actions share the same neural substrate ?", "type" : "article-journal", "volume" : "1" }, "uris" : [ "http://www.mendeley.com/documents/?uuid=c887e4c9-4143-486a-a510-f91afd96f3bf" ] }, { "id" : "ITEM-3", "itemData" : { "DOI" : "10.1017/CBO9781107415324.004", "ISBN" : "9788578110796", "ISSN" : "1098-6596", "PMID" : "25246403", "author" : [ { "dropping-particle" : "", "family" : "LaBerge", "given" : "Stephen P.", "non-dropping-particle" : "", "parse-names" : false, "suffix" : "" }, { "dropping-particle" : "", "family" : "Nagel", "given" : "Lynn E.", "non-dropping-particle" : "", "parse-names" : false, "suffix" : "" }, { "dropping-particle" : "", "family" : "Dement", "given" : "William C.", "non-dropping-particle" : "", "parse-names" : false, "suffix" : "" }, { "dropping-particle" : "", "family" : "Zarcone", "given" : "Vincent P. Jr.", "non-dropping-particle" : "", "parse-names" : false, "suffix" : "" } ], "container-title" : "Perceptual and Motor Skills", "id" : "ITEM-3", "issued" : { "date-parts" : [ [ "1981" ] ] }, "page" : "727-732", "title" : "Lucid Dreaming Verified by Volitional Communication During REM Sleep", "type" : "article-journal", "volume" : "52" }, "uris" : [ "http://www.mendeley.com/documents/?uuid=013ef419-62c8-4c85-8191-b4ba859c529a" ] }, { "id" : "ITEM-4", "itemData" : { "DOI" : "10.1080/02640414.2015.1030342", "ISSN" : "0264-0414", "PMID" : "25846062", "abstract" : "Motor practice in lucid dreams is a form of mental rehearsal where the dreamer can consciously rehearse motor skills in the dream state while being physically asleep. A previous pilot study showed that practice in lucid dreams can improve subsequent performance. This study aimed to replicate those findings with a different task (finger-tapping) and compare the effectiveness of lucid dream practice (LDP) not only to physical but also to mental practice (MP) in wakefulness. An online experiment was completed by 68 participants within four groups: LDP group, MP group, physical practice (PP) group and control (no practice) group. Pre-test was accomplished in the evening, post-test in the next morning, while the practice was done during the night. All three practice groups significantly improved their performance from pre-test to post- test, but no significant improvements were observed for the control group. Subjective sleep quality was not affected by night practice. This study thus corroborates the previous findings that practice in lucid dreams is effective in improving performance. Its effects seem to be similar to actual PP and MP in wakefulness. Future studies should establish reliable techniques f</w:instrText>
      </w:r>
      <w:r w:rsidR="00265947" w:rsidRPr="00243877">
        <w:instrText>or lucid dream induction and verify the effects of LDP in sleep laboratory conditions.", "author" : [ { "dropping-particle" : "", "family" : "Stumbrys", "given" : "Tadas", "non-dropping-particle" : "", "parse-names" : false, "suffix" : "" }, { "dropping-particle" : "", "family" : "Erlacher", "given" : "Daniel", "non-dropping-particle" : "", "parse-names" : false, "suffix" : "" }, { "dropping-particle" : "", "family" : "Schredl", "given" : "Michael", "non-dropping-particle" : "", "parse-names" : false, "suffix" : "" } ], "container-title" : "Journal of Sports Sciences", "id" : "ITEM-4", "issue" : "May 2015", "issued" : { "date-parts" : [ [ "2015" ] ] }, "page" : "1-8", "title" : "Effectiveness of motor practice in lucid dreams: a comparison with physical and mental practice", "type" : "article-journal", "volume" : "0414" }, "uris" : [ "http://www.mendeley.com/documents/?uuid=99d21565-1ef3-40be-818e-14cf3f474ae8" ] } ], "mendeley" : { "formattedCitation" : "(Erlacher and Schredl 2008; Erlacher et al. 2014; LaBerge et al. 1981; Stumbrys, Erlacher, and Schredl 2015)", "plainTextFormattedCitation" : "(Erlacher and Schredl 2008; Erlacher et al. 2014; LaBerge et al. 1981; Stumbrys, Erlacher, and Schredl 2015)", "previouslyFormattedCitation" : "(Erlacher and Schredl 2008; Erlacher et al. 2014; LaBerge et al. 1981; Stumbrys, Erlacher, and Schredl 2015)" }, "properties" : { "noteIndex" : 0 }, "schema" : "https://github.com/citation-style-language/schema/raw/master/csl-citation.json" }</w:instrText>
      </w:r>
      <w:r w:rsidR="00772844" w:rsidRPr="00C527C5">
        <w:rPr>
          <w:lang w:val="en-GB"/>
        </w:rPr>
        <w:fldChar w:fldCharType="separate"/>
      </w:r>
      <w:r w:rsidR="00C527C5" w:rsidRPr="00C527C5">
        <w:rPr>
          <w:noProof/>
        </w:rPr>
        <w:t>(Erlacher and Schredl 2008; Erlacher et al. 2014; LaBerge et al. 1981; Stumbrys, Erlacher, and Schredl 2015)</w:t>
      </w:r>
      <w:r w:rsidR="00772844" w:rsidRPr="00C527C5">
        <w:rPr>
          <w:lang w:val="en-GB"/>
        </w:rPr>
        <w:fldChar w:fldCharType="end"/>
      </w:r>
      <w:r w:rsidR="00772844" w:rsidRPr="00C527C5">
        <w:t xml:space="preserve">. </w:t>
      </w:r>
      <w:r w:rsidR="00D97A23">
        <w:rPr>
          <w:lang w:val="en-GB"/>
        </w:rPr>
        <w:t xml:space="preserve">This ability makes </w:t>
      </w:r>
      <w:r w:rsidR="006B4E0E" w:rsidRPr="00C527C5">
        <w:rPr>
          <w:lang w:val="en-GB"/>
        </w:rPr>
        <w:t xml:space="preserve">lucid dreaming </w:t>
      </w:r>
      <w:r w:rsidR="00D97A23">
        <w:rPr>
          <w:lang w:val="en-GB"/>
        </w:rPr>
        <w:t>possible to</w:t>
      </w:r>
      <w:r w:rsidR="006B4E0E" w:rsidRPr="00C527C5">
        <w:rPr>
          <w:lang w:val="en-GB"/>
        </w:rPr>
        <w:t xml:space="preserve"> be used for rehearsal and practice, much like sometimes mental rehearsal is used for learning and improving performance</w:t>
      </w:r>
      <w:r w:rsidR="00912E1B" w:rsidRPr="00C527C5">
        <w:rPr>
          <w:lang w:val="en-GB"/>
        </w:rPr>
        <w:t xml:space="preserve"> </w:t>
      </w:r>
      <w:r w:rsidR="00912E1B" w:rsidRPr="00C527C5">
        <w:rPr>
          <w:lang w:val="en-GB"/>
        </w:rPr>
        <w:fldChar w:fldCharType="begin" w:fldLock="1"/>
      </w:r>
      <w:r w:rsidR="00C26D9E">
        <w:rPr>
          <w:lang w:val="en-GB"/>
        </w:rPr>
        <w:instrText>ADDIN CSL_CITATION { "citationItems" : [ { "id" : "ITEM-1", "itemData" : { "DOI" : "10.2466/pms.1994.79.1.627", "ISBN" : "0031-5125 (Print)\\r0031-5125 (Linking)", "ISSN" : "1558-688X(Electronic);0031-5125(Print)", "PMID" : "7808903", "abstract" : "Effects of mental rehearsal were assessed on two measures of table tennis performance, counterattack forehand and counterattack backhand. Mental rehearsal combined with observational and physical techniques (N = 40) appeared to improve table tennis performance both qualitatively and quantitatively. Correlations suggested mental training effects cannot be explained only in terms of visual imagery.", "author" : [ { "dropping-particle" : "", "family" : "Lejeune", "given" : "M.", "non-dropping-particle" : "", "parse-names" : false, "suffix" : "" }, { "dropping-particle" : "", "family" : "Decker", "given" : "C.", "non-dropping-particle" : "", "parse-names" : false, "suffix" : "" }, { "dropping-particle" : "", "family" : "Sanchez", "given" : "X.", "non-dropping-particle" : "", "parse-names" : false, "suffix" : "" } ], "container-title" : "Percept Mot Skills", "id" : "ITEM-1", "issued" : { "date-parts" : [ [ "1994" ] ] }, "page" : "627-41", "title" : "Mental rehearsal in table tennis performance", "type" : "article-journal", "volume" : "79" }, "uris" : [ "http://www.mendeley.com/documents/?uuid=320cdabd-120f-4863-a0b5-56c24223c806" ] }, { "id" : "ITEM-2", "itemData" : { "DOI" : "10.1037/0021-9010.79.4.481", "ISBN" : "0021-9010\\r1939-1854", "ISSN" : "0021-9010", "abstract" : "Mental practice is the cognitive rehearsal of a task prior to performance. Although most researchers contend that mental practice is an effective means of enhancing performance, a clear consensus is precluded because (a) mental practice is often defined so loosely as to include almost any type of mental preparation and (b) empirical results are inconclusive. A meta-analysis of the literature on mental practice was conducted to determine the effect of mental practice on performance and to identify conditions under which mental practice is most effective. Results indicated that mental practice has a positive and significant effect on performance, and the effectiveness of mental practice was moderated by the type of task, the retention interval between practice and performance, and the length or duration of the mental practice intervention.", "author" : [ { "dropping-particle" : "", "family" : "Driskell", "given" : "J.E.", "non-dropping-particle" : "", "parse-names" : false, "suffix" : "" }, { "dropping-particle" : "", "family" : "Copper", "given" : "C.", "non-dropping-particle" : "", "parse-names" : false, "suffix" : "" }, { "dropping-particle" : "", "family" : "Moran", "given" : "A.", "non-dropping-particle" : "", "parse-names" : false, "suffix" : "" } ], "container-title" : "Journal of Applied Psychology", "id" : "ITEM-2", "issue" : "4", "issued" : { "date-parts" : [ [ "1994" ] ] }, "page" : "481-492", "title" : "Does Mental Practice Enhance Performance?", "type" : "article-journal", "volume" : "79" }, "uris" : [ "http://www.mendeley.com/documents/?uuid=50529eac-e6f8-49f2-b78d-6d8aca68dbd2" ] } ], "mendeley" : { "formattedCitation" : "(Driskell, Copper, and Moran 1994; Lejeune, Decker, and Sanchez 1994)", "plainTextFormattedCitation" : "(Driskell, Copper, and Moran 1994; Lejeune, Decker, and Sanchez 1994)", "previouslyFormattedCitation" : "(Driskell, Copper, and Moran 1994; Lejeune, Decker, and Sanchez 1994)" }, "properties" : { "noteIndex" : 0 }, "schema" : "https://github.com/citation-style-language/schema/raw/master/csl-citation.json" }</w:instrText>
      </w:r>
      <w:r w:rsidR="00912E1B" w:rsidRPr="00C527C5">
        <w:rPr>
          <w:lang w:val="en-GB"/>
        </w:rPr>
        <w:fldChar w:fldCharType="separate"/>
      </w:r>
      <w:r w:rsidR="007C0C7C" w:rsidRPr="00C527C5">
        <w:rPr>
          <w:noProof/>
          <w:lang w:val="en-GB"/>
        </w:rPr>
        <w:t>(Driskell, Copper, and Moran 1994; Lejeune, Decker, and Sanchez 1994)</w:t>
      </w:r>
      <w:r w:rsidR="00912E1B" w:rsidRPr="00C527C5">
        <w:rPr>
          <w:lang w:val="en-GB"/>
        </w:rPr>
        <w:fldChar w:fldCharType="end"/>
      </w:r>
      <w:r w:rsidR="006B4E0E" w:rsidRPr="00C527C5">
        <w:rPr>
          <w:lang w:val="en-GB"/>
        </w:rPr>
        <w:t xml:space="preserve">. A skill that was learned in waking life could be further practiced within lucid dreams to try and improve performance. </w:t>
      </w:r>
      <w:r w:rsidR="00F679AD" w:rsidRPr="00C527C5">
        <w:rPr>
          <w:lang w:val="en-GB"/>
        </w:rPr>
        <w:br/>
        <w:t>Lucid dreams offer the potential of practicing a task with experienced bodily movement and in an environment that is experienced with as much vividness and realism as one would</w:t>
      </w:r>
      <w:r w:rsidR="00D97A23">
        <w:rPr>
          <w:lang w:val="en-GB"/>
        </w:rPr>
        <w:t xml:space="preserve"> get when awake. Furthermore, </w:t>
      </w:r>
      <w:r w:rsidR="00F679AD" w:rsidRPr="00C527C5">
        <w:rPr>
          <w:lang w:val="en-GB"/>
        </w:rPr>
        <w:t xml:space="preserve">lucid dreamers </w:t>
      </w:r>
      <w:r w:rsidR="00A24479">
        <w:rPr>
          <w:lang w:val="en-GB"/>
        </w:rPr>
        <w:t>potentially ha</w:t>
      </w:r>
      <w:r w:rsidR="00D97A23">
        <w:rPr>
          <w:lang w:val="en-GB"/>
        </w:rPr>
        <w:t>ve</w:t>
      </w:r>
      <w:r w:rsidR="00F56F3F" w:rsidRPr="00C527C5">
        <w:rPr>
          <w:lang w:val="en-GB"/>
        </w:rPr>
        <w:t xml:space="preserve"> far better control over bodily actions and environment than one would have in both mental and physical practice during wakefulness.</w:t>
      </w:r>
      <w:r w:rsidR="00A24479">
        <w:rPr>
          <w:lang w:val="en-GB"/>
        </w:rPr>
        <w:br/>
      </w:r>
      <w:r w:rsidR="00912E1B" w:rsidRPr="00C527C5">
        <w:rPr>
          <w:lang w:val="en-GB"/>
        </w:rPr>
        <w:br/>
      </w:r>
      <w:r w:rsidR="005B077E" w:rsidRPr="00C527C5">
        <w:rPr>
          <w:lang w:val="en-GB"/>
        </w:rPr>
        <w:t xml:space="preserve">The first research in this area </w:t>
      </w:r>
      <w:r w:rsidR="00D953F4" w:rsidRPr="00C527C5">
        <w:rPr>
          <w:lang w:val="en-GB"/>
        </w:rPr>
        <w:t>started with anecdotal reports of professional and amateur athletes, stating that they used lucid dreaming to improve per</w:t>
      </w:r>
      <w:r w:rsidR="00831E34" w:rsidRPr="00C527C5">
        <w:rPr>
          <w:lang w:val="en-GB"/>
        </w:rPr>
        <w:t xml:space="preserve">formance in normal waking life. </w:t>
      </w:r>
      <w:r w:rsidR="00831E34" w:rsidRPr="00C527C5">
        <w:rPr>
          <w:lang w:val="en-GB"/>
        </w:rPr>
        <w:fldChar w:fldCharType="begin" w:fldLock="1"/>
      </w:r>
      <w:r w:rsidR="0048527D" w:rsidRPr="00C527C5">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manualFormatting" : "LaBerge and Rheingold (1990)", "plainTextFormattedCitation" : "(LaBerge and Rheingold 1990)", "previouslyFormattedCitation" : "(LaBerge and Rheingold 1990)" }, "properties" : { "noteIndex" : 0 }, "schema" : "https://github.com/citation-style-language/schema/raw/master/csl-citation.json" }</w:instrText>
      </w:r>
      <w:r w:rsidR="00831E34" w:rsidRPr="00C527C5">
        <w:rPr>
          <w:lang w:val="en-GB"/>
        </w:rPr>
        <w:fldChar w:fldCharType="separate"/>
      </w:r>
      <w:r w:rsidR="00AE2FD0" w:rsidRPr="00C527C5">
        <w:rPr>
          <w:noProof/>
          <w:lang w:val="en-GB"/>
        </w:rPr>
        <w:t>LaBerge and Rheingold</w:t>
      </w:r>
      <w:r w:rsidR="00831E34" w:rsidRPr="00C527C5">
        <w:rPr>
          <w:noProof/>
          <w:lang w:val="en-GB"/>
        </w:rPr>
        <w:t xml:space="preserve"> </w:t>
      </w:r>
      <w:r w:rsidR="00AE2FD0" w:rsidRPr="00C527C5">
        <w:rPr>
          <w:noProof/>
          <w:lang w:val="en-GB"/>
        </w:rPr>
        <w:t>(</w:t>
      </w:r>
      <w:r w:rsidR="00831E34" w:rsidRPr="00C527C5">
        <w:rPr>
          <w:noProof/>
          <w:lang w:val="en-GB"/>
        </w:rPr>
        <w:t>1990)</w:t>
      </w:r>
      <w:r w:rsidR="00831E34" w:rsidRPr="00C527C5">
        <w:rPr>
          <w:lang w:val="en-GB"/>
        </w:rPr>
        <w:fldChar w:fldCharType="end"/>
      </w:r>
      <w:r w:rsidR="00AE2FD0" w:rsidRPr="00C527C5">
        <w:rPr>
          <w:lang w:val="en-GB"/>
        </w:rPr>
        <w:t xml:space="preserve"> reported the accounts people improving skills in skating, tennis and running. </w:t>
      </w:r>
      <w:r w:rsidR="00AE2FD0" w:rsidRPr="00C527C5">
        <w:rPr>
          <w:lang w:val="en-GB"/>
        </w:rPr>
        <w:fldChar w:fldCharType="begin" w:fldLock="1"/>
      </w:r>
      <w:r w:rsidR="0048527D" w:rsidRPr="00C527C5">
        <w:rPr>
          <w:lang w:val="en-GB"/>
        </w:rPr>
        <w:instrText>ADDIN CSL_CITATION { "citationItems" : [ { "id" : "ITEM-1", "itemData" : { "author" : [ { "dropping-particle" : "", "family" : "Tholey", "given" : "Paul", "non-dropping-particle" : "", "parse-names" : false, "suffix" : "" } ], "container-title" : "Lucidity Letter", "id" : "ITEM-1", "issue" : "2", "issued" : { "date-parts" : [ [ "1990" ] ] }, "page" : "6-17", "title" : "Applications of lucid dreaming in sports", "type" : "article-journal", "volume" : "9" }, "uris" : [ "http://www.mendeley.com/documents/?uuid=d25a7579-5c8f-4f0a-a0dc-6fd580124ad0" ] } ], "mendeley" : { "formattedCitation" : "(Tholey 1990)", "manualFormatting" : "Tholey (1990)", "plainTextFormattedCitation" : "(Tholey 1990)", "previouslyFormattedCitation" : "(Tholey 1990)" }, "properties" : { "noteIndex" : 0 }, "schema" : "https://github.com/citation-style-language/schema/raw/master/csl-citation.json" }</w:instrText>
      </w:r>
      <w:r w:rsidR="00AE2FD0" w:rsidRPr="00C527C5">
        <w:rPr>
          <w:lang w:val="en-GB"/>
        </w:rPr>
        <w:fldChar w:fldCharType="separate"/>
      </w:r>
      <w:r w:rsidR="00AE2FD0" w:rsidRPr="00C527C5">
        <w:rPr>
          <w:noProof/>
          <w:lang w:val="en-GB"/>
        </w:rPr>
        <w:t>Tholey (1990)</w:t>
      </w:r>
      <w:r w:rsidR="00AE2FD0" w:rsidRPr="00C527C5">
        <w:rPr>
          <w:lang w:val="en-GB"/>
        </w:rPr>
        <w:fldChar w:fldCharType="end"/>
      </w:r>
      <w:r w:rsidR="00AE2FD0" w:rsidRPr="00C527C5">
        <w:rPr>
          <w:lang w:val="en-GB"/>
        </w:rPr>
        <w:t xml:space="preserve"> provided accounts of professional athletes who used lucid dreaming as a training technique on a frequent basis (e.g. martial artists, alpine skiers)</w:t>
      </w:r>
      <w:r w:rsidR="00507145" w:rsidRPr="00C527C5">
        <w:rPr>
          <w:lang w:val="en-GB"/>
        </w:rPr>
        <w:t>, claiming that their skills improved after practice in lucid dreams</w:t>
      </w:r>
      <w:r w:rsidR="00AE2FD0" w:rsidRPr="00C527C5">
        <w:rPr>
          <w:lang w:val="en-GB"/>
        </w:rPr>
        <w:t>. Tholey himself, being a highly skilled lucid dreamer</w:t>
      </w:r>
      <w:r w:rsidR="00DC1419">
        <w:rPr>
          <w:lang w:val="en-GB"/>
        </w:rPr>
        <w:t xml:space="preserve"> and active sportsman</w:t>
      </w:r>
      <w:r w:rsidR="00AE2FD0" w:rsidRPr="00C527C5">
        <w:rPr>
          <w:lang w:val="en-GB"/>
        </w:rPr>
        <w:t>, state</w:t>
      </w:r>
      <w:r w:rsidR="00D97A23">
        <w:rPr>
          <w:lang w:val="en-GB"/>
        </w:rPr>
        <w:t>d that he used</w:t>
      </w:r>
      <w:r w:rsidR="00DC1419">
        <w:rPr>
          <w:lang w:val="en-GB"/>
        </w:rPr>
        <w:t xml:space="preserve"> lucid dreaming for learning new skills and improving learned ones, claiming to have learned to ride a unicycle by lucid dreaming</w:t>
      </w:r>
      <w:r w:rsidR="00AE2FD0" w:rsidRPr="00C527C5">
        <w:rPr>
          <w:lang w:val="en-GB"/>
        </w:rPr>
        <w:t xml:space="preserve">. </w:t>
      </w:r>
      <w:r w:rsidR="0030411C" w:rsidRPr="00C527C5">
        <w:rPr>
          <w:lang w:val="en-GB"/>
        </w:rPr>
        <w:t xml:space="preserve">More recently </w:t>
      </w:r>
      <w:r w:rsidR="0030411C" w:rsidRPr="00C527C5">
        <w:rPr>
          <w:lang w:val="en-GB"/>
        </w:rPr>
        <w:fldChar w:fldCharType="begin" w:fldLock="1"/>
      </w:r>
      <w:r w:rsidR="0048527D" w:rsidRPr="00C527C5">
        <w:rPr>
          <w:lang w:val="en-GB"/>
        </w:rPr>
        <w:instrText>ADDIN CSL_CITATION { "citationItems" : [ { "id" : "ITEM-1", "itemData" : { "ISSN" : "1866-7953", "abstract" : "This paper addresses the correlation of dreamed and actual actions. This issue is related to the theory of neural simulation of action. The simulation theory postulates that, in general, covert actions are actual actions relying on the same brain regions, except for the fact that they are not executed. By reviewing studies conducted in the field of dream and lucid dream research on REM sleep it will be shown that correlations between dreamed and actual actions can be found for central nervous activity, autonomic responses and time aspects. Recent findings from research on lucid dreaming and motor learning further support the notion that actions in dreams are represented on higher cognitive levels - equivalent to actual movements - and therefore share, to some extent, the same central structures. The reviewed findings will be discussed and future directions will be given.", "author" : [ { "dropping-particle" : "", "family" : "Erlacher", "given" : "Daniel", "non-dropping-particle" : "", "parse-names" : false, "suffix" : "" }, { "dropping-particle" : "", "family" : "Schredl", "given" : "Michael", "non-dropping-particle" : "", "parse-names" : false, "suffix" : "" } ], "container-title" : "International Journal of Dream Research", "id" : "ITEM-1", "issue" : "1", "issued" : { "date-parts" : [ [ "2008" ] ] }, "page" : "7-14", "title" : "Do REM ( lucid ) dreamed and executed actions share the same neural substrate ?", "type" : "article-journal", "volume" : "1" }, "uris" : [ "http://www.mendeley.com/documents/?uuid=c887e4c9-4143-486a-a510-f91afd96f3bf" ] } ], "mendeley" : { "formattedCitation" : "(Erlacher and Schredl 2008)", "manualFormatting" : "Erlacher &amp; Schredl (2008)", "plainTextFormattedCitation" : "(Erlacher and Schredl 2008)", "previouslyFormattedCitation" : "(Erlacher and Schredl 2008)" }, "properties" : { "noteIndex" : 0 }, "schema" : "https://github.com/citation-style-language/schema/raw/master/csl-citation.json" }</w:instrText>
      </w:r>
      <w:r w:rsidR="0030411C" w:rsidRPr="00C527C5">
        <w:rPr>
          <w:lang w:val="en-GB"/>
        </w:rPr>
        <w:fldChar w:fldCharType="separate"/>
      </w:r>
      <w:r w:rsidR="0030411C" w:rsidRPr="00C527C5">
        <w:rPr>
          <w:noProof/>
          <w:lang w:val="en-GB"/>
        </w:rPr>
        <w:t>Erlacher &amp; Schredl (2008)</w:t>
      </w:r>
      <w:r w:rsidR="0030411C" w:rsidRPr="00C527C5">
        <w:rPr>
          <w:lang w:val="en-GB"/>
        </w:rPr>
        <w:fldChar w:fldCharType="end"/>
      </w:r>
      <w:r w:rsidR="0030411C" w:rsidRPr="00C527C5">
        <w:rPr>
          <w:lang w:val="en-GB"/>
        </w:rPr>
        <w:t xml:space="preserve"> gave accounts of a snowboarder and spring board diver that use lucid dreams to practice and improve their technique.</w:t>
      </w:r>
      <w:r w:rsidR="00AE2FD0" w:rsidRPr="00C527C5">
        <w:rPr>
          <w:lang w:val="en-GB"/>
        </w:rPr>
        <w:br/>
      </w:r>
      <w:r w:rsidR="0030411C" w:rsidRPr="00C527C5">
        <w:rPr>
          <w:lang w:val="en-GB"/>
        </w:rPr>
        <w:t>R</w:t>
      </w:r>
      <w:r w:rsidR="00507145" w:rsidRPr="00C527C5">
        <w:rPr>
          <w:lang w:val="en-GB"/>
        </w:rPr>
        <w:t xml:space="preserve">esearchers have </w:t>
      </w:r>
      <w:r w:rsidR="0030411C" w:rsidRPr="00C527C5">
        <w:rPr>
          <w:lang w:val="en-GB"/>
        </w:rPr>
        <w:t xml:space="preserve">also </w:t>
      </w:r>
      <w:r w:rsidR="00507145" w:rsidRPr="00C527C5">
        <w:rPr>
          <w:lang w:val="en-GB"/>
        </w:rPr>
        <w:t>started to test improvements in motor performance afte</w:t>
      </w:r>
      <w:r w:rsidR="00DC1419">
        <w:rPr>
          <w:lang w:val="en-GB"/>
        </w:rPr>
        <w:t>r lucid dream training with</w:t>
      </w:r>
      <w:r w:rsidR="00507145" w:rsidRPr="00C527C5">
        <w:rPr>
          <w:lang w:val="en-GB"/>
        </w:rPr>
        <w:t xml:space="preserve"> experimental study designs. </w:t>
      </w:r>
      <w:r w:rsidR="005D4FE4" w:rsidRPr="00C527C5">
        <w:rPr>
          <w:lang w:val="en-GB"/>
        </w:rPr>
        <w:fldChar w:fldCharType="begin" w:fldLock="1"/>
      </w:r>
      <w:r w:rsidR="0048527D" w:rsidRPr="00C527C5">
        <w:rPr>
          <w:lang w:val="en-GB"/>
        </w:rPr>
        <w:instrText>ADDIN CSL_CITATION { "citationItems" : [ { "id" : "ITEM-1", "itemData" : { "ISBN" : "0888-4781", "ISSN" : "08884781", "abstract" : "Nocturnal dreams can be considered as a kind of simulation of the real world on a higher cognitive level. Within lucid dreams, the dreamer is able to control the ongoing dream content and is free to do what he or she wants. In this pilot study, the possibility of practicing a simple motor task in a lucid dream was studied. Forty participants were assigned to a lucid dream practice group, a physical practice group and a control group. The motor task was to toss 10-cent coins into a cup and hit as many as possible out of 20 tosses. Waking performance was measured in the evening and on the next morning by the participants at home. The 20 volunteers in the lucid dream practice group attempted to carry out the motor task in a lucid dream on a single night. Seven participants succeeded in having a lucid dream and practiced the experimental task. This group of seven showed a significant improvement in performance (from 3.7 to 5.3); the other 13 subjects showed no improvement (from 3.4 to 2.9). Comparing all four groups, the physical practice group demonstrated the highest enhancement in performance followed by the successful lucid dream practice group. Both groups had statistically significant higher improvements in contrast to the nondreaming group and the control group. Even though the experimental design is not able to explain if specific effects (motor learning) or unspecific effects (motivation) caused the improvement, the results of this study showed that rehearsing in a lucid dream enhances subsequent performance in wakefulness. To clarify the factors which increased performance after lucid dream practice and to control for confounding factors, it is suggested that sleep laboratory studies should be conducted in the future. The possibilities of lucid dream practice for professional sports will be discussed.", "author" : [ { "dropping-particle" : "", "family" : "Erlacher", "given" : "Daniel", "non-dropping-particle" : "", "parse-names" : false, "suffix" : "" }, { "dropping-particle" : "", "family" : "Schredl", "given" : "Michael", "non-dropping-particle" : "", "parse-names" : false, "suffix" : "" } ], "container-title" : "Sport Psychologist", "id" : "ITEM-1", "issue" : "3", "issued" : { "date-parts" : [ [ "2010" ] ] }, "page" : "157-167", "title" : "Practicing a motor task in a lucid dream enhances subsequent performance: A pilot study", "type" : "article-journal", "volume" : "24" }, "uris" : [ "http://www.mendeley.com/documents/?uuid=30ed912d-782e-4fb1-b0a0-e351dc0f25e6" ] } ], "mendeley" : { "formattedCitation" : "(Erlacher and Schredl 2010)", "manualFormatting" : "Erlacher and Schredl (2010)", "plainTextFormattedCitation" : "(Erlacher and Schredl 2010)", "previouslyFormattedCitation" : "(Erlacher and Schredl 2010)" }, "properties" : { "noteIndex" : 0 }, "schema" : "https://github.com/citation-style-language/schema/raw/master/csl-citation.json" }</w:instrText>
      </w:r>
      <w:r w:rsidR="005D4FE4" w:rsidRPr="00C527C5">
        <w:rPr>
          <w:lang w:val="en-GB"/>
        </w:rPr>
        <w:fldChar w:fldCharType="separate"/>
      </w:r>
      <w:r w:rsidR="005D4FE4" w:rsidRPr="00C527C5">
        <w:rPr>
          <w:noProof/>
          <w:lang w:val="en-GB"/>
        </w:rPr>
        <w:t>Erlacher and Schredl (2010)</w:t>
      </w:r>
      <w:r w:rsidR="005D4FE4" w:rsidRPr="00C527C5">
        <w:rPr>
          <w:lang w:val="en-GB"/>
        </w:rPr>
        <w:fldChar w:fldCharType="end"/>
      </w:r>
      <w:r w:rsidR="005D4FE4" w:rsidRPr="00C527C5">
        <w:rPr>
          <w:lang w:val="en-GB"/>
        </w:rPr>
        <w:t xml:space="preserve"> showed the effect of lucid dream practice on an aiming task with a small online experimental pre-post design. In this study, participants had to throw 20 coins into a cup. After one practice session, one group of participants were instructed to practice the task overnight within their lucid dream. They showed that the accuracy of the lucid dreaming group had increased the next morning, whilst that of the control group had not. </w:t>
      </w:r>
      <w:r w:rsidR="0030411C" w:rsidRPr="00C527C5">
        <w:rPr>
          <w:lang w:val="en-GB"/>
        </w:rPr>
        <w:t xml:space="preserve">Although such an online study design does not exclude the influence of multiple other variables, it is an indication towards </w:t>
      </w:r>
      <w:r w:rsidR="00DC1419">
        <w:rPr>
          <w:lang w:val="en-GB"/>
        </w:rPr>
        <w:t xml:space="preserve">the </w:t>
      </w:r>
      <w:r w:rsidR="0030411C" w:rsidRPr="00C527C5">
        <w:rPr>
          <w:lang w:val="en-GB"/>
        </w:rPr>
        <w:t xml:space="preserve">potential of lucid dreaming practice as a method of skill enhancement. </w:t>
      </w:r>
      <w:r w:rsidR="0030411C" w:rsidRPr="00C527C5">
        <w:rPr>
          <w:lang w:val="en-GB"/>
        </w:rPr>
        <w:fldChar w:fldCharType="begin" w:fldLock="1"/>
      </w:r>
      <w:r w:rsidR="00265947">
        <w:rPr>
          <w:lang w:val="en-GB"/>
        </w:rPr>
        <w:instrText>ADDIN CSL_CITATION { "citationItems" : [ { "id" : "ITEM-1", "itemData" : { "DOI" : "10.1080/02640414.2015.1030342", "ISSN" : "0264-0414", "PMID" : "25846062", "abstract" : "Motor practice in lucid dreams is a form of mental rehearsal where the dreamer can consciously rehearse motor skills in the dream state while being physically asleep. A previous pilot study showed that practice in lucid dreams can improve subsequent performance. This study aimed to replicate those findings with a different task (finger-tapping) and compare the effectiveness of lucid dream practice (LDP) not only to physical but also to mental practice (MP) in wakefulness. An online experiment was completed by 68 participants within four groups: LDP group, MP group, physical practice (PP) group and control (no practice) group. Pre-test was accomplished in the evening, post-test in the next morning, while the practice was done during the night. All three practice groups significantly improved their performance from pre-test to post- test, but no significant improvements were observed for the control group. Subjective sleep quality was not affected by night practice. This study thus corroborates the previous findings that practice in lucid dreams is effective in improving performance. Its effects seem to be similar to actual PP and MP in wakefulness. Future studies should establish reliable techniques for lucid dream induction and verify the effects of LDP in sleep laboratory conditions.", "author" : [ { "dropping-particle" : "", "family" : "Stumbrys", "given" : "Tadas", "non-dropping-particle" : "", "parse-names" : false, "suffix" : "" }, { "dropping-particle" : "", "family" : "Erlacher", "given" : "Daniel", "non-dropping-particle" : "", "parse-names" : false, "suffix" : "" }, { "dropping-particle" : "", "family" : "Schredl", "given" : "Michael", "non-dropping-particle" : "", "parse-names" : false, "suffix" : "" } ], "container-title" : "Journal of Sports Sciences", "id" : "ITEM-1", "issue" : "May 2015", "issued" : { "date-parts" : [ [ "2015" ] ] }, "page" : "1-8", "title" : "Effectiveness of motor practice in lucid dreams: a comparison with physical and mental practice", "type" : "article-journal", "volume" : "0414" }, "uris" : [ "http://www.mendeley.com/documents/?uuid=99d21565-1ef3-40be-818e-14cf3f474ae8" ] } ], "mendeley" : { "formattedCitation" : "(Stumbrys et al. 2015)", "manualFormatting" : "Stumbrys, Erlacher and Schredl (2015)", "plainTextFormattedCitation" : "(Stumbrys et al. 2015)", "previouslyFormattedCitation" : "(Stumbrys et al. 2015)" }, "properties" : { "noteIndex" : 0 }, "schema" : "https://github.com/citation-style-language/schema/raw/master/csl-citation.json" }</w:instrText>
      </w:r>
      <w:r w:rsidR="0030411C" w:rsidRPr="00C527C5">
        <w:rPr>
          <w:lang w:val="en-GB"/>
        </w:rPr>
        <w:fldChar w:fldCharType="separate"/>
      </w:r>
      <w:r w:rsidR="0030411C" w:rsidRPr="00C527C5">
        <w:rPr>
          <w:noProof/>
          <w:lang w:val="en-GB"/>
        </w:rPr>
        <w:t>Stumbrys, Erlacher and Schredl (2015)</w:t>
      </w:r>
      <w:r w:rsidR="0030411C" w:rsidRPr="00C527C5">
        <w:rPr>
          <w:lang w:val="en-GB"/>
        </w:rPr>
        <w:fldChar w:fldCharType="end"/>
      </w:r>
      <w:r w:rsidR="0030411C" w:rsidRPr="00C527C5">
        <w:rPr>
          <w:lang w:val="en-GB"/>
        </w:rPr>
        <w:t xml:space="preserve"> recently buil</w:t>
      </w:r>
      <w:r w:rsidR="00D97A23">
        <w:rPr>
          <w:lang w:val="en-GB"/>
        </w:rPr>
        <w:t>t</w:t>
      </w:r>
      <w:r w:rsidR="0030411C" w:rsidRPr="00C527C5">
        <w:rPr>
          <w:lang w:val="en-GB"/>
        </w:rPr>
        <w:t xml:space="preserve"> upon this previous finding, testing lucid dream practice </w:t>
      </w:r>
      <w:r w:rsidR="00265947">
        <w:rPr>
          <w:lang w:val="en-GB"/>
        </w:rPr>
        <w:t>using a finger tapping task. In this study they also included an</w:t>
      </w:r>
      <w:r w:rsidR="0030411C" w:rsidRPr="00C527C5">
        <w:rPr>
          <w:lang w:val="en-GB"/>
        </w:rPr>
        <w:t xml:space="preserve"> additional comparison with mental </w:t>
      </w:r>
      <w:r w:rsidR="009E13D7" w:rsidRPr="00C527C5">
        <w:rPr>
          <w:lang w:val="en-GB"/>
        </w:rPr>
        <w:t>rehearsal</w:t>
      </w:r>
      <w:r w:rsidR="00BD7FA1">
        <w:rPr>
          <w:lang w:val="en-GB"/>
        </w:rPr>
        <w:t>, which is known to</w:t>
      </w:r>
      <w:r w:rsidR="00BD7FA1" w:rsidRPr="00C527C5">
        <w:rPr>
          <w:lang w:val="en-GB"/>
        </w:rPr>
        <w:t xml:space="preserve"> </w:t>
      </w:r>
      <w:r w:rsidR="00BD7FA1">
        <w:rPr>
          <w:lang w:val="en-GB"/>
        </w:rPr>
        <w:t>improve</w:t>
      </w:r>
      <w:r w:rsidR="00BD7FA1" w:rsidRPr="00C527C5">
        <w:rPr>
          <w:lang w:val="en-GB"/>
        </w:rPr>
        <w:t xml:space="preserve"> learning of motor skills </w:t>
      </w:r>
      <w:r w:rsidR="00BD7FA1" w:rsidRPr="00C527C5">
        <w:rPr>
          <w:lang w:val="en-GB"/>
        </w:rPr>
        <w:fldChar w:fldCharType="begin" w:fldLock="1"/>
      </w:r>
      <w:r w:rsidR="00BD7FA1" w:rsidRPr="00C527C5">
        <w:rPr>
          <w:lang w:val="en-GB"/>
        </w:rPr>
        <w:instrText>ADDIN CSL_CITATION { "citationItems" : [ { "id" : "ITEM-1", "itemData" : { "ISSN" : "07365829", "abstract" : "The purpose of this study was to examine the role of imagery practice as supplementary practice in the performance of a throwing task. A secondary purpose was to ascertain if different cognitive demands of a motor task affected the use of this supplementary practice. Forty adolescents with mild mental retardation were randomly assigned to the following groups: low cognitive loading-physical practice, low cognitive loading imagery and physical practice, high cognitive loading -physical practice, high cognitive loading-imagery and physical practice. Subjects engaged in seven practice sessions during which performance scores of a throwing task were recorded. Groups supplemented with imagery practice were superior in performance to inmimagery groups. A higher cognitive loading of the task did not enhance the use of this type of supplementary practice more than a lower loading. The results of this study reflect the efficacy of imagery practice as a means to improve motor performance of students with mild mental retardation. ABSTRACT FROM AUTHOR", "author" : [ { "dropping-particle" : "", "family" : "Surburg", "given" : "P. R.", "non-dropping-particle" : "", "parse-names" : false, "suffix" : "" }, { "dropping-particle" : "", "family" : "Porretta", "given" : "D. L.", "non-dropping-particle" : "", "parse-names" : false, "suffix" : "" }, { "dropping-particle" : "", "family" : "Sutlive", "given" : "V.", "non-dropping-particle" : "", "parse-names" : false, "suffix" : "" } ], "container-title" : "Adapted Physical Activity Quarterly", "id" : "ITEM-1", "issue" : "3", "issued" : { "date-parts" : [ [ "1995" ] ] }, "page" : "217-227", "title" : "Use of imagery practice for improving a motor skill", "type" : "article-journal", "volume" : "12" }, "uris" : [ "http://www.mendeley.com/documents/?uuid=485269f7-6f76-4b6a-892a-2624cc882d3b" ] }, { "id" : "ITEM-2", "itemData" : { "DOI" : "10.2466/pms.1994.79.1.627", "ISBN" : "0031-5125 (Print)\\r0031-5125 (Linking)", "ISSN" : "1558-688X(Electronic);0031-5125(Print)", "PMID" : "7808903", "abstract" : "Effects of mental rehearsal were assessed on two measures of table tennis performance, counterattack forehand and counterattack backhand. Mental rehearsal combined with observational and physical techniques (N = 40) appeared to improve table tennis performance both qualitatively and quantitatively. Correlations suggested mental training effects cannot be explained only in terms of visual imagery.", "author" : [ { "dropping-particle" : "", "family" : "Lejeune", "given" : "M.", "non-dropping-particle" : "", "parse-names" : false, "suffix" : "" }, { "dropping-particle" : "", "family" : "Decker", "given" : "C.", "non-dropping-particle" : "", "parse-names" : false, "suffix" : "" }, { "dropping-particle" : "", "family" : "Sanchez", "given" : "X.", "non-dropping-particle" : "", "parse-names" : false, "suffix" : "" } ], "container-title" : "Percept Mot Skills", "id" : "ITEM-2", "issued" : { "date-parts" : [ [ "1994" ] ] }, "page" : "627-41", "title" : "Mental rehearsal in table tennis performance", "type" : "article-journal", "volume" : "79" }, "uris" : [ "http://www.mendeley.com/documents/?uuid=320cdabd-120f-4863-a0b5-56c24223c806" ] } ], "mendeley" : { "formattedCitation" : "(Lejeune et al. 1994; Surburg, Porretta, and Sutlive 1995)", "plainTextFormattedCitation" : "(Lejeune et al. 1994; Surburg, Porretta, and Sutlive 1995)", "previouslyFormattedCitation" : "(Lejeune et al. 1994; Surburg, Porretta, and Sutlive 1995)" }, "properties" : { "noteIndex" : 0 }, "schema" : "https://github.com/citation-style-language/schema/raw/master/csl-citation.json" }</w:instrText>
      </w:r>
      <w:r w:rsidR="00BD7FA1" w:rsidRPr="00C527C5">
        <w:rPr>
          <w:lang w:val="en-GB"/>
        </w:rPr>
        <w:fldChar w:fldCharType="separate"/>
      </w:r>
      <w:r w:rsidR="00BD7FA1" w:rsidRPr="00C527C5">
        <w:rPr>
          <w:noProof/>
          <w:lang w:val="en-GB"/>
        </w:rPr>
        <w:t>(Lejeune et al. 1994; Surburg, Porretta, and Sutlive 1995)</w:t>
      </w:r>
      <w:r w:rsidR="00BD7FA1" w:rsidRPr="00C527C5">
        <w:rPr>
          <w:lang w:val="en-GB"/>
        </w:rPr>
        <w:fldChar w:fldCharType="end"/>
      </w:r>
      <w:r w:rsidR="0030411C" w:rsidRPr="00C527C5">
        <w:rPr>
          <w:lang w:val="en-GB"/>
        </w:rPr>
        <w:t xml:space="preserve">. </w:t>
      </w:r>
      <w:r w:rsidR="008E4B1C">
        <w:rPr>
          <w:lang w:val="en-GB"/>
        </w:rPr>
        <w:t>They found that</w:t>
      </w:r>
      <w:r w:rsidR="00265947">
        <w:rPr>
          <w:lang w:val="en-GB"/>
        </w:rPr>
        <w:t xml:space="preserve"> all three rehearsal groups showed </w:t>
      </w:r>
      <w:r w:rsidR="008E4B1C">
        <w:rPr>
          <w:lang w:val="en-GB"/>
        </w:rPr>
        <w:t xml:space="preserve">significant </w:t>
      </w:r>
      <w:r w:rsidR="00265947">
        <w:rPr>
          <w:lang w:val="en-GB"/>
        </w:rPr>
        <w:t>improvement</w:t>
      </w:r>
      <w:r w:rsidR="008E4B1C">
        <w:rPr>
          <w:lang w:val="en-GB"/>
        </w:rPr>
        <w:t xml:space="preserve"> the next day</w:t>
      </w:r>
      <w:r w:rsidR="00265947">
        <w:rPr>
          <w:lang w:val="en-GB"/>
        </w:rPr>
        <w:t xml:space="preserve">, </w:t>
      </w:r>
      <w:r w:rsidR="008E4B1C">
        <w:rPr>
          <w:lang w:val="en-GB"/>
        </w:rPr>
        <w:t>where the control group showed a small but non-significant increase caused by the learning enhancing effects of sleep itself. O</w:t>
      </w:r>
      <w:r w:rsidR="00265947">
        <w:rPr>
          <w:lang w:val="en-GB"/>
        </w:rPr>
        <w:t xml:space="preserve">nly physical practice and lucid dream practice differed significantly from the control group. </w:t>
      </w:r>
      <w:r w:rsidR="008E4B1C">
        <w:rPr>
          <w:lang w:val="en-GB"/>
        </w:rPr>
        <w:t xml:space="preserve">This shows that both physical practice and lucid dream practice increase performance more than it would just after a normal night of sleep. </w:t>
      </w:r>
      <w:r w:rsidR="00265947">
        <w:rPr>
          <w:lang w:val="en-GB"/>
        </w:rPr>
        <w:t>Lucid dreaming showed a high</w:t>
      </w:r>
      <w:r w:rsidR="003A3562">
        <w:rPr>
          <w:lang w:val="en-GB"/>
        </w:rPr>
        <w:t>er</w:t>
      </w:r>
      <w:r w:rsidR="00265947">
        <w:rPr>
          <w:lang w:val="en-GB"/>
        </w:rPr>
        <w:t xml:space="preserve"> gain</w:t>
      </w:r>
      <w:r w:rsidR="008E4B1C">
        <w:rPr>
          <w:lang w:val="en-GB"/>
        </w:rPr>
        <w:t xml:space="preserve"> (+20% </w:t>
      </w:r>
      <w:r w:rsidR="003A3562">
        <w:rPr>
          <w:lang w:val="en-GB"/>
        </w:rPr>
        <w:t>versus +17% accuracy</w:t>
      </w:r>
      <w:r w:rsidR="008E4B1C">
        <w:rPr>
          <w:lang w:val="en-GB"/>
        </w:rPr>
        <w:t>)</w:t>
      </w:r>
      <w:r w:rsidR="00265947">
        <w:rPr>
          <w:lang w:val="en-GB"/>
        </w:rPr>
        <w:t>, but lower effect size that physical practice</w:t>
      </w:r>
      <w:r w:rsidR="008E4B1C">
        <w:rPr>
          <w:lang w:val="en-GB"/>
        </w:rPr>
        <w:t xml:space="preserve"> (</w:t>
      </w:r>
      <w:r w:rsidR="003A3562">
        <w:rPr>
          <w:lang w:val="en-GB"/>
        </w:rPr>
        <w:t>Cohen’s d=</w:t>
      </w:r>
      <w:r w:rsidR="008E4B1C">
        <w:rPr>
          <w:lang w:val="en-GB"/>
        </w:rPr>
        <w:t xml:space="preserve">0.91 as compared to </w:t>
      </w:r>
      <w:r w:rsidR="003A3562">
        <w:rPr>
          <w:lang w:val="en-GB"/>
        </w:rPr>
        <w:t>d=</w:t>
      </w:r>
      <w:r w:rsidR="008E4B1C">
        <w:rPr>
          <w:lang w:val="en-GB"/>
        </w:rPr>
        <w:t>1.57)</w:t>
      </w:r>
      <w:r w:rsidR="00265947">
        <w:rPr>
          <w:lang w:val="en-GB"/>
        </w:rPr>
        <w:t>.</w:t>
      </w:r>
      <w:r w:rsidR="008E4B1C">
        <w:rPr>
          <w:lang w:val="en-GB"/>
        </w:rPr>
        <w:t xml:space="preserve"> Both effect sizes are still deemed large (</w:t>
      </w:r>
      <w:r w:rsidR="003A3562">
        <w:rPr>
          <w:lang w:val="en-GB"/>
        </w:rPr>
        <w:t xml:space="preserve">≥0.8) by the general standard used in research </w:t>
      </w:r>
      <w:r w:rsidR="003A3562">
        <w:rPr>
          <w:lang w:val="en-GB"/>
        </w:rPr>
        <w:fldChar w:fldCharType="begin" w:fldLock="1"/>
      </w:r>
      <w:r w:rsidR="00AD0623">
        <w:rPr>
          <w:lang w:val="en-GB"/>
        </w:rPr>
        <w:instrText>ADDIN CSL_CITATION { "citationItems" : [ { "id" : "ITEM-1", "itemData" : { "DOI" : "10.1037/0033-2909.112.1.155", "ISBN" : "1-55798-958-3", "ISSN" : "0033-2909", "PMID" : "19565683", "abstract" : "One possible reason for the continued neglect of statistical power analysis in research in the behavioral sciences is the inaccessibility of or difficulty with the standard material. A convenient, although not comprehensive, presentation of required sample sizes is provided here. Effect-size indexes and conventional values for these are given for operationally defined small, medium, and large effects. The sample sizes necessary for .80 power to detect effects at these levels are tabled for eight standard statistical tests: (a) the difference between independent means, (b) the significance of a product-moment correlation, (c) the difference between independent rs, (d) the sign test, (e) the difference between independent proportions, (f) chi-square tests for goodness of fit and contingency tables, (g) one-way analysis of variance, and (h) the significance of a multiple or multiple partial correlation.", "author" : [ { "dropping-particle" : "", "family" : "Cohen", "given" : "Jacob", "non-dropping-particle" : "", "parse-names" : false, "suffix" : "" } ], "container-title" : "Psychological Bulletin", "id" : "ITEM-1", "issue" : "1", "issued" : { "date-parts" : [ [ "1992" ] ] }, "page" : "155-159", "title" : "A power primer", "type" : "article-journal", "volume" : "112" }, "uris" : [ "http://www.mendeley.com/documents/?uuid=2d14ded7-c3fe-433f-afcf-b93b13fc49c0" ] } ], "mendeley" : { "formattedCitation" : "(Cohen 1992)", "plainTextFormattedCitation" : "(Cohen 1992)", "previouslyFormattedCitation" : "(Cohen 1992)" }, "properties" : { "noteIndex" : 0 }, "schema" : "https://github.com/citation-style-language/schema/raw/master/csl-citation.json" }</w:instrText>
      </w:r>
      <w:r w:rsidR="003A3562">
        <w:rPr>
          <w:lang w:val="en-GB"/>
        </w:rPr>
        <w:fldChar w:fldCharType="separate"/>
      </w:r>
      <w:r w:rsidR="003A3562" w:rsidRPr="003A3562">
        <w:rPr>
          <w:noProof/>
          <w:lang w:val="en-GB"/>
        </w:rPr>
        <w:t>(Cohen 1992)</w:t>
      </w:r>
      <w:r w:rsidR="003A3562">
        <w:rPr>
          <w:lang w:val="en-GB"/>
        </w:rPr>
        <w:fldChar w:fldCharType="end"/>
      </w:r>
      <w:r w:rsidR="003A3562">
        <w:rPr>
          <w:lang w:val="en-GB"/>
        </w:rPr>
        <w:t>.</w:t>
      </w:r>
    </w:p>
    <w:p w14:paraId="1A61A614" w14:textId="77777777" w:rsidR="00C23774" w:rsidRDefault="00C23774" w:rsidP="004B6529">
      <w:pPr>
        <w:pStyle w:val="ListParagraph"/>
        <w:spacing w:after="0"/>
        <w:ind w:left="0"/>
        <w:rPr>
          <w:lang w:val="en-GB"/>
        </w:rPr>
      </w:pPr>
    </w:p>
    <w:p w14:paraId="6B929102" w14:textId="72D5EBFB" w:rsidR="00265947" w:rsidRPr="00C527C5" w:rsidRDefault="00265947" w:rsidP="004B6529">
      <w:pPr>
        <w:pStyle w:val="ListParagraph"/>
        <w:spacing w:after="0"/>
        <w:ind w:left="0"/>
        <w:rPr>
          <w:lang w:val="en-GB"/>
        </w:rPr>
      </w:pPr>
      <w:r>
        <w:rPr>
          <w:lang w:val="en-GB"/>
        </w:rPr>
        <w:lastRenderedPageBreak/>
        <w:t>In summary, current research corroborates the hypothesis that lucid dreaming can be used as an effective</w:t>
      </w:r>
      <w:r w:rsidR="00DA458E">
        <w:rPr>
          <w:lang w:val="en-GB"/>
        </w:rPr>
        <w:t xml:space="preserve"> </w:t>
      </w:r>
      <w:r>
        <w:rPr>
          <w:lang w:val="en-GB"/>
        </w:rPr>
        <w:t>training method to increase motor performance.</w:t>
      </w:r>
      <w:r w:rsidR="00A24479">
        <w:rPr>
          <w:lang w:val="en-GB"/>
        </w:rPr>
        <w:t xml:space="preserve"> </w:t>
      </w:r>
      <w:r w:rsidR="00DA458E">
        <w:rPr>
          <w:lang w:val="en-GB"/>
        </w:rPr>
        <w:t>The fact that lucid dreaming is not always guaranteed on a specific night means that it is not a method of training that should be</w:t>
      </w:r>
      <w:r w:rsidR="00C23774">
        <w:rPr>
          <w:lang w:val="en-GB"/>
        </w:rPr>
        <w:t xml:space="preserve"> strongly</w:t>
      </w:r>
      <w:r w:rsidR="00DA458E">
        <w:rPr>
          <w:lang w:val="en-GB"/>
        </w:rPr>
        <w:t xml:space="preserve"> relied upon, but it can be used as an additional training to either improve skills further, </w:t>
      </w:r>
      <w:r w:rsidR="00004C76">
        <w:rPr>
          <w:lang w:val="en-GB"/>
        </w:rPr>
        <w:t>or to learn a new skill when time for training during waking hours is lacking.</w:t>
      </w:r>
      <w:r w:rsidR="00DA458E">
        <w:rPr>
          <w:lang w:val="en-GB"/>
        </w:rPr>
        <w:t xml:space="preserve"> </w:t>
      </w:r>
      <w:r w:rsidR="00E24142">
        <w:rPr>
          <w:lang w:val="en-GB"/>
        </w:rPr>
        <w:t xml:space="preserve">Subjects will need to become fairly skilled in the art of lucid dreaming to achieve frequencies of multiple lucid dreams a week. </w:t>
      </w:r>
      <w:r w:rsidR="00255CF1">
        <w:rPr>
          <w:lang w:val="en-GB"/>
        </w:rPr>
        <w:t xml:space="preserve">The paper by </w:t>
      </w:r>
      <w:r w:rsidR="00E24142">
        <w:rPr>
          <w:lang w:val="en-GB"/>
        </w:rPr>
        <w:fldChar w:fldCharType="begin" w:fldLock="1"/>
      </w:r>
      <w:r w:rsidR="00E24142">
        <w:rPr>
          <w:lang w:val="en-GB"/>
        </w:rPr>
        <w:instrText>ADDIN CSL_CITATION { "citationItems" : [ { "id" : "ITEM-1", "itemData" : { "ISBN" : "0161-8105 (Print)", "ISSN" : "0161-8105", "PMID" : "19750924", "abstract" : "The goal of the study was to seek physiological correlates of lucid dreaming. Lucid dreaming is a dissociated state with aspects of waking and dreaming combined in a way so as to suggest a specific alteration in brain physiology for which we now present preliminary but intriguing evidence. We show that the unusual combination of hallucinatory dream activity and wake-like reflective awareness and agentive control experienced in lucid dreams is paralleled by significant changes in electrophysiology.", "author" : [ { "dropping-particle" : "", "family" : "Voss", "given" : "Ursula", "non-dropping-particle" : "", "parse-names" : false, "suffix" : "" }, { "dropping-particle" : "", "family" : "Holzmann", "given" : "Romain", "non-dropping-particle" : "", "parse-names" : false, "suffix" : "" }, { "dropping-particle" : "", "family" : "Tuin", "given" : "Inka", "non-dropping-particle" : "", "parse-names" : false, "suffix" : "" }, { "dropping-particle" : "", "family" : "Hobson", "given" : "J Allan", "non-dropping-particle" : "", "parse-names" : false, "suffix" : "" } ], "container-title" : "Sleep", "id" : "ITEM-1", "issue" : "9", "issued" : { "date-parts" : [ [ "2009" ] ] }, "page" : "1191-1200", "title" : "Lucid dreaming: a state of consciousness with features of both waking and non-lucid dreaming.", "type" : "article-journal", "volume" : "32" }, "uris" : [ "http://www.mendeley.com/documents/?uuid=b4d60e05-41a7-4e27-a491-58d05281e3fa" ] } ], "mendeley" : { "formattedCitation" : "(Voss et al. 2009)", "manualFormatting" : "Voss et al. (2009)", "plainTextFormattedCitation" : "(Voss et al. 2009)", "previouslyFormattedCitation" : "(Voss et al. 2009)" }, "properties" : { "noteIndex" : 0 }, "schema" : "https://github.com/citation-style-language/schema/raw/master/csl-citation.json" }</w:instrText>
      </w:r>
      <w:r w:rsidR="00E24142">
        <w:rPr>
          <w:lang w:val="en-GB"/>
        </w:rPr>
        <w:fldChar w:fldCharType="separate"/>
      </w:r>
      <w:r w:rsidR="00E24142" w:rsidRPr="00E24142">
        <w:rPr>
          <w:noProof/>
          <w:lang w:val="en-GB"/>
        </w:rPr>
        <w:t xml:space="preserve">Voss et al. </w:t>
      </w:r>
      <w:r w:rsidR="00E24142">
        <w:rPr>
          <w:noProof/>
          <w:lang w:val="en-GB"/>
        </w:rPr>
        <w:t>(</w:t>
      </w:r>
      <w:r w:rsidR="00E24142" w:rsidRPr="00E24142">
        <w:rPr>
          <w:noProof/>
          <w:lang w:val="en-GB"/>
        </w:rPr>
        <w:t>2009)</w:t>
      </w:r>
      <w:r w:rsidR="00E24142">
        <w:rPr>
          <w:lang w:val="en-GB"/>
        </w:rPr>
        <w:fldChar w:fldCharType="end"/>
      </w:r>
      <w:r w:rsidR="00E24142">
        <w:rPr>
          <w:lang w:val="en-GB"/>
        </w:rPr>
        <w:t xml:space="preserve"> sh</w:t>
      </w:r>
      <w:r w:rsidR="00255CF1">
        <w:rPr>
          <w:lang w:val="en-GB"/>
        </w:rPr>
        <w:t>owed that some</w:t>
      </w:r>
      <w:r w:rsidR="00E24142">
        <w:rPr>
          <w:lang w:val="en-GB"/>
        </w:rPr>
        <w:t xml:space="preserve"> </w:t>
      </w:r>
      <w:r w:rsidR="00255CF1">
        <w:rPr>
          <w:lang w:val="en-GB"/>
        </w:rPr>
        <w:t xml:space="preserve">participants achieved these frequencies after 4 months of weekly training, showing that this is definitely achievable. </w:t>
      </w:r>
      <w:r w:rsidR="00A24479">
        <w:rPr>
          <w:lang w:val="en-GB"/>
        </w:rPr>
        <w:t>Further research with more complex motor tasks is needed to reveal the effectiveness of this method as a training tool for athletes or musicians.</w:t>
      </w:r>
    </w:p>
    <w:p w14:paraId="70D1F774" w14:textId="77777777" w:rsidR="00507145" w:rsidRPr="00C527C5" w:rsidRDefault="00507145" w:rsidP="004B6529">
      <w:pPr>
        <w:pStyle w:val="ListParagraph"/>
        <w:spacing w:after="0"/>
        <w:ind w:left="0"/>
        <w:rPr>
          <w:lang w:val="en-GB"/>
        </w:rPr>
      </w:pPr>
    </w:p>
    <w:p w14:paraId="57BA982A" w14:textId="77777777" w:rsidR="00A378EB" w:rsidRPr="00C527C5" w:rsidRDefault="00490FC5" w:rsidP="004B6529">
      <w:pPr>
        <w:pStyle w:val="Heading1"/>
        <w:spacing w:before="0"/>
        <w:rPr>
          <w:lang w:val="en-GB"/>
        </w:rPr>
      </w:pPr>
      <w:r w:rsidRPr="00C527C5">
        <w:rPr>
          <w:lang w:val="en-GB"/>
        </w:rPr>
        <w:t xml:space="preserve">Uses in </w:t>
      </w:r>
      <w:r w:rsidR="00A378EB" w:rsidRPr="00C527C5">
        <w:rPr>
          <w:lang w:val="en-GB"/>
        </w:rPr>
        <w:t>rehabilitation of motor disorders</w:t>
      </w:r>
      <w:r w:rsidR="00A24479">
        <w:rPr>
          <w:lang w:val="en-GB"/>
        </w:rPr>
        <w:t xml:space="preserve"> and injuries</w:t>
      </w:r>
    </w:p>
    <w:p w14:paraId="35A3BB8A" w14:textId="2FE44C86" w:rsidR="00C23774" w:rsidRDefault="00A24479" w:rsidP="004B6529">
      <w:pPr>
        <w:spacing w:after="0"/>
        <w:rPr>
          <w:lang w:val="en-GB"/>
        </w:rPr>
      </w:pPr>
      <w:r>
        <w:rPr>
          <w:lang w:val="en-GB"/>
        </w:rPr>
        <w:t xml:space="preserve">With lucid dreaming practice showing promising results in improving motor performance, it can potentially also be used for </w:t>
      </w:r>
      <w:r w:rsidRPr="00A24479">
        <w:rPr>
          <w:lang w:val="en-GB"/>
        </w:rPr>
        <w:t xml:space="preserve">rehabilitative </w:t>
      </w:r>
      <w:r>
        <w:rPr>
          <w:lang w:val="en-GB"/>
        </w:rPr>
        <w:t>purposes.</w:t>
      </w:r>
      <w:r w:rsidR="00BD7FA1">
        <w:rPr>
          <w:lang w:val="en-GB"/>
        </w:rPr>
        <w:t xml:space="preserve"> </w:t>
      </w:r>
      <w:r w:rsidR="007F43BD" w:rsidRPr="00C527C5">
        <w:rPr>
          <w:lang w:val="en-GB"/>
        </w:rPr>
        <w:t xml:space="preserve">Currently mental rehearsal of motor skills is </w:t>
      </w:r>
      <w:r w:rsidR="007F43BD">
        <w:rPr>
          <w:lang w:val="en-GB"/>
        </w:rPr>
        <w:t xml:space="preserve">already used in rehabilitation. </w:t>
      </w:r>
      <w:r w:rsidR="007F43BD" w:rsidRPr="00C527C5">
        <w:rPr>
          <w:lang w:val="en-GB"/>
        </w:rPr>
        <w:t xml:space="preserve">It is </w:t>
      </w:r>
      <w:r w:rsidR="007F43BD">
        <w:rPr>
          <w:lang w:val="en-GB"/>
        </w:rPr>
        <w:t xml:space="preserve">also </w:t>
      </w:r>
      <w:r w:rsidR="007F43BD" w:rsidRPr="00C527C5">
        <w:rPr>
          <w:lang w:val="en-GB"/>
        </w:rPr>
        <w:t xml:space="preserve">known that repeated mental practice in muscle contraction increases muscle strength </w:t>
      </w:r>
      <w:r w:rsidR="007F43BD" w:rsidRPr="00C527C5">
        <w:rPr>
          <w:lang w:val="en-GB"/>
        </w:rPr>
        <w:fldChar w:fldCharType="begin" w:fldLock="1"/>
      </w:r>
      <w:r w:rsidR="007F43BD" w:rsidRPr="00C527C5">
        <w:rPr>
          <w:lang w:val="en-GB"/>
        </w:rPr>
        <w:instrText>ADDIN CSL_CITATION { "citationItems" : [ { "id" : "ITEM-1", "itemData" : { "author" : [ { "dropping-particle" : "", "family" : "Yue", "given" : "Guang", "non-dropping-particle" : "", "parse-names" : false, "suffix" : "" }, { "dropping-particle" : "", "family" : "Cole", "given" : "Kelly J", "non-dropping-particle" : "", "parse-names" : false, "suffix" : "" } ], "id" : "ITEM-1", "issue" : "5", "issued" : { "date-parts" : [ [ "1992" ] ] }, "title" : "Strength Increases From the Motor Program : Comparison of Training With Maximal Voluntary and Imagined Muscle Contractions", "type" : "article-journal", "volume" : "67" }, "uris" : [ "http://www.mendeley.com/documents/?uuid=aee1ecef-b117-4380-9b24-4756100e0163" ] } ], "mendeley" : { "formattedCitation" : "(Yue and Cole 1992)", "plainTextFormattedCitation" : "(Yue and Cole 1992)", "previouslyFormattedCitation" : "(Yue and Cole 1992)" }, "properties" : { "noteIndex" : 0 }, "schema" : "https://github.com/citation-style-language/schema/raw/master/csl-citation.json" }</w:instrText>
      </w:r>
      <w:r w:rsidR="007F43BD" w:rsidRPr="00C527C5">
        <w:rPr>
          <w:lang w:val="en-GB"/>
        </w:rPr>
        <w:fldChar w:fldCharType="separate"/>
      </w:r>
      <w:r w:rsidR="007F43BD" w:rsidRPr="00C527C5">
        <w:rPr>
          <w:noProof/>
          <w:lang w:val="en-GB"/>
        </w:rPr>
        <w:t>(Yue and Cole 1992)</w:t>
      </w:r>
      <w:r w:rsidR="007F43BD" w:rsidRPr="00C527C5">
        <w:rPr>
          <w:lang w:val="en-GB"/>
        </w:rPr>
        <w:fldChar w:fldCharType="end"/>
      </w:r>
      <w:r w:rsidR="007F43BD">
        <w:rPr>
          <w:lang w:val="en-GB"/>
        </w:rPr>
        <w:t>. Like mental practice, l</w:t>
      </w:r>
      <w:r w:rsidR="00BD7FA1">
        <w:rPr>
          <w:lang w:val="en-GB"/>
        </w:rPr>
        <w:t>ucid dreaming is performed without bodily movement</w:t>
      </w:r>
      <w:r w:rsidR="007F43BD">
        <w:rPr>
          <w:lang w:val="en-GB"/>
        </w:rPr>
        <w:t xml:space="preserve">. This makes </w:t>
      </w:r>
      <w:r w:rsidR="00BD7FA1">
        <w:rPr>
          <w:lang w:val="en-GB"/>
        </w:rPr>
        <w:t>it very suitable for athletes that are injured or otherwise unable to practice.</w:t>
      </w:r>
      <w:r w:rsidR="007F43BD">
        <w:rPr>
          <w:lang w:val="en-GB"/>
        </w:rPr>
        <w:t xml:space="preserve"> </w:t>
      </w:r>
      <w:r w:rsidR="0085608E">
        <w:rPr>
          <w:lang w:val="en-GB"/>
        </w:rPr>
        <w:t xml:space="preserve">Also for </w:t>
      </w:r>
      <w:r w:rsidR="0085608E" w:rsidRPr="00C527C5">
        <w:rPr>
          <w:lang w:val="en-GB"/>
        </w:rPr>
        <w:t xml:space="preserve">patients </w:t>
      </w:r>
      <w:r w:rsidR="007F43BD">
        <w:rPr>
          <w:lang w:val="en-GB"/>
        </w:rPr>
        <w:t>that suffered a stroke or have other</w:t>
      </w:r>
      <w:r w:rsidR="0085608E" w:rsidRPr="00C527C5">
        <w:rPr>
          <w:lang w:val="en-GB"/>
        </w:rPr>
        <w:t xml:space="preserve"> motor disorders/</w:t>
      </w:r>
      <w:r w:rsidR="00C23774">
        <w:rPr>
          <w:lang w:val="en-GB"/>
        </w:rPr>
        <w:t xml:space="preserve"> </w:t>
      </w:r>
      <w:r w:rsidR="0085608E" w:rsidRPr="00C527C5">
        <w:rPr>
          <w:lang w:val="en-GB"/>
        </w:rPr>
        <w:t>dysfunction</w:t>
      </w:r>
      <w:r w:rsidR="00F06F07">
        <w:rPr>
          <w:lang w:val="en-GB"/>
        </w:rPr>
        <w:t>s</w:t>
      </w:r>
      <w:r w:rsidR="007F43BD">
        <w:rPr>
          <w:lang w:val="en-GB"/>
        </w:rPr>
        <w:t>, lucid dreaming might help improve their motor functioning.</w:t>
      </w:r>
      <w:r w:rsidR="00C23774">
        <w:rPr>
          <w:lang w:val="en-GB"/>
        </w:rPr>
        <w:t xml:space="preserve"> </w:t>
      </w:r>
      <w:r w:rsidR="007F43BD">
        <w:rPr>
          <w:lang w:val="en-GB"/>
        </w:rPr>
        <w:t xml:space="preserve">The main hypothesis on which this builds is that motor practice within a dream </w:t>
      </w:r>
      <w:r w:rsidR="007F43BD" w:rsidRPr="00C527C5">
        <w:rPr>
          <w:lang w:val="en-GB"/>
        </w:rPr>
        <w:t xml:space="preserve">activates the same cortical areas as </w:t>
      </w:r>
      <w:r w:rsidR="007F43BD">
        <w:rPr>
          <w:lang w:val="en-GB"/>
        </w:rPr>
        <w:t>physical practice</w:t>
      </w:r>
      <w:r w:rsidR="00F06F07">
        <w:rPr>
          <w:lang w:val="en-GB"/>
        </w:rPr>
        <w:t>, training the brain in the dreamed tasks</w:t>
      </w:r>
      <w:r w:rsidR="007F43BD" w:rsidRPr="00C527C5">
        <w:rPr>
          <w:lang w:val="en-GB"/>
        </w:rPr>
        <w:t>.</w:t>
      </w:r>
      <w:r w:rsidR="007F43BD">
        <w:rPr>
          <w:lang w:val="en-GB"/>
        </w:rPr>
        <w:t xml:space="preserve"> </w:t>
      </w:r>
      <w:r w:rsidR="00BD7FA1">
        <w:rPr>
          <w:lang w:val="en-GB"/>
        </w:rPr>
        <w:t>The lack of bodily movements</w:t>
      </w:r>
      <w:r w:rsidR="00F06F07">
        <w:rPr>
          <w:lang w:val="en-GB"/>
        </w:rPr>
        <w:t xml:space="preserve"> during a dream</w:t>
      </w:r>
      <w:r w:rsidR="00BD7FA1">
        <w:rPr>
          <w:lang w:val="en-GB"/>
        </w:rPr>
        <w:t xml:space="preserve"> is caused by </w:t>
      </w:r>
      <w:r w:rsidR="00BD7FA1" w:rsidRPr="00C527C5">
        <w:rPr>
          <w:lang w:val="en-GB"/>
        </w:rPr>
        <w:t>muscle atonia</w:t>
      </w:r>
      <w:r w:rsidR="00BD7FA1">
        <w:rPr>
          <w:lang w:val="en-GB"/>
        </w:rPr>
        <w:t>, regulated in the brainstem. It prevents</w:t>
      </w:r>
      <w:r w:rsidR="00BD7FA1" w:rsidRPr="00C527C5">
        <w:rPr>
          <w:lang w:val="en-GB"/>
        </w:rPr>
        <w:t xml:space="preserve"> the execution of dreamed movement, reducing them t</w:t>
      </w:r>
      <w:r w:rsidR="00D97A23">
        <w:rPr>
          <w:lang w:val="en-GB"/>
        </w:rPr>
        <w:t>o minor muscle twitches at most</w:t>
      </w:r>
      <w:r w:rsidR="00BD7FA1" w:rsidRPr="00C527C5">
        <w:rPr>
          <w:lang w:val="en-GB"/>
        </w:rPr>
        <w:t xml:space="preserve"> </w:t>
      </w:r>
      <w:r w:rsidR="00BD7FA1" w:rsidRPr="00C527C5">
        <w:rPr>
          <w:lang w:val="en-GB"/>
        </w:rPr>
        <w:fldChar w:fldCharType="begin" w:fldLock="1"/>
      </w:r>
      <w:r w:rsidR="00BD7FA1" w:rsidRPr="00C527C5">
        <w:rPr>
          <w:lang w:val="en-GB"/>
        </w:rPr>
        <w:instrText>ADDIN CSL_CITATION { "citationItems" : [ { "id" : "ITEM-1", "itemData" : { "ISSN" : "1866-7953", "abstract" : "This paper addresses the correlation of dreamed and actual actions. This issue is related to the theory of neural simulation of action. The simulation theory postulates that, in general, covert actions are actual actions relying on the same brain regions, except for the fact that they are not executed. By reviewing studies conducted in the field of dream and lucid dream research on REM sleep it will be shown that correlations between dreamed and actual actions can be found for central nervous activity, autonomic responses and time aspects. Recent findings from research on lucid dreaming and motor learning further support the notion that actions in dreams are represented on higher cognitive levels - equivalent to actual movements - and therefore share, to some extent, the same central structures. The reviewed findings will be discussed and future directions will be given.", "author" : [ { "dropping-particle" : "", "family" : "Erlacher", "given" : "Daniel", "non-dropping-particle" : "", "parse-names" : false, "suffix" : "" }, { "dropping-particle" : "", "family" : "Schredl", "given" : "Michael", "non-dropping-particle" : "", "parse-names" : false, "suffix" : "" } ], "container-title" : "International Journal of Dream Research", "id" : "ITEM-1", "issue" : "1", "issued" : { "date-parts" : [ [ "2008" ] ] }, "page" : "7-14", "title" : "Do REM ( lucid ) dreamed and executed actions share the same neural substrate ?", "type" : "article-journal", "volume" : "1" }, "uris" : [ "http://www.mendeley.com/documents/?uuid=c887e4c9-4143-486a-a510-f91afd96f3bf" ] }, { "id" : "ITEM-2", "itemData" : { "DOI" : "10.1097/00006842-197503000-00005", "ISBN" : "0033-3174 (Print)", "ISSN" : "0033-3174", "PMID" : "166402", "abstract" : "Ten adult subjects, selected for good dream recall and ability to produce spontaneously fine limb movements in the laboratory, reported their last dream experience after awakenings from REM sleep during various limb movement and no movement conditions. The reports were rated for amount and girdle location of dreamed actions by judges blind to the awakening condition. There was a significant correlation between the number of girdles moving before awakening and the amount of dreamed action. Also, when dreams from single girdle movement awakening conditions were examined, the girdle active before awakening was dreamed as moving to a significant degree.", "author" : [ { "dropping-particle" : "", "family" : "Gardner", "given" : "R", "non-dropping-particle" : "", "parse-names" : false, "suffix" : "" }, { "dropping-particle" : "", "family" : "Grossman", "given" : "W I", "non-dropping-particle" : "", "parse-names" : false, "suffix" : "" }, { "dropping-particle" : "", "family" : "Roffwarg", "given" : "H P", "non-dropping-particle" : "", "parse-names" : false, "suffix" : "" }, { "dropping-particle" : "", "family" : "Weiner", "given" : "H", "non-dropping-particle" : "", "parse-names" : false, "suffix" : "" } ], "container-title" : "Psychosomatic medicine", "id" : "ITEM-2", "issue" : "2", "issued" : { "date-parts" : [ [ "1975" ] ] }, "page" : "147-59", "title" : "The relationship of small limb movements during REM sleep to dreamed limb action.", "type" : "article-journal", "volume" : "37" }, "uris" : [ "http://www.mendeley.com/documents/?uuid=b2d75d6e-7374-483b-bc93-2ea63ba762e9" ] } ], "mendeley" : { "formattedCitation" : "(Erlacher and Schredl 2008; Gardner et al. 1975)", "plainTextFormattedCitation" : "(Erlacher and Schredl 2008; Gardner et al. 1975)", "previouslyFormattedCitation" : "(Erlacher and Schredl 2008; Gardner et al. 1975)" }, "properties" : { "noteIndex" : 0 }, "schema" : "https://github.com/citation-style-language/schema/raw/master/csl-citation.json" }</w:instrText>
      </w:r>
      <w:r w:rsidR="00BD7FA1" w:rsidRPr="00C527C5">
        <w:rPr>
          <w:lang w:val="en-GB"/>
        </w:rPr>
        <w:fldChar w:fldCharType="separate"/>
      </w:r>
      <w:r w:rsidR="00BD7FA1" w:rsidRPr="00C527C5">
        <w:rPr>
          <w:noProof/>
          <w:lang w:val="en-GB"/>
        </w:rPr>
        <w:t>(Erlacher and Schredl 2008; Gardner et al. 1975)</w:t>
      </w:r>
      <w:r w:rsidR="00BD7FA1" w:rsidRPr="00C527C5">
        <w:rPr>
          <w:lang w:val="en-GB"/>
        </w:rPr>
        <w:fldChar w:fldCharType="end"/>
      </w:r>
      <w:r w:rsidR="00BD7FA1">
        <w:rPr>
          <w:lang w:val="en-GB"/>
        </w:rPr>
        <w:t>.</w:t>
      </w:r>
      <w:r>
        <w:rPr>
          <w:lang w:val="en-GB"/>
        </w:rPr>
        <w:br/>
      </w:r>
      <w:r>
        <w:rPr>
          <w:lang w:val="en-GB"/>
        </w:rPr>
        <w:br/>
      </w:r>
      <w:r w:rsidR="00D97A23">
        <w:rPr>
          <w:lang w:val="en-GB"/>
        </w:rPr>
        <w:t>The first evidence</w:t>
      </w:r>
      <w:r w:rsidR="00952E54" w:rsidRPr="00C527C5">
        <w:rPr>
          <w:lang w:val="en-GB"/>
        </w:rPr>
        <w:t xml:space="preserve"> </w:t>
      </w:r>
      <w:r w:rsidR="00F06F07">
        <w:rPr>
          <w:lang w:val="en-GB"/>
        </w:rPr>
        <w:t>for this hypothesis came</w:t>
      </w:r>
      <w:r w:rsidR="00952E54" w:rsidRPr="00C527C5">
        <w:rPr>
          <w:lang w:val="en-GB"/>
        </w:rPr>
        <w:t xml:space="preserve"> from </w:t>
      </w:r>
      <w:r w:rsidR="00952E54" w:rsidRPr="00C527C5">
        <w:rPr>
          <w:lang w:val="en-GB"/>
        </w:rPr>
        <w:fldChar w:fldCharType="begin" w:fldLock="1"/>
      </w:r>
      <w:r w:rsidR="00952E54" w:rsidRPr="00C527C5">
        <w:rPr>
          <w:lang w:val="en-GB"/>
        </w:rPr>
        <w:instrText>ADDIN CSL_CITATION { "citationItems" : [ { "id" : "ITEM-1", "itemData" : { "ISSN" : "13021192", "abstract" : "In a single participant physiological responses to dreamed motor performance in REM lucid dreams (LD) were studied. Electroencephalographic (EEG) alpha power over motor areas (C3, Cz, C4) has been recorded while the participant performed specific motor tasks (hand clenching vs. counting) in a LD. The lucid dreamer marked those dream events by pre-arranged eye movement patterns evident in the recorded electrooculogram (EOG). Results showed that EEG alpha power over bilateral motor areas decreased while the lucid dreamer executed left or right hand clenching in contrast to dream counting, which supports the hypothesis that motor performance during lucid dreaming involves the same cortical areas as during waking performance.", "author" : [ { "dropping-particle" : "", "family" : "Erlacher", "given" : "Daniel", "non-dropping-particle" : "", "parse-names" : false, "suffix" : "" }, { "dropping-particle" : "", "family" : "Schredl", "given" : "Michael", "non-dropping-particle" : "", "parse-names" : false, "suffix" : "" }, { "dropping-particle" : "", "family" : "LaBerge", "given" : "Stephen", "non-dropping-particle" : "", "parse-names" : false, "suffix" : "" } ], "container-title" : "Sleep and Hypnosis", "id" : "ITEM-1", "issue" : "4", "issued" : { "date-parts" : [ [ "2003" ] ] }, "page" : "182-187", "title" : "Motor area activation during dreamed hand clenching: A pilot study on EEG alpha band", "type" : "article-journal", "volume" : "5" }, "uris" : [ "http://www.mendeley.com/documents/?uuid=16042184-635c-4088-b7e9-eb006fa14266" ] } ], "mendeley" : { "formattedCitation" : "(Erlacher, Schredl, and LaBerge 2003)", "manualFormatting" : "Erlacher, Schredl and LaBerge (2003)", "plainTextFormattedCitation" : "(Erlacher, Schredl, and LaBerge 2003)", "previouslyFormattedCitation" : "(Erlacher, Schredl, and LaBerge 2003)" }, "properties" : { "noteIndex" : 0 }, "schema" : "https://github.com/citation-style-language/schema/raw/master/csl-citation.json" }</w:instrText>
      </w:r>
      <w:r w:rsidR="00952E54" w:rsidRPr="00C527C5">
        <w:rPr>
          <w:lang w:val="en-GB"/>
        </w:rPr>
        <w:fldChar w:fldCharType="separate"/>
      </w:r>
      <w:r w:rsidR="00952E54" w:rsidRPr="00C527C5">
        <w:rPr>
          <w:noProof/>
          <w:lang w:val="en-GB"/>
        </w:rPr>
        <w:t>Erlacher, Schredl and LaBerge (2003)</w:t>
      </w:r>
      <w:r w:rsidR="00952E54" w:rsidRPr="00C527C5">
        <w:rPr>
          <w:lang w:val="en-GB"/>
        </w:rPr>
        <w:fldChar w:fldCharType="end"/>
      </w:r>
      <w:r w:rsidR="00975386" w:rsidRPr="00C527C5">
        <w:rPr>
          <w:lang w:val="en-GB"/>
        </w:rPr>
        <w:t>, who looked at EEG activity during dreamed hand clenching and counting in lucid dreaming participants. They found that during hand clenching alpha power dec</w:t>
      </w:r>
      <w:r w:rsidR="0085608E">
        <w:rPr>
          <w:lang w:val="en-GB"/>
        </w:rPr>
        <w:t xml:space="preserve">reased </w:t>
      </w:r>
      <w:r w:rsidR="0085608E" w:rsidRPr="00C527C5">
        <w:rPr>
          <w:lang w:val="en-GB"/>
        </w:rPr>
        <w:t xml:space="preserve">in </w:t>
      </w:r>
      <w:r w:rsidR="0085608E">
        <w:rPr>
          <w:lang w:val="en-GB"/>
        </w:rPr>
        <w:t xml:space="preserve">the </w:t>
      </w:r>
      <w:r w:rsidR="0085608E" w:rsidRPr="00C527C5">
        <w:rPr>
          <w:lang w:val="en-GB"/>
        </w:rPr>
        <w:t>bilateral motor areas</w:t>
      </w:r>
      <w:r w:rsidR="00C23774">
        <w:rPr>
          <w:lang w:val="en-GB"/>
        </w:rPr>
        <w:t xml:space="preserve">, showing similarities with </w:t>
      </w:r>
      <w:r w:rsidR="0085608E">
        <w:rPr>
          <w:lang w:val="en-GB"/>
        </w:rPr>
        <w:t>awake motor performance</w:t>
      </w:r>
      <w:r w:rsidR="00BD7FA1">
        <w:rPr>
          <w:lang w:val="en-GB"/>
        </w:rPr>
        <w:t>.</w:t>
      </w:r>
      <w:r w:rsidR="00D97A23">
        <w:rPr>
          <w:lang w:val="en-GB"/>
        </w:rPr>
        <w:t xml:space="preserve"> </w:t>
      </w:r>
      <w:r w:rsidR="00191E6D">
        <w:rPr>
          <w:lang w:val="en-GB"/>
        </w:rPr>
        <w:t>The earlier discussed w</w:t>
      </w:r>
      <w:r w:rsidR="00517E03" w:rsidRPr="00C527C5">
        <w:rPr>
          <w:lang w:val="en-GB"/>
        </w:rPr>
        <w:t>ork by Dresler et al</w:t>
      </w:r>
      <w:r w:rsidR="00410E39">
        <w:rPr>
          <w:lang w:val="en-GB"/>
        </w:rPr>
        <w:t>.</w:t>
      </w:r>
      <w:r w:rsidR="00517E03" w:rsidRPr="00C527C5">
        <w:rPr>
          <w:lang w:val="en-GB"/>
        </w:rPr>
        <w:t xml:space="preserve"> (2011) </w:t>
      </w:r>
      <w:r w:rsidR="00975386" w:rsidRPr="00C527C5">
        <w:rPr>
          <w:lang w:val="en-GB"/>
        </w:rPr>
        <w:t>furt</w:t>
      </w:r>
      <w:r w:rsidR="00191E6D">
        <w:rPr>
          <w:lang w:val="en-GB"/>
        </w:rPr>
        <w:t>her strengthened the hypothesis,</w:t>
      </w:r>
      <w:r w:rsidR="00975386" w:rsidRPr="00C527C5">
        <w:rPr>
          <w:lang w:val="en-GB"/>
        </w:rPr>
        <w:t xml:space="preserve"> by </w:t>
      </w:r>
      <w:r w:rsidR="00517E03" w:rsidRPr="00C527C5">
        <w:rPr>
          <w:lang w:val="en-GB"/>
        </w:rPr>
        <w:t>show</w:t>
      </w:r>
      <w:r w:rsidR="00975386" w:rsidRPr="00C527C5">
        <w:rPr>
          <w:lang w:val="en-GB"/>
        </w:rPr>
        <w:t>ing</w:t>
      </w:r>
      <w:r w:rsidR="00517E03" w:rsidRPr="00C527C5">
        <w:rPr>
          <w:lang w:val="en-GB"/>
        </w:rPr>
        <w:t xml:space="preserve"> that dreamed movement elicits activation in the sensorimotor </w:t>
      </w:r>
      <w:r w:rsidR="00975386" w:rsidRPr="00C527C5">
        <w:rPr>
          <w:lang w:val="en-GB"/>
        </w:rPr>
        <w:t>cortex</w:t>
      </w:r>
      <w:r w:rsidR="00E97EF7" w:rsidRPr="00C527C5">
        <w:rPr>
          <w:lang w:val="en-GB"/>
        </w:rPr>
        <w:t xml:space="preserve"> using neuroimaging</w:t>
      </w:r>
      <w:r w:rsidR="0085608E">
        <w:rPr>
          <w:lang w:val="en-GB"/>
        </w:rPr>
        <w:t xml:space="preserve"> techniques</w:t>
      </w:r>
      <w:r w:rsidR="00517E03" w:rsidRPr="00C527C5">
        <w:rPr>
          <w:lang w:val="en-GB"/>
        </w:rPr>
        <w:t xml:space="preserve">. </w:t>
      </w:r>
      <w:r w:rsidR="00A60498">
        <w:rPr>
          <w:lang w:val="en-GB"/>
        </w:rPr>
        <w:t>U</w:t>
      </w:r>
      <w:r w:rsidR="002A6714">
        <w:rPr>
          <w:lang w:val="en-GB"/>
        </w:rPr>
        <w:t xml:space="preserve">sing </w:t>
      </w:r>
      <w:r w:rsidR="00D97A23" w:rsidRPr="00C527C5">
        <w:rPr>
          <w:lang w:val="en-GB"/>
        </w:rPr>
        <w:t>fMRI</w:t>
      </w:r>
      <w:r w:rsidR="00A60498">
        <w:rPr>
          <w:lang w:val="en-GB"/>
        </w:rPr>
        <w:t xml:space="preserve"> they found bilateral increases in activity</w:t>
      </w:r>
      <w:r w:rsidR="00F84015" w:rsidRPr="00C527C5">
        <w:rPr>
          <w:lang w:val="en-GB"/>
        </w:rPr>
        <w:t xml:space="preserve"> in the same cortical s</w:t>
      </w:r>
      <w:r w:rsidR="0085608E">
        <w:rPr>
          <w:lang w:val="en-GB"/>
        </w:rPr>
        <w:t>ensorimotor areas for motor tasks performed during wakefulness</w:t>
      </w:r>
      <w:r w:rsidR="00F84015" w:rsidRPr="00C527C5">
        <w:rPr>
          <w:lang w:val="en-GB"/>
        </w:rPr>
        <w:t xml:space="preserve"> and lucid dreaming</w:t>
      </w:r>
      <w:r w:rsidR="001C336A" w:rsidRPr="00C527C5">
        <w:rPr>
          <w:lang w:val="en-GB"/>
        </w:rPr>
        <w:t>. During dreaming the signals were more localized in small clusters and bold fluctuations were only half as strong as compared to wakefulness</w:t>
      </w:r>
      <w:r w:rsidR="00E97EF7" w:rsidRPr="00C527C5">
        <w:rPr>
          <w:lang w:val="en-GB"/>
        </w:rPr>
        <w:t>, representing either generally weaker activation or more focal a</w:t>
      </w:r>
      <w:r w:rsidR="00381156" w:rsidRPr="00C527C5">
        <w:rPr>
          <w:lang w:val="en-GB"/>
        </w:rPr>
        <w:t>ctivation of the hand areas only</w:t>
      </w:r>
      <w:r w:rsidR="001C336A" w:rsidRPr="00C527C5">
        <w:rPr>
          <w:lang w:val="en-GB"/>
        </w:rPr>
        <w:t>.</w:t>
      </w:r>
      <w:r w:rsidR="002A6714">
        <w:rPr>
          <w:lang w:val="en-GB"/>
        </w:rPr>
        <w:t xml:space="preserve"> H</w:t>
      </w:r>
      <w:r w:rsidR="00381156" w:rsidRPr="00C527C5">
        <w:rPr>
          <w:lang w:val="en-GB"/>
        </w:rPr>
        <w:t xml:space="preserve">emodynamic responses </w:t>
      </w:r>
      <w:r w:rsidR="002A6714">
        <w:rPr>
          <w:lang w:val="en-GB"/>
        </w:rPr>
        <w:t xml:space="preserve">found with NIRS scanning </w:t>
      </w:r>
      <w:r w:rsidR="00381156" w:rsidRPr="00C527C5">
        <w:rPr>
          <w:lang w:val="en-GB"/>
        </w:rPr>
        <w:t xml:space="preserve">during dreamed motor performance were also smaller in the sensorimotor cortex, but just as strong in the Supplementary Motor Area (SMA) when compared to wakeful performance. The SMA is involved in movement timing, preparation and monitoring </w:t>
      </w:r>
      <w:r w:rsidR="009C17FA" w:rsidRPr="00C527C5">
        <w:rPr>
          <w:lang w:val="en-GB"/>
        </w:rPr>
        <w:fldChar w:fldCharType="begin" w:fldLock="1"/>
      </w:r>
      <w:r w:rsidR="009C17FA" w:rsidRPr="00C527C5">
        <w:rPr>
          <w:lang w:val="en-GB"/>
        </w:rPr>
        <w:instrText>ADDIN CSL_CITATION { "citationItems" : [ { "id" : "ITEM-1", "itemData" : { "DOI" : "80:3247-3260", "ISBN" : "1378613791", "ISSN" : "0022-3077", "PMID" : "9862919", "abstract" : "Both supplementary and presupplementary motor areas are crucial for the temporal organization of multiple movements. J. Neurophysiol. 80: 3247-3260, 1998. To study the involvement of the supplementary (SMA) and presupplementary (pre-SMA) motor areas in performing sequential multiple movements that are individually separated in time, we injected muscimol, a gamma-aminobutyric acid agonist, bilaterally into the part of each area that represents the forelimb. Two monkeys were trained to perform three different movements, separated by a waiting time, in four or six different orders. First, each series of movements was learned during five trials guided by visual signals that indicated the correct movements. The monkeys subsequently executed the three movements in the memorized order, without the visual signals. After the injection of muscimol (3 microliter, 5 micrograms/microliters in 10 min) into either the SMA or pre-SMA bilaterally, the animals started making errors in performing the sequence of movements correctly from memory. However, when guided with a visual signal, they could select and perform the three movements correctly. The impaired memory-based sequencing of movements worsened progressively with time until the animals could not perform the task. Yet they still could associate the visual signals with the different movements at that stage. In control experiments on two separate monkeys, we found that injections of the same amount of muscimol into either the SMA or pre-SMA did not cause problems with nonsequential reaching movement regardless of whether it was visually triggered or self-initiated. These results support the view that both the SMA and pre-SMA are crucially involved in sequencing multiple movements over time.", "author" : [ { "dropping-particle" : "", "family" : "Shima", "given" : "K", "non-dropping-particle" : "", "parse-names" : false, "suffix" : "" }, { "dropping-particle" : "", "family" : "Tanji", "given" : "J", "non-dropping-particle" : "", "parse-names" : false, "suffix" : "" } ], "container-title" : "Journal of neurophysiology", "id" : "ITEM-1", "issue" : "6", "issued" : { "date-parts" : [ [ "1998" ] ] }, "page" : "3247-3260", "title" : "Both supplementary and presupplementary motor areas are crucial for the temporal organization of multiple movements.", "type" : "article-journal", "volume" : "80" }, "uris" : [ "http://www.mendeley.com/documents/?uuid=f533a96b-6f6d-4cf1-837c-fb044a74838f" ] } ], "mendeley" : { "formattedCitation" : "(Shima and Tanji 1998)", "plainTextFormattedCitation" : "(Shima and Tanji 1998)", "previouslyFormattedCitation" : "(Shima and Tanji 1998)" }, "properties" : { "noteIndex" : 0 }, "schema" : "https://github.com/citation-style-language/schema/raw/master/csl-citation.json" }</w:instrText>
      </w:r>
      <w:r w:rsidR="009C17FA" w:rsidRPr="00C527C5">
        <w:rPr>
          <w:lang w:val="en-GB"/>
        </w:rPr>
        <w:fldChar w:fldCharType="separate"/>
      </w:r>
      <w:r w:rsidR="009C17FA" w:rsidRPr="00C527C5">
        <w:rPr>
          <w:noProof/>
          <w:lang w:val="en-GB"/>
        </w:rPr>
        <w:t>(Shima and Tanji 1998)</w:t>
      </w:r>
      <w:r w:rsidR="009C17FA" w:rsidRPr="00C527C5">
        <w:rPr>
          <w:lang w:val="en-GB"/>
        </w:rPr>
        <w:fldChar w:fldCharType="end"/>
      </w:r>
      <w:r w:rsidR="009C17FA" w:rsidRPr="00C527C5">
        <w:rPr>
          <w:lang w:val="en-GB"/>
        </w:rPr>
        <w:t xml:space="preserve">, </w:t>
      </w:r>
      <w:r w:rsidR="00381156" w:rsidRPr="00C527C5">
        <w:rPr>
          <w:lang w:val="en-GB"/>
        </w:rPr>
        <w:t>and has been linked to retrieval of learned motor sequences from memory</w:t>
      </w:r>
      <w:r w:rsidR="009C17FA" w:rsidRPr="00C527C5">
        <w:rPr>
          <w:lang w:val="en-GB"/>
        </w:rPr>
        <w:t xml:space="preserve"> </w:t>
      </w:r>
      <w:r w:rsidR="009C17FA" w:rsidRPr="00C527C5">
        <w:rPr>
          <w:lang w:val="en-GB"/>
        </w:rPr>
        <w:fldChar w:fldCharType="begin" w:fldLock="1"/>
      </w:r>
      <w:r w:rsidR="0057718F" w:rsidRPr="00C527C5">
        <w:rPr>
          <w:lang w:val="en-GB"/>
        </w:rPr>
        <w:instrText>ADDIN CSL_CITATION { "citationItems" : [ { "id" : "ITEM-1", "itemData" : { "ISBN" : "0926-6410 (Print)\\r0926-6410 (Linking)", "PMID" : "8713555", "abstract" : "Neuronal activity in the supplementary motor area (SMA) and primary motor cortex (MI) have been compared in many experiments during performance of many different motor tasks. On one hand, the activity in both areas may appear similar, especially when the motor task is simple. On the other hand, if the motor tasks are more demanding, neuronal activity in the SMA exhibits a variety of complex relationship to many different aspects of motor behavior, while the activity in MI is mostly related to execution of motor task itself. Of particular interest is the neuronal activity in the SMA during preparation and execution of motor tasks when no external cues for the retrieval of appropriate motor act is available. Temporal sequencing of multiple movements is a typical example of the kind of motor task that requires profound activity in the SMA.", "author" : [ { "dropping-particle" : "", "family" : "Tanji", "given" : "J", "non-dropping-particle" : "", "parse-names" : false, "suffix" : "" }, { "dropping-particle" : "", "family" : "Mushiake", "given" : "H", "non-dropping-particle" : "", "parse-names" : false, "suffix" : "" } ], "container-title" : "Brain Res Cogn Brain Res", "id" : "ITEM-1", "issue" : "2", "issued" : { "date-parts" : [ [ "1996" ] ] }, "page" : "143-150", "title" : "Comparison of neuronal activity in the supplementary motor area and primary motor cortex", "type" : "article-journal", "volume" : "3" }, "uris" : [ "http://www.mendeley.com/documents/?uuid=6d9c687e-cf47-42e1-bb20-8d70fd77ea97" ] } ], "mendeley" : { "formattedCitation" : "(Tanji and Mushiake 1996)", "plainTextFormattedCitation" : "(Tanji and Mushiake 1996)", "previouslyFormattedCitation" : "(Tanji and Mushiake 1996)" }, "properties" : { "noteIndex" : 0 }, "schema" : "https://github.com/citation-style-language/schema/raw/master/csl-citation.json" }</w:instrText>
      </w:r>
      <w:r w:rsidR="009C17FA" w:rsidRPr="00C527C5">
        <w:rPr>
          <w:lang w:val="en-GB"/>
        </w:rPr>
        <w:fldChar w:fldCharType="separate"/>
      </w:r>
      <w:r w:rsidR="009C17FA" w:rsidRPr="00C527C5">
        <w:rPr>
          <w:noProof/>
          <w:lang w:val="en-GB"/>
        </w:rPr>
        <w:t>(Tanji and Mushiake 1996)</w:t>
      </w:r>
      <w:r w:rsidR="009C17FA" w:rsidRPr="00C527C5">
        <w:rPr>
          <w:lang w:val="en-GB"/>
        </w:rPr>
        <w:fldChar w:fldCharType="end"/>
      </w:r>
      <w:r w:rsidR="009C17FA" w:rsidRPr="00C527C5">
        <w:rPr>
          <w:lang w:val="en-GB"/>
        </w:rPr>
        <w:t xml:space="preserve">. In general, this data supports the hypothesis that dreamed movement elicits similar activation as performing the same movement whilst awake. </w:t>
      </w:r>
      <w:r w:rsidR="001E2A4B" w:rsidRPr="00C527C5">
        <w:rPr>
          <w:lang w:val="en-GB"/>
        </w:rPr>
        <w:t xml:space="preserve">As these experiments were case studies the findings should be interpreted as preliminary evidence and proof that with lucid dreaming we can now investigate the neural correlates of dreams. </w:t>
      </w:r>
    </w:p>
    <w:p w14:paraId="2C6C6A36" w14:textId="655E7D0A" w:rsidR="009C17FA" w:rsidRDefault="00410E39" w:rsidP="004B6529">
      <w:pPr>
        <w:spacing w:after="0"/>
        <w:rPr>
          <w:lang w:val="en-GB"/>
        </w:rPr>
      </w:pPr>
      <w:r>
        <w:rPr>
          <w:lang w:val="en-GB"/>
        </w:rPr>
        <w:t xml:space="preserve">Some additional evidence </w:t>
      </w:r>
      <w:r w:rsidR="00A60498">
        <w:rPr>
          <w:lang w:val="en-GB"/>
        </w:rPr>
        <w:t>was found studying</w:t>
      </w:r>
      <w:r>
        <w:rPr>
          <w:lang w:val="en-GB"/>
        </w:rPr>
        <w:t xml:space="preserve"> </w:t>
      </w:r>
      <w:r w:rsidRPr="00C527C5">
        <w:rPr>
          <w:lang w:val="en-GB"/>
        </w:rPr>
        <w:t xml:space="preserve">disorders </w:t>
      </w:r>
      <w:r>
        <w:rPr>
          <w:lang w:val="en-GB"/>
        </w:rPr>
        <w:t xml:space="preserve">that </w:t>
      </w:r>
      <w:r w:rsidRPr="00C527C5">
        <w:rPr>
          <w:lang w:val="en-GB"/>
        </w:rPr>
        <w:t>lead to incomplete muscle atonia</w:t>
      </w:r>
      <w:r w:rsidR="00A60498">
        <w:rPr>
          <w:lang w:val="en-GB"/>
        </w:rPr>
        <w:t xml:space="preserve">, like </w:t>
      </w:r>
      <w:r w:rsidR="00A60498" w:rsidRPr="00C527C5">
        <w:rPr>
          <w:lang w:val="en-GB"/>
        </w:rPr>
        <w:t>REM behavioural disorder</w:t>
      </w:r>
      <w:r w:rsidRPr="00C527C5">
        <w:rPr>
          <w:lang w:val="en-GB"/>
        </w:rPr>
        <w:t xml:space="preserve">. Patients with </w:t>
      </w:r>
      <w:r w:rsidR="00A60498">
        <w:rPr>
          <w:lang w:val="en-GB"/>
        </w:rPr>
        <w:t>this</w:t>
      </w:r>
      <w:r w:rsidRPr="00C527C5">
        <w:rPr>
          <w:lang w:val="en-GB"/>
        </w:rPr>
        <w:t xml:space="preserve"> disorder occasionally seem to enact fragments from their dreams, suggesting that dreamed motor actions involve similar brain activation as during performing these action while awake </w:t>
      </w:r>
      <w:r w:rsidRPr="00C527C5">
        <w:rPr>
          <w:lang w:val="en-GB"/>
        </w:rPr>
        <w:fldChar w:fldCharType="begin" w:fldLock="1"/>
      </w:r>
      <w:r w:rsidRPr="00C527C5">
        <w:rPr>
          <w:lang w:val="en-GB"/>
        </w:rPr>
        <w:instrText>ADDIN CSL_CITATION { "citationItems" : [ { "id" : "ITEM-1", "itemData" : { "DOI" : "10.1111/j.1749-6632.2009.05115.x.REM", "ISBN" : "6176387124", "ISSN" : "1079-5006", "PMID" : "15972604", "abstract" : "Rapid eye movement (REM) sleep behavior disorder (RBD) is a parasomnia manifested by vivid, often frightening dreams associated with simple or complex motor behavior during REM sleep. Patients appear to \u201cact out their dreams,\u201d in which the exhibited behaviors mirror the content of the dreams, and the dream content often involves a chasing or attacking theme. The polysomnographic features of RBD include increased electromyographic tone +/- dream enactment behavior during REM sleep. Management with counseling and pharmacologic measures is usually straight-forward and effective. In this review, the terminology, clinical and polysomnographic features, demographic and epidemiologic features, diagnostic criteria, differential diagnosis, and management strategies are discussed. Recent data on the suspected pathophysiologic mechanisms of RBD are also reviewed. The literature and our institutional experience on RBD are next discussed, with an emphasis on the RBD-neurodegenerative disease association and particularly the RBD-synucleinopathy association. Several issues relating to evolving concepts, controversies, and future directions are then reviewed, with an emphasis on idiopathic RBD representing an early feature of a neurodegenerative disease and particularly an evolving synucleinopathy. Planning for future therapies that impact patients with idiopathic RBD is reviewed in detail.", "author" : [ { "dropping-particle" : "", "family" : "Boeve", "given" : "Bradley F", "non-dropping-particle" : "", "parse-names" : false, "suffix" : "" } ], "container-title" : "Annals of the New York Academy of Sciences", "id" : "ITEM-1", "issue" : "1184", "issued" : { "date-parts" : [ [ "2010" ] ] }, "page" : "15-54", "title" : "REM Sleep Behavior Disorder: Updated Review of the Core Features, the RBD-Neurodegenerative Disease Association, Evolving Concepts, Controversies, and Future Directions", "type" : "article-journal" }, "uris" : [ "http://www.mendeley.com/documents/?uuid=7574b65f-9dd1-406d-a7e3-5ee875eb8cc5" ] } ], "mendeley" : { "formattedCitation" : "(Boeve 2010)", "plainTextFormattedCitation" : "(Boeve 2010)", "previouslyFormattedCitation" : "(Boeve 2010)" }, "properties" : { "noteIndex" : 0 }, "schema" : "https://github.com/citation-style-language/schema/raw/master/csl-citation.json" }</w:instrText>
      </w:r>
      <w:r w:rsidRPr="00C527C5">
        <w:rPr>
          <w:lang w:val="en-GB"/>
        </w:rPr>
        <w:fldChar w:fldCharType="separate"/>
      </w:r>
      <w:r w:rsidRPr="00C527C5">
        <w:rPr>
          <w:noProof/>
          <w:lang w:val="en-GB"/>
        </w:rPr>
        <w:t>(Boeve 2010)</w:t>
      </w:r>
      <w:r w:rsidRPr="00C527C5">
        <w:rPr>
          <w:lang w:val="en-GB"/>
        </w:rPr>
        <w:fldChar w:fldCharType="end"/>
      </w:r>
      <w:r w:rsidRPr="00C527C5">
        <w:rPr>
          <w:lang w:val="en-GB"/>
        </w:rPr>
        <w:t>.</w:t>
      </w:r>
    </w:p>
    <w:p w14:paraId="74EFD5A7" w14:textId="77777777" w:rsidR="00C23774" w:rsidRPr="00C527C5" w:rsidRDefault="00C23774" w:rsidP="004B6529">
      <w:pPr>
        <w:spacing w:after="0"/>
        <w:rPr>
          <w:lang w:val="en-GB"/>
        </w:rPr>
      </w:pPr>
    </w:p>
    <w:p w14:paraId="5633631F" w14:textId="624A5AC0" w:rsidR="00DC1419" w:rsidRDefault="0085608E" w:rsidP="004B6529">
      <w:pPr>
        <w:pStyle w:val="ListParagraph"/>
        <w:spacing w:after="0"/>
        <w:ind w:left="0"/>
        <w:rPr>
          <w:lang w:val="en-GB"/>
        </w:rPr>
      </w:pPr>
      <w:r>
        <w:rPr>
          <w:lang w:val="en-GB"/>
        </w:rPr>
        <w:t>In summary, for injured sportsmen and potentially</w:t>
      </w:r>
      <w:r w:rsidR="009C17FA" w:rsidRPr="00C527C5">
        <w:rPr>
          <w:lang w:val="en-GB"/>
        </w:rPr>
        <w:t xml:space="preserve"> patients with motor disorders/</w:t>
      </w:r>
      <w:r w:rsidR="001E2A4B" w:rsidRPr="00C527C5">
        <w:rPr>
          <w:lang w:val="en-GB"/>
        </w:rPr>
        <w:t>dysfunction</w:t>
      </w:r>
      <w:r w:rsidR="0057718F" w:rsidRPr="00C527C5">
        <w:rPr>
          <w:lang w:val="en-GB"/>
        </w:rPr>
        <w:t>s</w:t>
      </w:r>
      <w:r w:rsidR="009C17FA" w:rsidRPr="00C527C5">
        <w:rPr>
          <w:lang w:val="en-GB"/>
        </w:rPr>
        <w:t>, practicing motor tasks in lucid dreams might help the revalidation process. As was discussed before, dream environment provides a much more realistic and detailed setting and bodily experience than mental practice, enabling the patient to perform the motor tasks whilst experiencing the movement as if it was real</w:t>
      </w:r>
      <w:r w:rsidR="004F6EF9">
        <w:rPr>
          <w:lang w:val="en-GB"/>
        </w:rPr>
        <w:t>.</w:t>
      </w:r>
      <w:r w:rsidR="00DC1419" w:rsidRPr="00C527C5">
        <w:rPr>
          <w:lang w:val="en-GB"/>
        </w:rPr>
        <w:t xml:space="preserve"> </w:t>
      </w:r>
    </w:p>
    <w:p w14:paraId="64587709" w14:textId="77777777" w:rsidR="00C23774" w:rsidRDefault="00C23774" w:rsidP="004B6529">
      <w:pPr>
        <w:pStyle w:val="ListParagraph"/>
        <w:spacing w:after="0"/>
        <w:ind w:left="0"/>
        <w:rPr>
          <w:lang w:val="en-GB"/>
        </w:rPr>
      </w:pPr>
    </w:p>
    <w:p w14:paraId="30DB839D" w14:textId="77777777" w:rsidR="00C23774" w:rsidRPr="00C527C5" w:rsidRDefault="00C23774" w:rsidP="004B6529">
      <w:pPr>
        <w:pStyle w:val="ListParagraph"/>
        <w:spacing w:after="0"/>
        <w:ind w:left="0"/>
        <w:rPr>
          <w:lang w:val="en-GB"/>
        </w:rPr>
      </w:pPr>
    </w:p>
    <w:p w14:paraId="5A8595A7" w14:textId="77777777" w:rsidR="008B3E78" w:rsidRPr="00C527C5" w:rsidRDefault="008B3E78" w:rsidP="004B6529">
      <w:pPr>
        <w:pStyle w:val="Heading1"/>
        <w:spacing w:before="0"/>
        <w:rPr>
          <w:lang w:val="en-GB"/>
        </w:rPr>
      </w:pPr>
      <w:r>
        <w:rPr>
          <w:lang w:val="en-GB"/>
        </w:rPr>
        <w:t>A</w:t>
      </w:r>
      <w:r w:rsidRPr="00C527C5">
        <w:rPr>
          <w:lang w:val="en-GB"/>
        </w:rPr>
        <w:t xml:space="preserve"> treatment option for nightmares</w:t>
      </w:r>
    </w:p>
    <w:p w14:paraId="535311AE" w14:textId="77777777" w:rsidR="00255CF1" w:rsidRDefault="008B3E78" w:rsidP="004B6529">
      <w:pPr>
        <w:spacing w:after="0"/>
        <w:rPr>
          <w:lang w:val="en-GB"/>
        </w:rPr>
      </w:pPr>
      <w:r w:rsidRPr="00C527C5">
        <w:rPr>
          <w:lang w:val="en-GB"/>
        </w:rPr>
        <w:t xml:space="preserve">Nightmares are defined as dream experiences loaded with anxiety or fear (International Classification of Diseases ICD-10). They mainly occur in the second half of the night during a long REM sleep phase, are associated with slight vegetative arousals (an increase or fluctuation in the heart and respiratory rate) and often cause the dreamer to wake up. Due to the ability to actively change the dream content, lucid dreaming was quickly spotted for its potential to help against nightmares. If patients could learn to become lucid within the nightmare, they could control and deal with the threats within the dream. Multiple lucid dreamers stated that the nightmares never returned after dealing with them in a lucid dream </w:t>
      </w:r>
      <w:r w:rsidRPr="00C527C5">
        <w:rPr>
          <w:lang w:val="en-GB"/>
        </w:rPr>
        <w:fldChar w:fldCharType="begin" w:fldLock="1"/>
      </w:r>
      <w:r>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plainTextFormattedCitation" : "(LaBerge and Rheingold 1990)", "previouslyFormattedCitation" : "(LaBerge and Rheingold 1990)" }, "properties" : { "noteIndex" : 0 }, "schema" : "https://github.com/citation-style-language/schema/raw/master/csl-citation.json" }</w:instrText>
      </w:r>
      <w:r w:rsidRPr="00C527C5">
        <w:rPr>
          <w:lang w:val="en-GB"/>
        </w:rPr>
        <w:fldChar w:fldCharType="separate"/>
      </w:r>
      <w:r w:rsidRPr="00C527C5">
        <w:rPr>
          <w:noProof/>
          <w:lang w:val="en-GB"/>
        </w:rPr>
        <w:t>(LaBerge and Rheingold 1990)</w:t>
      </w:r>
      <w:r w:rsidRPr="00C527C5">
        <w:rPr>
          <w:lang w:val="en-GB"/>
        </w:rPr>
        <w:fldChar w:fldCharType="end"/>
      </w:r>
      <w:r w:rsidRPr="00C527C5">
        <w:rPr>
          <w:lang w:val="en-GB"/>
        </w:rPr>
        <w:t xml:space="preserve">. </w:t>
      </w:r>
      <w:r w:rsidR="00E65BD9">
        <w:rPr>
          <w:lang w:val="en-GB"/>
        </w:rPr>
        <w:t>For this treatment to work, patients would not have to learn to become highly skilled lucid dreamers, as one or two lucid dreams would in most cases already be enough to help with the problem.</w:t>
      </w:r>
      <w:r w:rsidRPr="00C527C5">
        <w:rPr>
          <w:lang w:val="en-GB"/>
        </w:rPr>
        <w:br/>
        <w:t xml:space="preserve"> </w:t>
      </w:r>
      <w:r w:rsidRPr="00C527C5">
        <w:rPr>
          <w:lang w:val="en-GB"/>
        </w:rPr>
        <w:br/>
        <w:t xml:space="preserve">In 1990, </w:t>
      </w:r>
      <w:r w:rsidR="00F401DD">
        <w:rPr>
          <w:lang w:val="en-GB"/>
        </w:rPr>
        <w:fldChar w:fldCharType="begin" w:fldLock="1"/>
      </w:r>
      <w:r w:rsidR="00F401DD">
        <w:rPr>
          <w:lang w:val="en-GB"/>
        </w:rPr>
        <w:instrText>ADDIN CSL_CITATION { "citationItems" : [ { "id" : "ITEM-1", "itemData" : { "author" : [ { "dropping-particle" : "", "family" : "Brylowski", "given" : "A", "non-dropping-particle" : "", "parse-names" : false, "suffix" : "" } ], "container-title" : "psychiatric journal of the university of Ottawa", "id" : "ITEM-1", "issue" : "2", "issued" : { "date-parts" : [ [ "1990" ] ] }, "page" : "79-84", "title" : "Nightmares in crisis: clinical applications of lucid dreaming techniques", "type" : "article-journal", "volume" : "15" }, "uris" : [ "http://www.mendeley.com/documents/?uuid=773f87a0-4482-43cb-b7f3-9dbccfd41eff" ] } ], "mendeley" : { "formattedCitation" : "(Brylowski 1990)", "manualFormatting" : "Brylowski", "plainTextFormattedCitation" : "(Brylowski 1990)", "previouslyFormattedCitation" : "(Brylowski 1990)" }, "properties" : { "noteIndex" : 0 }, "schema" : "https://github.com/citation-style-language/schema/raw/master/csl-citation.json" }</w:instrText>
      </w:r>
      <w:r w:rsidR="00F401DD">
        <w:rPr>
          <w:lang w:val="en-GB"/>
        </w:rPr>
        <w:fldChar w:fldCharType="separate"/>
      </w:r>
      <w:r w:rsidR="00F401DD">
        <w:rPr>
          <w:noProof/>
          <w:lang w:val="en-GB"/>
        </w:rPr>
        <w:t>Brylowski</w:t>
      </w:r>
      <w:r w:rsidR="00F401DD">
        <w:rPr>
          <w:lang w:val="en-GB"/>
        </w:rPr>
        <w:fldChar w:fldCharType="end"/>
      </w:r>
      <w:r w:rsidR="00F401DD">
        <w:rPr>
          <w:lang w:val="en-GB"/>
        </w:rPr>
        <w:t xml:space="preserve"> </w:t>
      </w:r>
      <w:r w:rsidRPr="00C527C5">
        <w:rPr>
          <w:lang w:val="en-GB"/>
        </w:rPr>
        <w:t>conducted one of the earliest case studies, showing that developing lucid dreaming abilities helped to decrease nightmare frequency, nightmare intensity and distress. Since then</w:t>
      </w:r>
      <w:r w:rsidR="00E05A53">
        <w:rPr>
          <w:lang w:val="en-GB"/>
        </w:rPr>
        <w:t xml:space="preserve"> training in</w:t>
      </w:r>
      <w:r w:rsidRPr="00C527C5">
        <w:rPr>
          <w:lang w:val="en-GB"/>
        </w:rPr>
        <w:t xml:space="preserve"> lucid dreaming was shown to be successful as a treatment for nightmares in several more case studies </w:t>
      </w:r>
      <w:r w:rsidR="00F401DD">
        <w:rPr>
          <w:lang w:val="en-GB"/>
        </w:rPr>
        <w:fldChar w:fldCharType="begin" w:fldLock="1"/>
      </w:r>
      <w:r w:rsidR="00F401DD">
        <w:rPr>
          <w:lang w:val="en-GB"/>
        </w:rPr>
        <w:instrText>ADDIN CSL_CITATION { "citationItems" : [ { "id" : "ITEM-1", "itemData" : { "author" : [ { "dropping-particle" : "", "family" : "Abramovitch", "given" : "H.", "non-dropping-particle" : "", "parse-names" : false, "suffix" : "" } ], "container-title" : "Israel Journal of psychiatry and Related Sciences", "id" : "ITEM-1", "issue" : "2", "issued" : { "date-parts" : [ [ "1995" ] ] }, "page" : "140-145", "title" : "The nightmare of returning home: a case of acute onset nightmare disorder treated by lucid dreaming", "type" : "article-journal", "volume" : "32" }, "uris" : [ "http://www.mendeley.com/documents/?uuid=489314dd-b9a6-4079-9f56-93ac8c469aa5" ] }, { "id" : "ITEM-2", "itemData" : { "author" : [ { "dropping-particle" : "", "family" : "Zadra", "given" : "A. L.", "non-dropping-particle" : "", "parse-names" : false, "suffix" : "" }, { "dropping-particle" : "", "family" : "Pihl", "given" : "R. O.", "non-dropping-particle" : "", "parse-names" : false, "suffix" : "" } ], "container-title" : "Psychotherapy and Psychosomatics", "id" : "ITEM-2", "issue" : "1", "issued" : { "date-parts" : [ [ "1997" ] ] }, "page" : "50-55", "title" : "Lucid dreaming as a treatment for recurrent nightmares", "type" : "article-journal", "volume" : "66" }, "uris" : [ "http://www.mendeley.com/documents/?uuid=5c5727bb-d789-4a9d-82a5-19ff307f929f" ] }, { "id" : "ITEM-3", "itemData" : { "author" : [ { "dropping-particle" : "", "family" : "Spoormaker", "given" : "Victor I.", "non-dropping-particle" : "", "parse-names" : false, "suffix" : "" }, { "dropping-particle" : "", "family" : "Bout", "given" : "Jan", "non-dropping-particle" : "van den", "parse-names" : false, "suffix" : "" }, { "dropping-particle" : "", "family" : "Meijer", "given" : "Eli J. G.", "non-dropping-particle" : "", "parse-names" : false, "suffix" : "" } ], "container-title" : "Dreaming", "id" : "ITEM-3", "issue" : "3", "issued" : { "date-parts" : [ [ "2003" ] ] }, "page" : "181-186", "title" : "Lucid dreaming treatment for nightmares: A series of cases.", "type" : "article-journal", "volume" : "13" }, "uris" : [ "http://www.mendeley.com/documents/?uuid=0e4985ee-bd0d-4e75-9760-6577f4d5c8ed" ] } ], "mendeley" : { "formattedCitation" : "(Abramovitch 1995; Spoormaker et al. 2003; Zadra and Pihl 1997)", "plainTextFormattedCitation" : "(Abramovitch 1995; Spoormaker et al. 2003; Zadra and Pihl 1997)", "previouslyFormattedCitation" : "(Abramovitch 1995; Spoormaker et al. 2003; Zadra and Pihl 1997)" }, "properties" : { "noteIndex" : 0 }, "schema" : "https://github.com/citation-style-language/schema/raw/master/csl-citation.json" }</w:instrText>
      </w:r>
      <w:r w:rsidR="00F401DD">
        <w:rPr>
          <w:lang w:val="en-GB"/>
        </w:rPr>
        <w:fldChar w:fldCharType="separate"/>
      </w:r>
      <w:r w:rsidR="00F401DD" w:rsidRPr="00F401DD">
        <w:rPr>
          <w:noProof/>
          <w:lang w:val="en-GB"/>
        </w:rPr>
        <w:t>(Abramovitch 1995; Spoormaker et al. 2003; Zadra and Pihl 1997)</w:t>
      </w:r>
      <w:r w:rsidR="00F401DD">
        <w:rPr>
          <w:lang w:val="en-GB"/>
        </w:rPr>
        <w:fldChar w:fldCharType="end"/>
      </w:r>
      <w:r w:rsidRPr="00C527C5">
        <w:rPr>
          <w:lang w:val="en-GB"/>
        </w:rPr>
        <w:t xml:space="preserve"> and even in controlled trials</w:t>
      </w:r>
      <w:r w:rsidR="00F401DD">
        <w:rPr>
          <w:lang w:val="en-GB"/>
        </w:rPr>
        <w:t xml:space="preserve"> </w:t>
      </w:r>
      <w:r w:rsidR="00F401DD">
        <w:rPr>
          <w:lang w:val="en-GB"/>
        </w:rPr>
        <w:fldChar w:fldCharType="begin" w:fldLock="1"/>
      </w:r>
      <w:r w:rsidR="00F401DD">
        <w:rPr>
          <w:lang w:val="en-GB"/>
        </w:rPr>
        <w:instrText>ADDIN CSL_CITATION { "citationItems" : [ { "id" : "ITEM-1", "itemData" : { "DOI" : "10.1159/000095446", "ISBN" : "0033-3190 (Print)\\n0033-3190 (Linking)", "ISSN" : "00333190", "PMID" : "17053341", "abstract" : "BACKGROUND: The goal of this pilot study was to evaluate the effects of the cognitive-restructuring technique 'lucid dreaming treatment' (LDT) on chronic nightmares. Becoming lucid (realizing that one is dreaming) during a nightmare allows one to alter the nightmare storyline during the nightmare itself. METHODS: After having filled out a sleep and a posttraumatic stress disorder questionnaire, 23 nightmare sufferers were randomly divided into 3 groups; 8 participants received one 2-hour individual LDT session, 8 participants received one 2-hour group LDT session, and 7 participants were placed on the waiting list. LDT consisted of exposure, mastery, and lucidity exercises. Participants filled out the same questionnaires 12 weeks after the intervention (follow-up). RESULTS: At follow-up the nightmare frequency of both treatment groups had decreased. There were no significant changes in sleep quality and posttraumatic stress disorder symptom severity. Lucidity was not necessary for a reduction in nightmare frequency. CONCLUSIONS: LDT seems effective in reducing nightmare frequency, although the primary therapeutic component (i.e. exposure, mastery, or lucidity) remains unclear.", "author" : [ { "dropping-particle" : "", "family" : "Spoormaker", "given" : "Victor I.", "non-dropping-particle" : "", "parse-names" : false, "suffix" : "" }, { "dropping-particle" : "", "family" : "Bout", "given" : "Jan", "non-dropping-particle" : "Van Den", "parse-names" : false, "suffix" : "" } ], "container-title" : "Psychotherapy and Psychosomatics", "id" : "ITEM-1", "issue" : "6", "issued" : { "date-parts" : [ [ "2006" ] ] }, "page" : "389-394", "title" : "Lucid dreaming treatment for nightmares: A pilot study", "type" : "article-journal", "volume" : "75" }, "uris" : [ "http://www.mendeley.com/documents/?uuid=224b7cdd-7b13-4d6d-9f38-ef9bfd5be1b1" ] } ], "mendeley" : { "formattedCitation" : "(Spoormaker and Van Den Bout 2006)", "plainTextFormattedCitation" : "(Spoormaker and Van Den Bout 2006)", "previouslyFormattedCitation" : "(Spoormaker and Van Den Bout 2006)" }, "properties" : { "noteIndex" : 0 }, "schema" : "https://github.com/citation-style-language/schema/raw/master/csl-citation.json" }</w:instrText>
      </w:r>
      <w:r w:rsidR="00F401DD">
        <w:rPr>
          <w:lang w:val="en-GB"/>
        </w:rPr>
        <w:fldChar w:fldCharType="separate"/>
      </w:r>
      <w:r w:rsidR="00F401DD" w:rsidRPr="00F401DD">
        <w:rPr>
          <w:noProof/>
          <w:lang w:val="en-GB"/>
        </w:rPr>
        <w:t>(Spoormaker and Van Den Bout 2006)</w:t>
      </w:r>
      <w:r w:rsidR="00F401DD">
        <w:rPr>
          <w:lang w:val="en-GB"/>
        </w:rPr>
        <w:fldChar w:fldCharType="end"/>
      </w:r>
      <w:r w:rsidRPr="00C527C5">
        <w:rPr>
          <w:lang w:val="en-GB"/>
        </w:rPr>
        <w:t xml:space="preserve">. </w:t>
      </w:r>
      <w:r w:rsidR="0071368B">
        <w:rPr>
          <w:lang w:val="en-GB"/>
        </w:rPr>
        <w:t xml:space="preserve">During the controlled trial the participants only received one 2 hour training session on lucid dreaming, after which 4 out of 8 participants managed to become lucid during their nightmares within 12 weeks. </w:t>
      </w:r>
      <w:r w:rsidR="00E65BD9">
        <w:rPr>
          <w:lang w:val="en-GB"/>
        </w:rPr>
        <w:t xml:space="preserve">All of them had reported </w:t>
      </w:r>
      <w:r w:rsidR="00FD1BDF">
        <w:rPr>
          <w:lang w:val="en-GB"/>
        </w:rPr>
        <w:t>a reduction in the number of nightmares, diminishing by more than 50%.</w:t>
      </w:r>
      <w:r w:rsidR="0071368B">
        <w:rPr>
          <w:lang w:val="en-GB"/>
        </w:rPr>
        <w:br/>
      </w:r>
      <w:r w:rsidR="0071368B">
        <w:rPr>
          <w:lang w:val="en-GB"/>
        </w:rPr>
        <w:br/>
      </w:r>
      <w:r w:rsidRPr="00C527C5">
        <w:rPr>
          <w:lang w:val="en-GB"/>
        </w:rPr>
        <w:t xml:space="preserve">A recent study by </w:t>
      </w:r>
      <w:r w:rsidR="00F401DD">
        <w:rPr>
          <w:lang w:val="en-GB"/>
        </w:rPr>
        <w:fldChar w:fldCharType="begin" w:fldLock="1"/>
      </w:r>
      <w:r w:rsidR="009967E6">
        <w:rPr>
          <w:lang w:val="en-GB"/>
        </w:rPr>
        <w:instrText>ADDIN CSL_CITATION { "citationItems" : [ { "id" : "ITEM-1", "itemData" : { "DOI" : "10.1111/ane.12362", "ISBN" : "0001-6314", "ISSN" : "16000404", "PMID" : "25639732", "abstract" : "Objectives The aim of the present exploratory clinical study was to evaluate LD as an add-on therapy for treating nightmares. Methods Thirty-two subjects having nightmares (ICD-10: F51.5) at least twice a week participated. Subjects were randomly assigned to group: A) Gestalt therapy group (= GTG), or B) Gestalt and lucid dreaming group therapy (= LDG). Each group lasted ten weeks. Participants kept a sleep/dream diary over the treatment. Examinations with respect to nightmare frequency and sleep quality (Pittsburgh Sleep Quality Index) were carried out at the beginning, after five and ten weeks and at a follow-up three months later. Results Concerning nightmare frequency, a significant reduction was found in both groups after the ten-week-study and at the follow-up (Wilcoxon test: P \u2264 0.05). Significant reduction in dream recall frequency could only be observed in the GTG (Wilcoxon test: P \u2264 0.05). For subjects having succeeded in learning lucid dreaming, reduction was sooner and higher. Sleep quality improved for both groups at the follow-up (P \u2264 0.05, Wilcoxon test). Only the LDG showed significant improvement at the end of therapy (P \u2264 0.05). Conclusion Lucid dreaming, in combination with Gestalt therapy, is a potent technique to reduce nightmare frequency and improve the subjective quality of sleep.", "author" : [ { "dropping-particle" : "", "family" : "Holzinger", "given" : "B.", "non-dropping-particle" : "", "parse-names" : false, "suffix" : "" }, { "dropping-particle" : "", "family" : "Kl\u00f6sch", "given" : "G.", "non-dropping-particle" : "", "parse-names" : false, "suffix" : "" }, { "dropping-particle" : "", "family" : "Saletu", "given" : "B.", "non-dropping-particle" : "", "parse-names" : false, "suffix" : "" } ], "container-title" : "Acta Neurologica Scandinavica", "id" : "ITEM-1", "issue" : "6", "issued" : { "date-parts" : [ [ "2015" ] ] }, "page" : "355-363", "title" : "Studies with lucid dreaming as add-on therapy to Gestalt therapy", "type" : "article-journal", "volume" : "131" }, "uris" : [ "http://www.mendeley.com/documents/?uuid=6f22fa37-b788-49ab-ab84-06d36277fd8c" ] } ], "mendeley" : { "formattedCitation" : "(Holzinger et al. 2015)", "manualFormatting" : "Holzinger, Kl\u00f6sch, and Saletu (2015)", "plainTextFormattedCitation" : "(Holzinger et al. 2015)", "previouslyFormattedCitation" : "(Holzinger et al. 2015)" }, "properties" : { "noteIndex" : 0 }, "schema" : "https://github.com/citation-style-language/schema/raw/master/csl-citation.json" }</w:instrText>
      </w:r>
      <w:r w:rsidR="00F401DD">
        <w:rPr>
          <w:lang w:val="en-GB"/>
        </w:rPr>
        <w:fldChar w:fldCharType="separate"/>
      </w:r>
      <w:r w:rsidR="00F401DD" w:rsidRPr="00F401DD">
        <w:rPr>
          <w:noProof/>
          <w:lang w:val="en-GB"/>
        </w:rPr>
        <w:t xml:space="preserve">Holzinger, Klösch, and Saletu </w:t>
      </w:r>
      <w:r w:rsidR="00F401DD">
        <w:rPr>
          <w:noProof/>
          <w:lang w:val="en-GB"/>
        </w:rPr>
        <w:t>(</w:t>
      </w:r>
      <w:r w:rsidR="00F401DD" w:rsidRPr="00F401DD">
        <w:rPr>
          <w:noProof/>
          <w:lang w:val="en-GB"/>
        </w:rPr>
        <w:t>2015)</w:t>
      </w:r>
      <w:r w:rsidR="00F401DD">
        <w:rPr>
          <w:lang w:val="en-GB"/>
        </w:rPr>
        <w:fldChar w:fldCharType="end"/>
      </w:r>
      <w:r w:rsidRPr="00C527C5">
        <w:rPr>
          <w:lang w:val="en-GB"/>
        </w:rPr>
        <w:t xml:space="preserve"> showed with controlled trials that lucid dreaming can also be used as a powerful addition to Gestalt therapy, which is currently the standard for nightmare treatment. </w:t>
      </w:r>
      <w:r w:rsidR="00BE6F04">
        <w:rPr>
          <w:lang w:val="en-GB"/>
        </w:rPr>
        <w:t>Gestalt therapy is a form of cognitive therapy, built around conscious confrontation with the frightening dream images, discussing the nightmares in group setting and changing of the dream plot. Changing dream plot is meant to give the patient a feeling of control over the dream, in which lucid dreaming can help tremendously.</w:t>
      </w:r>
      <w:r w:rsidR="00AF650C">
        <w:rPr>
          <w:lang w:val="en-GB"/>
        </w:rPr>
        <w:t xml:space="preserve"> The p</w:t>
      </w:r>
      <w:r w:rsidRPr="00C527C5">
        <w:rPr>
          <w:lang w:val="en-GB"/>
        </w:rPr>
        <w:t>atients that succeeded in learning lucid dreaming had faster and stronger reduction of their nightmares frequency and faster improvement of sleep quality</w:t>
      </w:r>
      <w:r w:rsidR="00C23774">
        <w:rPr>
          <w:lang w:val="en-GB"/>
        </w:rPr>
        <w:t xml:space="preserve"> as</w:t>
      </w:r>
      <w:r w:rsidRPr="00C527C5">
        <w:rPr>
          <w:lang w:val="en-GB"/>
        </w:rPr>
        <w:t xml:space="preserve"> compared to people that only has Gestalt therapy. In this study, 75% of the patients were able to get lucid dreams during the 9 week training program of the study.</w:t>
      </w:r>
      <w:r w:rsidR="00A06B2A">
        <w:rPr>
          <w:lang w:val="en-GB"/>
        </w:rPr>
        <w:t xml:space="preserve"> During this training program, participants were introduced to a range of cognitive training techniques for lucid dream induction</w:t>
      </w:r>
      <w:r w:rsidR="00095B86">
        <w:rPr>
          <w:lang w:val="en-GB"/>
        </w:rPr>
        <w:t>, from which they were free to choose</w:t>
      </w:r>
      <w:r w:rsidR="00A06B2A">
        <w:rPr>
          <w:lang w:val="en-GB"/>
        </w:rPr>
        <w:t>.</w:t>
      </w:r>
      <w:r w:rsidR="00095B86">
        <w:rPr>
          <w:lang w:val="en-GB"/>
        </w:rPr>
        <w:t xml:space="preserve"> This could have led to individual differences in the intensity and quality of training, making the results</w:t>
      </w:r>
      <w:r w:rsidR="00E05A53">
        <w:rPr>
          <w:lang w:val="en-GB"/>
        </w:rPr>
        <w:t xml:space="preserve"> on efficiency of the training</w:t>
      </w:r>
      <w:r w:rsidR="00095B86">
        <w:rPr>
          <w:lang w:val="en-GB"/>
        </w:rPr>
        <w:t xml:space="preserve"> a bit harder to interpret.</w:t>
      </w:r>
      <w:r w:rsidR="00BE6F04">
        <w:rPr>
          <w:lang w:val="en-GB"/>
        </w:rPr>
        <w:t xml:space="preserve"> </w:t>
      </w:r>
      <w:r w:rsidR="00095B86">
        <w:rPr>
          <w:lang w:val="en-GB"/>
        </w:rPr>
        <w:t xml:space="preserve"> </w:t>
      </w:r>
      <w:r w:rsidR="00A17DE4">
        <w:rPr>
          <w:lang w:val="en-GB"/>
        </w:rPr>
        <w:br/>
      </w:r>
      <w:r w:rsidR="00E65BD9">
        <w:rPr>
          <w:lang w:val="en-GB"/>
        </w:rPr>
        <w:t>The study also reported that p</w:t>
      </w:r>
      <w:r w:rsidR="00255CF1">
        <w:rPr>
          <w:lang w:val="en-GB"/>
        </w:rPr>
        <w:t>atients in the l</w:t>
      </w:r>
      <w:r w:rsidR="00A17DE4">
        <w:rPr>
          <w:lang w:val="en-GB"/>
        </w:rPr>
        <w:t xml:space="preserve">ucid dream training group </w:t>
      </w:r>
      <w:r w:rsidR="00E65BD9">
        <w:rPr>
          <w:lang w:val="en-GB"/>
        </w:rPr>
        <w:t>were</w:t>
      </w:r>
      <w:r w:rsidR="00A17DE4">
        <w:rPr>
          <w:lang w:val="en-GB"/>
        </w:rPr>
        <w:t xml:space="preserve"> more motivated to take part in therapy. </w:t>
      </w:r>
      <w:r w:rsidR="00E65BD9">
        <w:rPr>
          <w:lang w:val="en-GB"/>
        </w:rPr>
        <w:t>F</w:t>
      </w:r>
      <w:r w:rsidR="00A17DE4">
        <w:rPr>
          <w:lang w:val="en-GB"/>
        </w:rPr>
        <w:t xml:space="preserve">or most of them their attitude towards dreaming </w:t>
      </w:r>
      <w:r w:rsidR="00E65BD9">
        <w:rPr>
          <w:lang w:val="en-GB"/>
        </w:rPr>
        <w:t xml:space="preserve">had </w:t>
      </w:r>
      <w:r w:rsidR="00A17DE4">
        <w:rPr>
          <w:lang w:val="en-GB"/>
        </w:rPr>
        <w:t>changed from fearful and seeing dreaming as a burden to a more positive</w:t>
      </w:r>
      <w:r w:rsidR="00E65BD9">
        <w:rPr>
          <w:lang w:val="en-GB"/>
        </w:rPr>
        <w:t xml:space="preserve"> feeling towards dreams</w:t>
      </w:r>
      <w:r w:rsidR="00A17DE4">
        <w:rPr>
          <w:lang w:val="en-GB"/>
        </w:rPr>
        <w:t>.</w:t>
      </w:r>
      <w:r w:rsidRPr="00C527C5">
        <w:rPr>
          <w:lang w:val="en-GB"/>
        </w:rPr>
        <w:br/>
      </w:r>
    </w:p>
    <w:p w14:paraId="51CB1463" w14:textId="34DA1DF2" w:rsidR="008B3E78" w:rsidRDefault="008B3E78" w:rsidP="004B6529">
      <w:pPr>
        <w:spacing w:after="0"/>
        <w:rPr>
          <w:lang w:val="en-GB"/>
        </w:rPr>
      </w:pPr>
      <w:r w:rsidRPr="00C527C5">
        <w:rPr>
          <w:lang w:val="en-GB"/>
        </w:rPr>
        <w:lastRenderedPageBreak/>
        <w:t xml:space="preserve">It has to be noted that some patients showed improvement after lucid dreaming training without ever actually having a lucid dream, suggesting that the training itself might be a major factor in the reduction of nightmares </w:t>
      </w:r>
      <w:r w:rsidRPr="00C527C5">
        <w:rPr>
          <w:lang w:val="en-GB"/>
        </w:rPr>
        <w:fldChar w:fldCharType="begin" w:fldLock="1"/>
      </w:r>
      <w:r w:rsidRPr="00C527C5">
        <w:rPr>
          <w:lang w:val="en-GB"/>
        </w:rPr>
        <w:instrText>ADDIN CSL_CITATION { "citationItems" : [ { "id" : "ITEM-1", "itemData" : { "DOI" : "10.1159/000095446", "ISBN" : "0033-3190 (Print)\\n0033-3190 (Linking)", "ISSN" : "00333190", "PMID" : "17053341", "abstract" : "BACKGROUND: The goal of this pilot study was to evaluate the effects of the cognitive-restructuring technique 'lucid dreaming treatment' (LDT) on chronic nightmares. Becoming lucid (realizing that one is dreaming) during a nightmare allows one to alter the nightmare storyline during the nightmare itself. METHODS: After having filled out a sleep and a posttraumatic stress disorder questionnaire, 23 nightmare sufferers were randomly divided into 3 groups; 8 participants received one 2-hour individual LDT session, 8 participants received one 2-hour group LDT session, and 7 participants were placed on the waiting list. LDT consisted of exposure, mastery, and lucidity exercises. Participants filled out the same questionnaires 12 weeks after the intervention (follow-up). RESULTS: At follow-up the nightmare frequency of both treatment groups had decreased. There were no significant changes in sleep quality and posttraumatic stress disorder symptom severity. Lucidity was not necessary for a reduction in nightmare frequency. CONCLUSIONS: LDT seems effective in reducing nightmare frequency, although the primary therapeutic component (i.e. exposure, mastery, or lucidity) remains unclear.", "author" : [ { "dropping-particle" : "", "family" : "Spoormaker", "given" : "Victor I.", "non-dropping-particle" : "", "parse-names" : false, "suffix" : "" }, { "dropping-particle" : "", "family" : "Bout", "given" : "Jan", "non-dropping-particle" : "Van Den", "parse-names" : false, "suffix" : "" } ], "container-title" : "Psychotherapy and Psychosomatics", "id" : "ITEM-1", "issue" : "6", "issued" : { "date-parts" : [ [ "2006" ] ] }, "page" : "389-394", "title" : "Lucid dreaming treatment for nightmares: A pilot study", "type" : "article-journal", "volume" : "75" }, "uris" : [ "http://www.mendeley.com/documents/?uuid=224b7cdd-7b13-4d6d-9f38-ef9bfd5be1b1" ] } ], "mendeley" : { "formattedCitation" : "(Spoormaker and Van Den Bout 2006)", "plainTextFormattedCitation" : "(Spoormaker and Van Den Bout 2006)", "previouslyFormattedCitation" : "(Spoormaker and Van Den Bout 2006)" }, "properties" : { "noteIndex" : 0 }, "schema" : "https://github.com/citation-style-language/schema/raw/master/csl-citation.json" }</w:instrText>
      </w:r>
      <w:r w:rsidRPr="00C527C5">
        <w:rPr>
          <w:lang w:val="en-GB"/>
        </w:rPr>
        <w:fldChar w:fldCharType="separate"/>
      </w:r>
      <w:r w:rsidRPr="00C527C5">
        <w:rPr>
          <w:noProof/>
          <w:lang w:val="en-GB"/>
        </w:rPr>
        <w:t>(Spoormaker and Van Den Bout 2006)</w:t>
      </w:r>
      <w:r w:rsidRPr="00C527C5">
        <w:rPr>
          <w:lang w:val="en-GB"/>
        </w:rPr>
        <w:fldChar w:fldCharType="end"/>
      </w:r>
      <w:r w:rsidRPr="00C527C5">
        <w:rPr>
          <w:lang w:val="en-GB"/>
        </w:rPr>
        <w:t>.</w:t>
      </w:r>
      <w:r w:rsidR="00E05A53">
        <w:rPr>
          <w:lang w:val="en-GB"/>
        </w:rPr>
        <w:t xml:space="preserve"> </w:t>
      </w:r>
      <w:r w:rsidR="00FD1BDF">
        <w:rPr>
          <w:lang w:val="en-GB"/>
        </w:rPr>
        <w:t xml:space="preserve">These patients reported that dream content had changed without actually becoming lucid. </w:t>
      </w:r>
      <w:r w:rsidR="0071368B">
        <w:rPr>
          <w:lang w:val="en-GB"/>
        </w:rPr>
        <w:t xml:space="preserve">Since training in this experiment only consisted of one 2 hour session, </w:t>
      </w:r>
      <w:r w:rsidR="00E65BD9">
        <w:rPr>
          <w:lang w:val="en-GB"/>
        </w:rPr>
        <w:t xml:space="preserve">with further self-training at home, </w:t>
      </w:r>
      <w:r w:rsidR="0071368B">
        <w:rPr>
          <w:lang w:val="en-GB"/>
        </w:rPr>
        <w:t xml:space="preserve">it might be </w:t>
      </w:r>
      <w:r w:rsidR="00E05A53">
        <w:rPr>
          <w:lang w:val="en-GB"/>
        </w:rPr>
        <w:t xml:space="preserve">the prospect of being able to fully control the nightmare </w:t>
      </w:r>
      <w:r w:rsidR="0071368B">
        <w:rPr>
          <w:lang w:val="en-GB"/>
        </w:rPr>
        <w:t>that</w:t>
      </w:r>
      <w:r w:rsidR="00E05A53">
        <w:rPr>
          <w:lang w:val="en-GB"/>
        </w:rPr>
        <w:t xml:space="preserve"> by itself already help</w:t>
      </w:r>
      <w:r w:rsidR="0071368B">
        <w:rPr>
          <w:lang w:val="en-GB"/>
        </w:rPr>
        <w:t>s</w:t>
      </w:r>
      <w:r w:rsidR="00E05A53">
        <w:rPr>
          <w:lang w:val="en-GB"/>
        </w:rPr>
        <w:t>.</w:t>
      </w:r>
    </w:p>
    <w:p w14:paraId="5B0A7739" w14:textId="77777777" w:rsidR="00C23774" w:rsidRPr="00C527C5" w:rsidRDefault="00C23774" w:rsidP="004B6529">
      <w:pPr>
        <w:spacing w:after="0"/>
        <w:rPr>
          <w:lang w:val="en-GB"/>
        </w:rPr>
      </w:pPr>
    </w:p>
    <w:p w14:paraId="76891C4D" w14:textId="77777777" w:rsidR="00BC32B5" w:rsidRDefault="008B3E78" w:rsidP="004B6529">
      <w:pPr>
        <w:spacing w:after="0"/>
        <w:rPr>
          <w:lang w:val="en-GB"/>
        </w:rPr>
      </w:pPr>
      <w:r w:rsidRPr="00C527C5">
        <w:rPr>
          <w:lang w:val="en-GB"/>
        </w:rPr>
        <w:t>This new treatment method for nightmares can be especially important in Post-traumatic stress disorder (PTSD) and recurrent depressive disorder, where patients often suffer from frequent and intense nightmares</w:t>
      </w:r>
      <w:r w:rsidR="00BE6F04">
        <w:rPr>
          <w:lang w:val="en-GB"/>
        </w:rPr>
        <w:t xml:space="preserve"> </w:t>
      </w:r>
      <w:r w:rsidR="00BE6F04">
        <w:rPr>
          <w:lang w:val="en-GB"/>
        </w:rPr>
        <w:fldChar w:fldCharType="begin" w:fldLock="1"/>
      </w:r>
      <w:r w:rsidR="00BE6F04">
        <w:rPr>
          <w:lang w:val="en-GB"/>
        </w:rPr>
        <w:instrText>ADDIN CSL_CITATION { "citationItems" : [ { "id" : "ITEM-1", "itemData" : { "ISBN" : "0353-5053", "ISSN" : "03535053", "PMID" : "24909253", "abstract" : "BACKGROUND: There is growing evidence of an association of a number of subjective and objective sleep parameters (especially nightmares) and elevated suicidal risk in different clinical populations as well as in the general populations. SUBJECTS AND METHODS: This is a cross-sectional naturalistic study of 52 inpatients (28 females and 24 males, aged from 24 to 75 years) meeting criteria for a current depressive episode within Recurrent Depressive Disorder (RDD) or Bipolar Disorder (BD) according to ICD-10. All patients were evaluated with the Hamilton Depression Rating Scale (HDRS), followed by a direct interview about their dreams' content and emotional charge, as well as about suicidal thoughts and plans or previous attempts. RESULTS: Patients with RDD suffered significantly more frequently from nightmares than those with BD, p CONCLUSIONS: Depressed patients suffering from nightmares showed significantly higher suicide risk. Depression appeared to be a stronger risk factor for suicidal behavior when accompanied with nightmares. This was only valid for unipolar depression, while the results concerning bipolar depression were inconclusive. Language: en", "author" : [ { "dropping-particle" : "", "family" : "Marinova", "given" : "Petra", "non-dropping-particle" : "", "parse-names" : false, "suffix" : "" }, { "dropping-particle" : "", "family" : "Koychev", "given" : "Ivan", "non-dropping-particle" : "", "parse-names" : false, "suffix" : "" }, { "dropping-particle" : "", "family" : "Laleva", "given" : "Lili", "non-dropping-particle" : "", "parse-names" : false, "suffix" : "" }, { "dropping-particle" : "", "family" : "Kancheva", "given" : "Lyudmila", "non-dropping-particle" : "", "parse-names" : false, "suffix" : "" }, { "dropping-particle" : "", "family" : "Tsvetkov", "given" : "Milen", "non-dropping-particle" : "", "parse-names" : false, "suffix" : "" }, { "dropping-particle" : "", "family" : "Bilyukov", "given" : "Radoslav", "non-dropping-particle" : "", "parse-names" : false, "suffix" : "" }, { "dropping-particle" : "", "family" : "Vandeva", "given" : "Diana", "non-dropping-particle" : "", "parse-names" : false, "suffix" : "" }, { "dropping-particle" : "", "family" : "Felthouse", "given" : "Alan", "non-dropping-particle" : "", "parse-names" : false, "suffix" : "" }, { "dropping-particle" : "", "family" : "Koychev", "given" : "Georgi", "non-dropping-particle" : "", "parse-names" : false, "suffix" : "" } ], "container-title" : "Psychiatria Danubina", "id" : "ITEM-1", "issue" : "2", "issued" : { "date-parts" : [ [ "2014" ] ] }, "page" : "159-164", "title" : "Nightmares and suicide: Predicting risk in depression", "type" : "article-journal", "volume" : "26" }, "uris" : [ "http://www.mendeley.com/documents/?uuid=78103d5c-06a2-430c-8d20-0c5dae2baca3" ] }, { "id" : "ITEM-2", "itemData" : { "DOI" : "10.1159/000095446", "ISBN" : "0033-3190 (Print)\\n0033-3190 (Linking)", "ISSN" : "00333190", "PMID" : "17053341", "abstract" : "BACKGROUND: The goal of this pilot study was to evaluate the effects of the cognitive-restructuring technique 'lucid dreaming treatment' (LDT) on chronic nightmares. Becoming lucid (realizing that one is dreaming) during a nightmare allows one to alter the nightmare storyline during the nightmare itself. METHODS: After having filled out a sleep and a posttraumatic stress disorder questionnaire, 23 nightmare sufferers were randomly divided into 3 groups; 8 participants received one 2-hour individual LDT session, 8 participants received one 2-hour group LDT session, and 7 participants were placed on the waiting list. LDT consisted of exposure, mastery, and lucidity exercises. Participants filled out the same questionnaires 12 weeks after the intervention (follow-up). RESULTS: At follow-up the nightmare frequency of both treatment groups had decreased. There were no significant changes in sleep quality and posttraumatic stress disorder symptom severity. Lucidity was not necessary for a reduction in nightmare frequency. CONCLUSIONS: LDT seems effective in reducing nightmare frequency, although the primary therapeutic component (i.e. exposure, mastery, or lucidity) remains unclear.", "author" : [ { "dropping-particle" : "", "family" : "Spoormaker", "given" : "Victor I.", "non-dropping-particle" : "", "parse-names" : false, "suffix" : "" }, { "dropping-particle" : "", "family" : "Bout", "given" : "Jan", "non-dropping-particle" : "Van Den", "parse-names" : false, "suffix" : "" } ], "container-title" : "Psychotherapy and Psychosomatics", "id" : "ITEM-2", "issue" : "6", "issued" : { "date-parts" : [ [ "2006" ] ] }, "page" : "389-394", "title" : "Lucid dreaming treatment for nightmares: A pilot study", "type" : "article-journal", "volume" : "75" }, "uris" : [ "http://www.mendeley.com/documents/?uuid=224b7cdd-7b13-4d6d-9f38-ef9bfd5be1b1" ] } ], "mendeley" : { "formattedCitation" : "(Marinova et al. 2014; Spoormaker and Van Den Bout 2006)", "plainTextFormattedCitation" : "(Marinova et al. 2014; Spoormaker and Van Den Bout 2006)", "previouslyFormattedCitation" : "(Marinova et al. 2014; Spoormaker and Van Den Bout 2006)" }, "properties" : { "noteIndex" : 0 }, "schema" : "https://github.com/citation-style-language/schema/raw/master/csl-citation.json" }</w:instrText>
      </w:r>
      <w:r w:rsidR="00BE6F04">
        <w:rPr>
          <w:lang w:val="en-GB"/>
        </w:rPr>
        <w:fldChar w:fldCharType="separate"/>
      </w:r>
      <w:r w:rsidR="00BE6F04" w:rsidRPr="00BE6F04">
        <w:rPr>
          <w:noProof/>
          <w:lang w:val="en-GB"/>
        </w:rPr>
        <w:t>(Marinova et al. 2014; Spoormaker and Van Den Bout 2006)</w:t>
      </w:r>
      <w:r w:rsidR="00BE6F04">
        <w:rPr>
          <w:lang w:val="en-GB"/>
        </w:rPr>
        <w:fldChar w:fldCharType="end"/>
      </w:r>
      <w:r w:rsidRPr="00C527C5">
        <w:rPr>
          <w:lang w:val="en-GB"/>
        </w:rPr>
        <w:t xml:space="preserve">. PTSD is characterized by feelings of helplessness, intense fear and horror when a person experiences or is confronted with traumatic events from his past, often involving death, serious injury or threats to integrity. These feelings and confrontations are often relived in their dreams. </w:t>
      </w:r>
    </w:p>
    <w:p w14:paraId="43A4F283" w14:textId="6F76957C" w:rsidR="00BC32B5" w:rsidRDefault="00BC32B5" w:rsidP="004B6529">
      <w:pPr>
        <w:spacing w:after="0"/>
        <w:rPr>
          <w:lang w:val="en-GB"/>
        </w:rPr>
      </w:pPr>
      <w:r>
        <w:rPr>
          <w:lang w:val="en-GB"/>
        </w:rPr>
        <w:t xml:space="preserve">Conventional PTSD does not necessarily reduce the frequency of these nightmares, while they often form an important risk factor for the development and maintenance of PTSD </w:t>
      </w:r>
      <w:r>
        <w:rPr>
          <w:lang w:val="en-GB"/>
        </w:rPr>
        <w:fldChar w:fldCharType="begin" w:fldLock="1"/>
      </w:r>
      <w:r w:rsidR="00C00CBE">
        <w:rPr>
          <w:lang w:val="en-GB"/>
        </w:rPr>
        <w:instrText>ADDIN CSL_CITATION { "citationItems" : [ { "id" : "ITEM-1", "itemData" : { "author" : [ { "dropping-particle" : "", "family" : "Mellman", "given" : "T A", "non-dropping-particle" : "", "parse-names" : false, "suffix" : "" }, { "dropping-particle" : "", "family" : "Hipolito", "given" : "M", "non-dropping-particle" : "", "parse-names" : false, "suffix" : "" } ], "container-title" : "CNS spectrums", "id" : "ITEM-1", "issue" : "8", "issued" : { "date-parts" : [ [ "2006" ] ] }, "page" : "611-615", "title" : "Sleep disturbances in the aftermath of trauma and posttraumatic stress disorder", "type" : "article-journal", "volume" : "11" }, "uris" : [ "http://www.mendeley.com/documents/?uuid=981a3ae8-33a3-406a-bb09-bbfb3faeb448" ] }, { "id" : "ITEM-2", "itemData" : { "abstract" : "Nightmares are a prevalent mental disorder resulting in disturbed sleep, distress, and impairment in daily functioning. Ela- borating on previous theoretical models for anxiety disorders, sleep disorders and dreaming, this study introduces a cognitive model of recurrent nightmares, the central element of which concerns representation of the nightmare\u2019s repetitive storyline in the memory as a script. It is suggested that activation of this script during REM sleep results in a replay of the nightmare, and that activation occurs through perceived similarity between dream elements and the nightmare script. The model proposes a central role for cognitive proces- ses in the persistence of nightmares over time. The success of cognitive-behavioural treatments is explained and clinical implications are discussed.", "author" : [ { "dropping-particle" : "", "family" : "Spoormaker", "given" : "Victor I", "non-dropping-particle" : "", "parse-names" : false, "suffix" : "" } ], "container-title" : "International Journal of Dream Research", "id" : "ITEM-2", "issue" : "1", "issued" : { "date-parts" : [ [ "2008" ] ] }, "page" : "15-22", "title" : "A cognitive model of recurrent nightmares", "type" : "article-journal", "volume" : "1" }, "uris" : [ "http://www.mendeley.com/documents/?uuid=7080dfd3-5614-4204-996b-7ce43d2ea55e" ] } ], "mendeley" : { "formattedCitation" : "(Mellman and Hipolito 2006; Spoormaker 2008)", "plainTextFormattedCitation" : "(Mellman and Hipolito 2006; Spoormaker 2008)", "previouslyFormattedCitation" : "(Mellman and Hipolito 2006; Spoormaker 2008)" }, "properties" : { "noteIndex" : 0 }, "schema" : "https://github.com/citation-style-language/schema/raw/master/csl-citation.json" }</w:instrText>
      </w:r>
      <w:r>
        <w:rPr>
          <w:lang w:val="en-GB"/>
        </w:rPr>
        <w:fldChar w:fldCharType="separate"/>
      </w:r>
      <w:r w:rsidR="00255CF1" w:rsidRPr="00255CF1">
        <w:rPr>
          <w:noProof/>
          <w:lang w:val="en-GB"/>
        </w:rPr>
        <w:t>(Mellman and Hipolito 2006; Spoormaker 2008)</w:t>
      </w:r>
      <w:r>
        <w:rPr>
          <w:lang w:val="en-GB"/>
        </w:rPr>
        <w:fldChar w:fldCharType="end"/>
      </w:r>
      <w:r w:rsidR="002E63D1">
        <w:rPr>
          <w:lang w:val="en-GB"/>
        </w:rPr>
        <w:t>. As such, psychiatrists like Spoormaker are suggesting that more attention should be paid to treatment of the PTSD nightmares, as they could play a central part in the progress of PTSD</w:t>
      </w:r>
      <w:r w:rsidR="004C6604">
        <w:rPr>
          <w:lang w:val="en-GB"/>
        </w:rPr>
        <w:t xml:space="preserve"> </w:t>
      </w:r>
      <w:r w:rsidR="004C6604">
        <w:rPr>
          <w:lang w:val="en-GB"/>
        </w:rPr>
        <w:fldChar w:fldCharType="begin" w:fldLock="1"/>
      </w:r>
      <w:r w:rsidR="003A3562">
        <w:rPr>
          <w:lang w:val="en-GB"/>
        </w:rPr>
        <w:instrText>ADDIN CSL_CITATION { "citationItems" : [ { "id" : "ITEM-1", "itemData" : { "abstract" : "Nightmares are a prevalent mental disorder resulting in disturbed sleep, distress, and impairment in daily functioning. Ela- borating on previous theoretical models for anxiety disorders, sleep disorders and dreaming, this study introduces a cognitive model of recurrent nightmares, the central element of which concerns representation of the nightmare\u2019s repetitive storyline in the memory as a script. It is suggested that activation of this script during REM sleep results in a replay of the nightmare, and that activation occurs through perceived similarity between dream elements and the nightmare script. The model proposes a central role for cognitive proces- ses in the persistence of nightmares over time. The success of cognitive-behavioural treatments is explained and clinical implications are discussed.", "author" : [ { "dropping-particle" : "", "family" : "Spoormaker", "given" : "Victor I", "non-dropping-particle" : "", "parse-names" : false, "suffix" : "" } ], "container-title" : "International Journal of Dream Research", "id" : "ITEM-1", "issue" : "1", "issued" : { "date-parts" : [ [ "2008" ] ] }, "page" : "15-22", "title" : "A cognitive model of recurrent nightmares", "type" : "article-journal", "volume" : "1" }, "uris" : [ "http://www.mendeley.com/documents/?uuid=7080dfd3-5614-4204-996b-7ce43d2ea55e" ] } ], "mendeley" : { "formattedCitation" : "(Spoormaker 2008)", "plainTextFormattedCitation" : "(Spoormaker 2008)", "previouslyFormattedCitation" : "(Spoormaker 2008)" }, "properties" : { "noteIndex" : 0 }, "schema" : "https://github.com/citation-style-language/schema/raw/master/csl-citation.json" }</w:instrText>
      </w:r>
      <w:r w:rsidR="004C6604">
        <w:rPr>
          <w:lang w:val="en-GB"/>
        </w:rPr>
        <w:fldChar w:fldCharType="separate"/>
      </w:r>
      <w:r w:rsidR="004C6604" w:rsidRPr="004C6604">
        <w:rPr>
          <w:noProof/>
          <w:lang w:val="en-GB"/>
        </w:rPr>
        <w:t>(Spoormaker 2008)</w:t>
      </w:r>
      <w:r w:rsidR="004C6604">
        <w:rPr>
          <w:lang w:val="en-GB"/>
        </w:rPr>
        <w:fldChar w:fldCharType="end"/>
      </w:r>
      <w:r w:rsidR="002E63D1">
        <w:rPr>
          <w:lang w:val="en-GB"/>
        </w:rPr>
        <w:t xml:space="preserve">. </w:t>
      </w:r>
    </w:p>
    <w:p w14:paraId="76DA094E" w14:textId="050FA120" w:rsidR="008B3E78" w:rsidRDefault="008B3E78" w:rsidP="004B6529">
      <w:pPr>
        <w:spacing w:after="0"/>
        <w:rPr>
          <w:lang w:val="en-GB"/>
        </w:rPr>
      </w:pPr>
      <w:r w:rsidRPr="00C527C5">
        <w:rPr>
          <w:lang w:val="en-GB"/>
        </w:rPr>
        <w:t xml:space="preserve">Training these patients to become lucid during their </w:t>
      </w:r>
      <w:r w:rsidR="00E05A53">
        <w:rPr>
          <w:lang w:val="en-GB"/>
        </w:rPr>
        <w:t>nightmares</w:t>
      </w:r>
      <w:r w:rsidRPr="00C527C5">
        <w:rPr>
          <w:lang w:val="en-GB"/>
        </w:rPr>
        <w:t xml:space="preserve"> will enable them to learn that they can confront and control the frightening images and experiences associated with their past trauma. According to anecdotal reports this confrontation has on multiple occasions resulted in the recurring nightmares disappearing for good </w:t>
      </w:r>
      <w:r w:rsidRPr="00C527C5">
        <w:rPr>
          <w:lang w:val="en-GB"/>
        </w:rPr>
        <w:fldChar w:fldCharType="begin" w:fldLock="1"/>
      </w:r>
      <w:r w:rsidRPr="00C527C5">
        <w:rPr>
          <w:lang w:val="en-GB"/>
        </w:rPr>
        <w:instrText>ADDIN CSL_CITATION { "citationItems" : [ { "id" : "ITEM-1", "itemData" : { "URL" : "http://www.world-of-lucid-dreaming.com/lucid-dreaming-in-the-treatment-of-post-traumatic-stress-disorder.html", "author" : [ { "dropping-particle" : "", "family" : "Green", "given" : "J. Timothy", "non-dropping-particle" : "", "parse-names" : false, "suffix" : "" } ], "id" : "ITEM-1", "issued" : { "date-parts" : [ [ "0" ] ] }, "title" : "Lucid Dreaming in The Treatment of Post-Traumatic Stress Disorder", "type" : "webpage" }, "uris" : [ "http://www.mendeley.com/documents/?uuid=d05cab04-a0bb-42fa-b397-133e63347642" ] }, { "id" : "ITEM-2", "itemData" : { "ISBN" : "034537410X", "ISSN" : "87502186", "PMID" : "21560664", "author" : [ { "dropping-particle" : "", "family" : "LaBerge", "given" : "S", "non-dropping-particle" : "", "parse-names" : false, "suffix" : "" }, { "dropping-particle" : "", "family" : "Rheingold", "given" : "H", "non-dropping-particle" : "", "parse-names" : false, "suffix" : "" } ], "id" : "ITEM-2", "issued" : { "date-parts" : [ [ "1990" ] ] }, "number-of-pages" : "1-202", "publisher" : "Ballantine books", "publisher-place" : "New York", "title" : "Exploring the world of lucid dreaming", "type" : "book" }, "uris" : [ "http://www.mendeley.com/documents/?uuid=aa1a6807-ab60-4721-b69f-887e1a85d928" ] } ], "mendeley" : { "formattedCitation" : "(Green n.d.; LaBerge and Rheingold 1990)", "plainTextFormattedCitation" : "(Green n.d.; LaBerge and Rheingold 1990)", "previouslyFormattedCitation" : "(Green n.d.; LaBerge and Rheingold 1990)" }, "properties" : { "noteIndex" : 0 }, "schema" : "https://github.com/citation-style-language/schema/raw/master/csl-citation.json" }</w:instrText>
      </w:r>
      <w:r w:rsidRPr="00C527C5">
        <w:rPr>
          <w:lang w:val="en-GB"/>
        </w:rPr>
        <w:fldChar w:fldCharType="separate"/>
      </w:r>
      <w:r w:rsidRPr="00C527C5">
        <w:rPr>
          <w:noProof/>
          <w:lang w:val="en-GB"/>
        </w:rPr>
        <w:t>(Green n.d.; LaBerge and Rheingold 1990)</w:t>
      </w:r>
      <w:r w:rsidRPr="00C527C5">
        <w:rPr>
          <w:lang w:val="en-GB"/>
        </w:rPr>
        <w:fldChar w:fldCharType="end"/>
      </w:r>
      <w:r w:rsidRPr="00C527C5">
        <w:rPr>
          <w:lang w:val="en-GB"/>
        </w:rPr>
        <w:t xml:space="preserve">. In turn, successful treatment of nightmares might reduce other PTSD symptoms considerably </w:t>
      </w:r>
      <w:r w:rsidRPr="00C527C5">
        <w:rPr>
          <w:lang w:val="en-GB"/>
        </w:rPr>
        <w:fldChar w:fldCharType="begin" w:fldLock="1"/>
      </w:r>
      <w:r w:rsidRPr="00C527C5">
        <w:rPr>
          <w:lang w:val="en-GB"/>
        </w:rPr>
        <w:instrText>ADDIN CSL_CITATION { "citationItems" : [ { "id" : "ITEM-1", "itemData" : { "ISBN" : "1866-7953(Electronic)", "ISSN" : "1866-7953", "abstract" : "Hobson (2009) proposes that lucid dreaming can become simultaneously and separately manifest against a background of non-lucid dreaming. The study of such state conjunctions, he suggests, sets the stage for a revolution in the neuroscience of consciousness. However, while lucid dreaming may indeed represent the emergence of what Edelman (2004) calls secondary consciousness amidst the primary consciousness characteristic of non-lucid dream- ing, Hobson does not thoroughly address the form of self-regulative functionality that is already present in non-lucid dreaming. The result is single-minded consideration of rational agency and control (executive functions), rather than consideration also of the self-regulative functionality that is evident in non-lucid dreaming independently of secondary consciousness. Research procedures that reflect self-regulated but fluid openness to \u201cwhat comes\u201d during non-lucid dreaming are discussed, with particular emphasis on the study of REM sleep carry-over effects and their potential for exploring the metaphoric aspects of non-lucid dreaming", "author" : [ { "dropping-particle" : "", "family" : "Gavie", "given" : "Josefin", "non-dropping-particle" : "", "parse-names" : false, "suffix" : "" }, { "dropping-particle" : "", "family" : "Revonsuo", "given" : "Antti", "non-dropping-particle" : "", "parse-names" : false, "suffix" : "" } ], "container-title" : "International Journal of Dream Research", "id" : "ITEM-1", "issue" : "1", "issued" : { "date-parts" : [ [ "2010" ] ] }, "page" : "21-25", "title" : "The future of lucid dreaming treatment. Commentary on \u201c The neurobiology of consciousness : Lucid dreaming wakes up \u201d by J . Allan Hobson", "type" : "article-journal", "volume" : "3" }, "uris" : [ "http://www.mendeley.com/documents/?uuid=21e6ba4b-12b7-4f67-91cb-d2d1463d065e" ] } ], "mendeley" : { "formattedCitation" : "(Gavie and Revonsuo 2010)", "plainTextFormattedCitation" : "(Gavie and Revonsuo 2010)", "previouslyFormattedCitation" : "(Gavie and Revonsuo 2010)" }, "properties" : { "noteIndex" : 0 }, "schema" : "https://github.com/citation-style-language/schema/raw/master/csl-citation.json" }</w:instrText>
      </w:r>
      <w:r w:rsidRPr="00C527C5">
        <w:rPr>
          <w:lang w:val="en-GB"/>
        </w:rPr>
        <w:fldChar w:fldCharType="separate"/>
      </w:r>
      <w:r w:rsidRPr="00C527C5">
        <w:rPr>
          <w:noProof/>
          <w:lang w:val="en-GB"/>
        </w:rPr>
        <w:t>(Gavie and Revonsuo 2010)</w:t>
      </w:r>
      <w:r w:rsidRPr="00C527C5">
        <w:rPr>
          <w:lang w:val="en-GB"/>
        </w:rPr>
        <w:fldChar w:fldCharType="end"/>
      </w:r>
      <w:r w:rsidRPr="00C527C5">
        <w:rPr>
          <w:lang w:val="en-GB"/>
        </w:rPr>
        <w:t>.</w:t>
      </w:r>
      <w:r w:rsidR="00A17DE4">
        <w:rPr>
          <w:lang w:val="en-GB"/>
        </w:rPr>
        <w:br/>
      </w:r>
    </w:p>
    <w:p w14:paraId="388B5E8E" w14:textId="75BC790A" w:rsidR="00E05A53" w:rsidRPr="00C527C5" w:rsidRDefault="00E05A53" w:rsidP="004B6529">
      <w:pPr>
        <w:spacing w:after="0"/>
        <w:rPr>
          <w:lang w:val="en-GB"/>
        </w:rPr>
      </w:pPr>
      <w:r>
        <w:rPr>
          <w:lang w:val="en-GB"/>
        </w:rPr>
        <w:t>Lucid dreaming can be a powerful tool for helping people that suffer from nightmares</w:t>
      </w:r>
      <w:r w:rsidR="00255CF1">
        <w:rPr>
          <w:lang w:val="en-GB"/>
        </w:rPr>
        <w:t>, that would only require limited lucid dream training.</w:t>
      </w:r>
      <w:r>
        <w:rPr>
          <w:lang w:val="en-GB"/>
        </w:rPr>
        <w:t xml:space="preserve"> It </w:t>
      </w:r>
      <w:r w:rsidR="00C23774">
        <w:rPr>
          <w:lang w:val="en-GB"/>
        </w:rPr>
        <w:t xml:space="preserve">would be best </w:t>
      </w:r>
      <w:r>
        <w:rPr>
          <w:lang w:val="en-GB"/>
        </w:rPr>
        <w:t xml:space="preserve">used in addition to currently used treatment like Gestalt therapy, where it has proven to </w:t>
      </w:r>
      <w:r w:rsidR="00C23774">
        <w:rPr>
          <w:lang w:val="en-GB"/>
        </w:rPr>
        <w:t>speed up and increase improvement in the</w:t>
      </w:r>
      <w:r>
        <w:rPr>
          <w:lang w:val="en-GB"/>
        </w:rPr>
        <w:t xml:space="preserve"> </w:t>
      </w:r>
      <w:r w:rsidR="00AF650C">
        <w:rPr>
          <w:lang w:val="en-GB"/>
        </w:rPr>
        <w:t>reduction of nightmares and quality of sleep.</w:t>
      </w:r>
    </w:p>
    <w:p w14:paraId="2FF23DC7" w14:textId="46AB76D4" w:rsidR="007B5DCA" w:rsidRDefault="007B5DCA" w:rsidP="004B6529">
      <w:pPr>
        <w:spacing w:after="0"/>
        <w:rPr>
          <w:lang w:val="en-GB"/>
        </w:rPr>
      </w:pPr>
    </w:p>
    <w:p w14:paraId="10DC1414" w14:textId="57C0F08E" w:rsidR="00C23774" w:rsidRDefault="00C23774" w:rsidP="004B6529">
      <w:pPr>
        <w:spacing w:after="0"/>
        <w:rPr>
          <w:lang w:val="en-GB"/>
        </w:rPr>
      </w:pPr>
    </w:p>
    <w:p w14:paraId="7B38CAB7" w14:textId="307758BC" w:rsidR="005F1ABB" w:rsidRPr="00C527C5" w:rsidRDefault="00645A3F" w:rsidP="004B6529">
      <w:pPr>
        <w:pStyle w:val="Heading1"/>
        <w:spacing w:before="0"/>
        <w:rPr>
          <w:lang w:val="en-GB"/>
        </w:rPr>
      </w:pPr>
      <w:r w:rsidRPr="00C527C5">
        <w:rPr>
          <w:lang w:val="en-GB"/>
        </w:rPr>
        <w:t>D</w:t>
      </w:r>
      <w:r w:rsidR="005F1ABB" w:rsidRPr="00C527C5">
        <w:rPr>
          <w:lang w:val="en-GB"/>
        </w:rPr>
        <w:t>reaming as a model for Psychosis</w:t>
      </w:r>
    </w:p>
    <w:p w14:paraId="195B6392" w14:textId="292D40F3" w:rsidR="005B5D4F" w:rsidRDefault="00C62CC8" w:rsidP="004B6529">
      <w:pPr>
        <w:spacing w:after="0"/>
        <w:rPr>
          <w:lang w:val="en-GB"/>
        </w:rPr>
      </w:pPr>
      <w:r w:rsidRPr="00C527C5">
        <w:rPr>
          <w:lang w:val="en-GB"/>
        </w:rPr>
        <w:t>Dreaming typically</w:t>
      </w:r>
      <w:r w:rsidR="005F1ABB" w:rsidRPr="00C527C5">
        <w:rPr>
          <w:lang w:val="en-GB"/>
        </w:rPr>
        <w:t xml:space="preserve"> comes with specific cognitive characteristics like delusional thoughts and a lack of self-reflective capabilities</w:t>
      </w:r>
      <w:r w:rsidR="00CC6296">
        <w:rPr>
          <w:lang w:val="en-GB"/>
        </w:rPr>
        <w:t>. These traits</w:t>
      </w:r>
      <w:r w:rsidRPr="00C527C5">
        <w:rPr>
          <w:lang w:val="en-GB"/>
        </w:rPr>
        <w:t xml:space="preserve"> resemble</w:t>
      </w:r>
      <w:r w:rsidR="005F1ABB" w:rsidRPr="00C527C5">
        <w:rPr>
          <w:lang w:val="en-GB"/>
        </w:rPr>
        <w:t xml:space="preserve"> problems </w:t>
      </w:r>
      <w:r w:rsidR="00CC6296">
        <w:rPr>
          <w:lang w:val="en-GB"/>
        </w:rPr>
        <w:t xml:space="preserve">that are </w:t>
      </w:r>
      <w:r w:rsidR="005F1ABB" w:rsidRPr="00C527C5">
        <w:rPr>
          <w:lang w:val="en-GB"/>
        </w:rPr>
        <w:t xml:space="preserve">perceived </w:t>
      </w:r>
      <w:r w:rsidR="00CC6296">
        <w:rPr>
          <w:lang w:val="en-GB"/>
        </w:rPr>
        <w:t>in</w:t>
      </w:r>
      <w:r w:rsidR="005F1ABB" w:rsidRPr="00C527C5">
        <w:rPr>
          <w:lang w:val="en-GB"/>
        </w:rPr>
        <w:t xml:space="preserve"> patients with psychosis or mental illnesses. </w:t>
      </w:r>
      <w:r w:rsidRPr="00C527C5">
        <w:rPr>
          <w:lang w:val="en-GB"/>
        </w:rPr>
        <w:t>Both psychosis patients and dreamers accept bizarre experiences as real and fail to di</w:t>
      </w:r>
      <w:r w:rsidR="00CC6296">
        <w:rPr>
          <w:lang w:val="en-GB"/>
        </w:rPr>
        <w:t>scern self-generated</w:t>
      </w:r>
      <w:r w:rsidR="00932823">
        <w:rPr>
          <w:lang w:val="en-GB"/>
        </w:rPr>
        <w:t xml:space="preserve"> percepts</w:t>
      </w:r>
      <w:r w:rsidRPr="00C527C5">
        <w:rPr>
          <w:lang w:val="en-GB"/>
        </w:rPr>
        <w:t xml:space="preserve"> from reality.</w:t>
      </w:r>
      <w:r w:rsidR="00D86C35" w:rsidRPr="00C527C5">
        <w:rPr>
          <w:lang w:val="en-GB"/>
        </w:rPr>
        <w:t xml:space="preserve"> </w:t>
      </w:r>
      <w:r w:rsidR="007F271F" w:rsidRPr="00C527C5">
        <w:rPr>
          <w:lang w:val="en-GB"/>
        </w:rPr>
        <w:t>For these reasons researchers a</w:t>
      </w:r>
      <w:r w:rsidR="006422D8" w:rsidRPr="00C527C5">
        <w:rPr>
          <w:lang w:val="en-GB"/>
        </w:rPr>
        <w:t xml:space="preserve">nd philosophers alike have started </w:t>
      </w:r>
      <w:r w:rsidR="007F271F" w:rsidRPr="00C527C5">
        <w:rPr>
          <w:lang w:val="en-GB"/>
        </w:rPr>
        <w:t>using dreaming as a model to study psychosis</w:t>
      </w:r>
      <w:r w:rsidR="002A229C" w:rsidRPr="00C527C5">
        <w:rPr>
          <w:lang w:val="en-GB"/>
        </w:rPr>
        <w:t xml:space="preserve"> </w:t>
      </w:r>
      <w:r w:rsidR="002A229C" w:rsidRPr="00C527C5">
        <w:rPr>
          <w:lang w:val="en-GB"/>
        </w:rPr>
        <w:fldChar w:fldCharType="begin" w:fldLock="1"/>
      </w:r>
      <w:r w:rsidR="00BF537F" w:rsidRPr="00C527C5">
        <w:rPr>
          <w:lang w:val="en-GB"/>
        </w:rPr>
        <w:instrText xml:space="preserve">ADDIN CSL_CITATION { "citationItems" : [ { "id" : "ITEM-1", "itemData" : { "DOI" : "10.1016/j.psychres.2011.02.023", "ISBN" : "0268-1315", "ISSN" : "01651781", "PMID" : "21435729", "abstract" : "Several overlapping features have frequently been described between psychosis and the subjective experience of dreaming from the neurobiological to the phenomenological level, but whether this similarity reflects the cognitive organization of schizophrenic thought or rather that of psychotic mentation independent of diagnostic categories is still unclear. In this study, 40 actively psychotic inpatients were equally divided in two age- and education-matched groups according to their diagnosis (Schizophrenia and Bipolar Disorder). Participants were asked to report their dreams upon awakening and the Thematic Apperception Test (TAT) was administered to elicit waking fantasies; the same procedure was used in a control group of 20 non-psychiatric subjects. Two highly trained judges scored the collected material according to a Dream Bizarreness scale. The same level of cognitive bizarreness was found in TAT and dream reports of schizophrenic and manic subjects but was almost completely absent in the TAT stories of the control group. Two-way analysis of variance for repeated measures assessed the effect of diagnosis and experimental conditions (TAT stories and dream reports) on bizarreness yielding a significant interaction. Cognitive bizarreness seems to be a shared feature of dreaming and psychotic mentation, beyond diagnostic categorizations. Although these findings must be considered preliminary, this experimental measure of the cognitive architecture of thought processes seems to support the view that dreaming could be a useful model for the psychoses. ?? 2011 Elsevier Ltd.", "author" : [ { "dropping-particle" : "", "family" : "Limosani", "given" : "Ivan", "non-dropping-particle" : "", "parse-names" : false, "suffix" : "" }, { "dropping-particle" : "", "family" : "D'Agostino", "given" : "Armando", "non-dropping-particle" : "", "parse-names" : false, "suffix" : "" }, { "dropping-particle" : "", "family" : "Manzone", "given" : "Maria Laura", "non-dropping-particle" : "", "parse-names" : false, "suffix" : "" }, { "dropping-particle" : "", "family" : "Scarone", "given" : "Silvio", "non-dropping-particle" : "", "parse-names" : false, "suffix" : "" } ], "container-title" : "Psychiatry Research", "id" : "ITEM-1", "issue" : "2", "issued" : { "date-parts" : [ [ "2011" ] ] }, "page" : "195-199", "publisher" : "Elsevier Ltd", "title" : "Bizarreness in dream reports and waking fantasies of psychotic schizophrenic and manic patients: Empirical evidences and theoretical consequences", "type" : "article-journal", "volume" : "189" }, "uris" : [ "http://www.mendeley.com/documents/?uuid=6a5a2f05-0cda-4342-9314-114dad2aa9e4" ] }, { "id" : "ITEM-2", "itemData" : { "DOI" : "10.1016/j.concog.2010.11.014", "ISSN" : "10538100", "PMID" : "21288741", "abstract" : "Several independent lines of research in neurobiology seem to support the phenomenologically-grounded view of the dreaming brain/mind as a useful model for psychosis. Hallucinatory phenomena and thought disorders found in psychosis share several peculiarities with dreaming, where internally generated, vivid sensorimotor imagery along with often heightened and incongruous emotion are paired with a decrease in ego functions which ultimately leads to a severe impairment in reality testing. Contemporary conceptualizations of severe mental disorders view psychosis as one psychopathological dimension that may be found across several diagnostic categories. Some experimental data have shown cognitive bizarreness to be equally elevated in dreams and in the waking cognition of acutely psychotic subjects and in patients treated with pro-dopaminergic drugs, independent of the underlying disorder. Further studies into the neurofunctional underpinnings of both conditions will help to clarify the use and validity of this model. ?? 2010 Elsevier Inc.", "author" : [ { "dropping-particle" : "", "family" : "Limosani", "given" : "Ivan", "non-dropping-particle" : "", "parse-names" : false, "suffix" : "" }, { "dropping-particle" : "", "family" : "D&amp;apos;Agostino", "given" : "Armando", "non-dropping-particle" : "", "parse-names" : false, "suffix" : "" }, { "dropping-particle" : "", "family" : "Manzone", "given" : "Maria Laura", "non-dropping-particle" : "", "parse-names" : false, "suffix" : "" }, { "dropping-particle" : "", "family" : "Scarone", "given" : "Silvio", "non-dropping-particle" : "", "parse-names" : false, "suffix" : "" } ], "container-title" : "Consciousness and Cognition", "id" : "ITEM-2", "issue" : "4", "issued" : { "date-parts" : [ [ "2011" ] ] }, "page" : "987-992", "publisher" : "Elsevier Inc.", "title" : "The dreaming brain/mind, consciousness and psychosis", "type" : "article-journal", "volume" : "20" }, "uris" : [ "http://www.mendeley.com/documents/?uuid=1d38d14e-b5a2-450c-99d6-39979a73a29b" ] }, { "id" : "ITEM-3", "itemData" : { "ISBN" : "1866-7953(Electronic)", "ISSN" : "1866-7953(Electronic)", "abstract" : "The neural mechanisms underlying lucid dreaming have recently been investigated using brain imaging techniques such as electroencephalography and functional magnetic resonance imaging, which produce insightful but merely correlative results. We propose that research on the neurophysiology of lucid dreaming, for instance concern- ing the exact relationship between the dorsolateral prefrontal cortex and metacognitive insight into the fact that one is dreaming, should be complemented by methods allowing direct causal interference with neural functioning during sleep. To achieve this aim, several stimulation methods are proposed, i.e. transcranial magnetic stimulation, transcranial direct current stimulation, and galvanic vestibular stimulation. Given the broad range of cognitive and metacognitive processing in dreams, which support a continuous view of lucid and nonlucid dreaming, we further propose that certain aspects of dream lucidity and its neural mechanisms can be investigated in so-called ordinary, nonlucid dreams. This would allow for phenomenologically more comprehensive and practically more efficient experiments in this field of dream research. Such experiments would also provide a solid ground for understanding self-consciousness in lucid and non-lucid dreams, as well as for integrating dream research into more general neurophilosophical theories of consciousness and the self.", "author" : [ { "dropping-particle" : "", "family" : "Noreika", "given" : "Valdas", "non-dropping-particle" : "", "parse-names" : false, "suffix" : "" }, { "dropping-particle" : "", "family" : "Windt", "given" : "Jennifer M", "non-dropping-particle" : "", "parse-names" : false, "suffix" : "" }, { "dropping-particle" : "", "family" : "Lenggenhager", "given" : "Bigna", "non-dropping-particle" : "", "parse-names" : false, "suffix" : "" }, { "dropping-particle" : "", "family" : "Karim", "given" : "Ahmed a", "non-dropping-particle" : "", "parse-names" : false, "suffix" : "" } ], "container-title" : "International Journal of Dream Research", "id" : "ITEM-3", "issue" : "1", "issued" : { "date-parts" : [ [ "2010" ] ] }, "page" : "36-45", "title" : "New perspectives for the study of lucid dreaming: From brain stimulation to philosophical theories of self-consciousness. Commentary on \u201cThe neurobiology of consciousness: Lucid dreaming wakes up\u201d by J. Allan Hobson", "type" : "article-journal", "volume" : "3" }, "uris" : [ "http://www.mendeley.com/documents/?uuid=2cc22d30-1d68-4a7f-9bfa-3c384b9c6d6a" ] }, { "id" : "ITEM-4", "itemData" : { "DOI" : "10.1155/2012/872307", "ISSN" : "2090-2093", "PMID" : "22966450", "abstract" : "Several theories promote the similarities between dreaming and psychosis, but this has rarely been tested empirically. We assessed dreaming and waking reality using the Psychotomimetic States Inventory, a measure of psychotic-like experience originally designed for drug studies. Twenty participants completed the measure in each of two dream conditions and one waking condition. Dreams were assessed upon waking naturally and also using a movement-activated (actigraph) alarm during the night. Overall, participants reported more quasipsychotic characteristics during dreams (in both conditions) than when awake. This was most marked for paranoia and delusional thinking, but differences were also seen for perceptual abnormalities, mania, and anhedonia. The quality of dream experience seems particularly similar to psychosis in sometimes being highly self-referential and having a paranoid content. Subjective changes to cognition and affect are consistent with alterations in prefrontal cortical activity during REM sleep that mirror those of schizophrenia.", "author" : [ { "dropping-particle" : "", "family" : "Mason", "given" : "Oliver", "non-dropping-particle" : "", "parse-names" : false, "suffix" : "" }, { "dropping-particle" : "", "family" : "Wakerley", "given" : "Dominic", "non-dropping-particle" : "", "parse-names" : false, "suffix" : "" } ], "container-title" : "Schizophrenia research and treatment", "id" : "ITEM-4", "issued" : { "date-parts" : [ [ "2012" ] ] }, "page" : "872307", "title" : "The psychotomimetic nature of dreams: an experimental study.", "type" : "article-journal", "volume" : "2012" }, "uris" : [ "http://www.mendeley.com/documents/?uuid=e4965377-e3df-47dd-8a68-370fe72b7455" ] }, { "id" : "ITEM-5", "itemData" : { "DOI" : "10.1016/j.smrv.2014.06.004", "ISSN" : "15322955", "PMID" : "25092021", "abstract" : "The idea that dreaming can serve as a model for psychosis has a long and honourable tradition, however it is notoriously speculative. Here we demonstrate that recent research on the phenomenon of lucid dreaming sheds new light on the debate. Lucid dreaming is a rare state of sleep in which the dreamer gains insight into his state of mind during dreaming. Recent electroencephalogram (EEG) and functional magnetic resonance imaging (fMRI) data for the first time allow very specific hypotheses about the dream-psychosis relationship: if dreaming is a reasonable model for psychosis, then insight into the dreaming state and insight into the psychotic state should share similar neural correlates. This indeed seems to be the case: cortical areas activated during lucid dreaming show striking overlap with brain regions that are impaired in psychotic patients who lack insight into their pathological state. This parallel allows for new therapeutic approaches and ways to test antipsychotic medication.", "author" : [ { "dropping-particle" : "", "family" : "Dresler", "given" : "Martin", "non-dropping-particle" : "", "parse-names" : false, "suffix" : "" }, { "dropping-particle" : "", "family" : "Wehrle", "given" : "Renate", "non-dropping-particle" : "", "parse-names" : false, "suffix" : "" }, { "dropping-particle" : "", "family" : "Spoormaker", "given" : "Victor I.", "non-dropping-particle" : "", "parse-names" : false, "suffix" : "" }, { "dropping-particle" : "", "family" : "Steiger", "given" : "Axel", "non-dropping-particle" : "", "parse-names" : false, "suffix" : "" }, { "dropping-particle" : "", "family" : "Holsboer", "given" : "Florian", "non-dropping-particle" : "", "parse-names" : false, "suffix" : "" }, { "dropping-particle" : "", </w:instrText>
      </w:r>
      <w:r w:rsidR="00BF537F" w:rsidRPr="00243877">
        <w:instrText>"family" : "Czisch", "given" : "Michael", "non-dropping-particle" : "", "parse-names" : false, "suffix" : "" }, { "dropping-particle" : "", "family" : "Hobson", "given" : "J. Allan", "non-dropping-particle" : "", "parse-names" : false, "suffix" : "" } ], "container-title" : "Sleep Medicine Reviews", "id" : "ITEM-5", "issued" : { "date-parts" : [ [ "2015" ] ] }, "page" : "92-99", "publisher" : "Elsevier Ltd", "title" : "Neural correlates of insight in dreaming and psychosis", "type" : "article-journal", "volume" : "20" }, "uris" : [ "http://www.mendeley.com/documents/?uuid=cf5a9924-75dd-47a2-96fe-1a43cd4a869f" ] } ], "mendeley" : { "formattedCitation" : "(Dresler et al. 2015; Limosani, D&amp;apos;Agostino, et al. 2011; Limosani, D\u2019Agostino, et al. 2011; Mason and Wakerley 2012; Noreika, Windt, et al. 2010)", "manualFormatting" : "(Dresler et al. 2015; Limosani, D'Agostino, et al. 2011; Limosani, D\u2019Agostino, et al. 2011; Mason and Wakerley 2012; Noreika et al. 2010)", "plainTextFormattedCitation" : "(Dresler et al. 2015; Limosani, D&amp;apos;Agostino, et al. 2011; Limosani, D\u2019Agostino, et al. 2011; Mason and Wakerley 2012; Noreika, Windt, et al. 2010)", "previouslyFormattedCitation" : "(Dresler et al. 2015; Limosani, D&amp;apos;Agostino, et al. 2011; Limosani, D\u2019Agostino, et al. 2011; Mason and Wakerley 2012; Noreika, Windt, et al. 2010)" }, "properties" : { "noteIndex" : 0 }, "schema" : "https://github.com/citation-style-language/schema/raw/master/csl-citation.json" }</w:instrText>
      </w:r>
      <w:r w:rsidR="002A229C" w:rsidRPr="00C527C5">
        <w:rPr>
          <w:lang w:val="en-GB"/>
        </w:rPr>
        <w:fldChar w:fldCharType="separate"/>
      </w:r>
      <w:r w:rsidR="002A229C" w:rsidRPr="00243877">
        <w:rPr>
          <w:noProof/>
        </w:rPr>
        <w:t>(Dresler et al. 2015; Limosani, D'Agostino, et al. 2011; Limosani, D’Agostino, et al. 2011; Mason and Wakerley 2012; Noreika et al. 2010)</w:t>
      </w:r>
      <w:r w:rsidR="002A229C" w:rsidRPr="00C527C5">
        <w:rPr>
          <w:lang w:val="en-GB"/>
        </w:rPr>
        <w:fldChar w:fldCharType="end"/>
      </w:r>
      <w:r w:rsidR="007F271F" w:rsidRPr="00243877">
        <w:t xml:space="preserve">. </w:t>
      </w:r>
      <w:r w:rsidR="00973A49" w:rsidRPr="00973A49">
        <w:rPr>
          <w:lang w:val="en-US"/>
        </w:rPr>
        <w:t xml:space="preserve">Well known </w:t>
      </w:r>
      <w:r w:rsidR="00973A49">
        <w:rPr>
          <w:lang w:val="en-GB"/>
        </w:rPr>
        <w:t xml:space="preserve">philosophers like </w:t>
      </w:r>
      <w:r w:rsidR="00F47E36" w:rsidRPr="00C527C5">
        <w:rPr>
          <w:lang w:val="en-GB"/>
        </w:rPr>
        <w:t>Kant and Schopenhauer were the first to point out the relation between dreams and psychosis, stating that “a dream is a short-lasting psychosis, and a psychosis is a long-lasting dream”. Sigmund Freud also build on this comparison, postulating that psychosis is an abnormal intrusion of dreamin</w:t>
      </w:r>
      <w:r w:rsidR="00FE6B6C" w:rsidRPr="00C527C5">
        <w:rPr>
          <w:lang w:val="en-GB"/>
        </w:rPr>
        <w:t xml:space="preserve">g activity into an awake state </w:t>
      </w:r>
      <w:r w:rsidR="0048527D" w:rsidRPr="00C527C5">
        <w:rPr>
          <w:lang w:val="en-GB"/>
        </w:rPr>
        <w:fldChar w:fldCharType="begin" w:fldLock="1"/>
      </w:r>
      <w:r w:rsidR="0048527D" w:rsidRPr="00C527C5">
        <w:rPr>
          <w:lang w:val="en-GB"/>
        </w:rPr>
        <w:instrText>ADDIN CSL_CITATION { "citationItems" : [ { "id" : "ITEM-1", "itemData" : { "author" : [ { "dropping-particle" : "", "family" : "Freud", "given" : "Sigmund", "non-dropping-particle" : "", "parse-names" : false, "suffix" : "" } ], "id" : "ITEM-1", "issued" : { "date-parts" : [ [ "1900" ] ] }, "publisher" : "Encyclopedia Britannica", "publisher-place" : "London", "title" : "The interpretation of dreams", "type" : "book" }, "uris" : [ "http://www.mendeley.com/documents/?uuid=c6690666-1912-4905-b7f3-6c0cd7fa3588" ] } ], "mendeley" : { "formattedCitation" : "(Freud 1900)", "plainTextFormattedCitation" : "(Freud 1900)", "previouslyFormattedCitation" : "(Freud 1900)" }, "properties" : { "noteIndex" : 0 }, "schema" : "https://github.com/citation-style-language/schema/raw/master/csl-citation.json" }</w:instrText>
      </w:r>
      <w:r w:rsidR="0048527D" w:rsidRPr="00C527C5">
        <w:rPr>
          <w:lang w:val="en-GB"/>
        </w:rPr>
        <w:fldChar w:fldCharType="separate"/>
      </w:r>
      <w:r w:rsidR="0048527D" w:rsidRPr="00C527C5">
        <w:rPr>
          <w:noProof/>
          <w:lang w:val="en-GB"/>
        </w:rPr>
        <w:t>(Freud 1900)</w:t>
      </w:r>
      <w:r w:rsidR="0048527D" w:rsidRPr="00C527C5">
        <w:rPr>
          <w:lang w:val="en-GB"/>
        </w:rPr>
        <w:fldChar w:fldCharType="end"/>
      </w:r>
      <w:r w:rsidR="0048527D" w:rsidRPr="00C527C5">
        <w:rPr>
          <w:lang w:val="en-GB"/>
        </w:rPr>
        <w:t xml:space="preserve">. </w:t>
      </w:r>
      <w:r w:rsidR="003A40E1" w:rsidRPr="00C527C5">
        <w:rPr>
          <w:lang w:val="en-GB"/>
        </w:rPr>
        <w:t xml:space="preserve">Also psychiatrists like </w:t>
      </w:r>
      <w:r w:rsidR="0048527D" w:rsidRPr="00C527C5">
        <w:rPr>
          <w:lang w:val="en-GB"/>
        </w:rPr>
        <w:fldChar w:fldCharType="begin" w:fldLock="1"/>
      </w:r>
      <w:r w:rsidR="0048527D" w:rsidRPr="00C527C5">
        <w:rPr>
          <w:lang w:val="en-GB"/>
        </w:rPr>
        <w:instrText>ADDIN CSL_CITATION { "citationItems" : [ { "id" : "ITEM-1", "itemData" : { "author" : [ { "dropping-particle" : "", "family" : "Jung", "given" : "C. G.", "non-dropping-particle" : "", "parse-names" : false, "suffix" : "" } ], "container-title" : "Collected Works Vol. 3 - The Psychogenesis of Mental Disease.", "id" : "ITEM-1", "issued" : { "date-parts" : [ [ "1907" ] ] }, "publisher" : "Nervous and Mental Disease Publ.", "publisher-place" : "New York", "title" : "The psychology of dementia praecox", "type" : "chapter" }, "uris" : [ "http://www.mendeley.com/documents/?uuid=91eb78a8-c88e-426f-8b3a-977d5bcbf65e" ] } ], "mendeley" : { "formattedCitation" : "(Jung 1907)", "manualFormatting" : "Jung (1907)", "plainTextFormattedCitation" : "(Jung 1907)", "previouslyFormattedCitation" : "(Jung 1907)" }, "properties" : { "noteIndex" : 0 }, "schema" : "https://github.com/citation-style-language/schema/raw/master/csl-citation.json" }</w:instrText>
      </w:r>
      <w:r w:rsidR="0048527D" w:rsidRPr="00C527C5">
        <w:rPr>
          <w:lang w:val="en-GB"/>
        </w:rPr>
        <w:fldChar w:fldCharType="separate"/>
      </w:r>
      <w:r w:rsidR="0048527D" w:rsidRPr="00C527C5">
        <w:rPr>
          <w:noProof/>
          <w:lang w:val="en-GB"/>
        </w:rPr>
        <w:t>Jung (1907)</w:t>
      </w:r>
      <w:r w:rsidR="0048527D" w:rsidRPr="00C527C5">
        <w:rPr>
          <w:lang w:val="en-GB"/>
        </w:rPr>
        <w:fldChar w:fldCharType="end"/>
      </w:r>
      <w:r w:rsidR="0048527D" w:rsidRPr="00C527C5">
        <w:rPr>
          <w:lang w:val="en-GB"/>
        </w:rPr>
        <w:t xml:space="preserve"> a</w:t>
      </w:r>
      <w:r w:rsidR="00FE6B6C" w:rsidRPr="00C527C5">
        <w:rPr>
          <w:lang w:val="en-GB"/>
        </w:rPr>
        <w:t>nd</w:t>
      </w:r>
      <w:r w:rsidR="0048527D" w:rsidRPr="00C527C5">
        <w:rPr>
          <w:lang w:val="en-GB"/>
        </w:rPr>
        <w:t xml:space="preserve"> </w:t>
      </w:r>
      <w:r w:rsidR="0048527D" w:rsidRPr="00C527C5">
        <w:rPr>
          <w:lang w:val="en-GB"/>
        </w:rPr>
        <w:fldChar w:fldCharType="begin" w:fldLock="1"/>
      </w:r>
      <w:r w:rsidR="0048527D" w:rsidRPr="00C527C5">
        <w:rPr>
          <w:lang w:val="en-GB"/>
        </w:rPr>
        <w:instrText>ADDIN CSL_CITATION { "citationItems" : [ { "id" : "ITEM-1", "itemData" : { "author" : [ { "dropping-particle" : "", "family" : "Bleuler", "given" : "Eugen", "non-dropping-particle" : "", "parse-names" : false, "suffix" : "" } ], "id" : "ITEM-1", "issued" : { "date-parts" : [ [ "1911" ] ] }, "number-of-pages" : "548", "publisher" : "International Universities Press", "publisher-place" : "New York", "title" : "Dementia praecox or the group of schizophrenias", "type" : "book" }, "uris" : [ "http://www.mendeley.com/documents/?uuid=34a30f8e-f3d1-4836-b3cc-99873eef9ca5" ] } ], "mendeley" : { "formattedCitation" : "(Bleuler 1911)", "manualFormatting" : "Bleuler (1911)", "plainTextFormattedCitation" : "(Bleuler 1911)", "previouslyFormattedCitation" : "(Bleuler 1911)" }, "properties" : { "noteIndex" : 0 }, "schema" : "https://github.com/citation-style-language/schema/raw/master/csl-citation.json" }</w:instrText>
      </w:r>
      <w:r w:rsidR="0048527D" w:rsidRPr="00C527C5">
        <w:rPr>
          <w:lang w:val="en-GB"/>
        </w:rPr>
        <w:fldChar w:fldCharType="separate"/>
      </w:r>
      <w:r w:rsidR="0048527D" w:rsidRPr="00C527C5">
        <w:rPr>
          <w:noProof/>
          <w:lang w:val="en-GB"/>
        </w:rPr>
        <w:t>Bleuler (1911)</w:t>
      </w:r>
      <w:r w:rsidR="0048527D" w:rsidRPr="00C527C5">
        <w:rPr>
          <w:lang w:val="en-GB"/>
        </w:rPr>
        <w:fldChar w:fldCharType="end"/>
      </w:r>
      <w:r w:rsidR="00FE6B6C" w:rsidRPr="00C527C5">
        <w:rPr>
          <w:lang w:val="en-GB"/>
        </w:rPr>
        <w:t xml:space="preserve"> made comparisons between dreaming and </w:t>
      </w:r>
      <w:r w:rsidR="003A40E1" w:rsidRPr="00C527C5">
        <w:rPr>
          <w:lang w:val="en-GB"/>
        </w:rPr>
        <w:t xml:space="preserve">psychosis </w:t>
      </w:r>
      <w:r w:rsidR="00224E85" w:rsidRPr="00C527C5">
        <w:rPr>
          <w:lang w:val="en-GB"/>
        </w:rPr>
        <w:t>in schizophrenia patients</w:t>
      </w:r>
      <w:r w:rsidR="003E1BC0">
        <w:rPr>
          <w:lang w:val="en-GB"/>
        </w:rPr>
        <w:t>,</w:t>
      </w:r>
      <w:r w:rsidR="003A40E1" w:rsidRPr="00C527C5">
        <w:rPr>
          <w:lang w:val="en-GB"/>
        </w:rPr>
        <w:t xml:space="preserve"> stress</w:t>
      </w:r>
      <w:r w:rsidR="003E1BC0">
        <w:rPr>
          <w:lang w:val="en-GB"/>
        </w:rPr>
        <w:t xml:space="preserve">ing </w:t>
      </w:r>
      <w:r w:rsidR="003A40E1" w:rsidRPr="00C527C5">
        <w:rPr>
          <w:lang w:val="en-GB"/>
        </w:rPr>
        <w:t>the similarities</w:t>
      </w:r>
      <w:r w:rsidR="00FE6B6C" w:rsidRPr="00C527C5">
        <w:rPr>
          <w:lang w:val="en-GB"/>
        </w:rPr>
        <w:t>.</w:t>
      </w:r>
      <w:r w:rsidR="00FD596B" w:rsidRPr="00C527C5">
        <w:rPr>
          <w:lang w:val="en-GB"/>
        </w:rPr>
        <w:br/>
        <w:t xml:space="preserve">These comparisons are supported by a number of studies over the last decades. Strong similarities were found in cognitive bizarreness measures between waking thought of psychosis patients and dream reports of both patients and healthy controls, suggesting that psychotic patients are </w:t>
      </w:r>
      <w:r w:rsidR="00FD596B" w:rsidRPr="00C527C5">
        <w:rPr>
          <w:lang w:val="en-GB"/>
        </w:rPr>
        <w:lastRenderedPageBreak/>
        <w:t>continuously in a cognitive state similar to that of the dreaming</w:t>
      </w:r>
      <w:r w:rsidR="00FE6B6C" w:rsidRPr="00C527C5">
        <w:rPr>
          <w:lang w:val="en-GB"/>
        </w:rPr>
        <w:t xml:space="preserve"> </w:t>
      </w:r>
      <w:r w:rsidR="00FD596B" w:rsidRPr="00C527C5">
        <w:rPr>
          <w:lang w:val="en-GB"/>
        </w:rPr>
        <w:t xml:space="preserve">mind </w:t>
      </w:r>
      <w:r w:rsidR="00BF537F" w:rsidRPr="00C527C5">
        <w:rPr>
          <w:lang w:val="en-GB"/>
        </w:rPr>
        <w:fldChar w:fldCharType="begin" w:fldLock="1"/>
      </w:r>
      <w:r w:rsidR="004F42D2" w:rsidRPr="00C527C5">
        <w:rPr>
          <w:lang w:val="en-GB"/>
        </w:rPr>
        <w:instrText>ADDIN CSL_CITATION { "citationItems" : [ { "id" : "ITEM-1", "itemData" : { "DOI" : "10.1016/j.concog.2013.04.006", "ISSN" : "10538100", "PMID" : "23703023", "abstract" : "The relationship between dream content and waking life experiences remains difficult to decipher. However, some neurobiological findings suggest that dreaming can, at least in part, be considered epiphenomenal to ongoing memory consolidation processes in sleep. Both abnormalities in sleep architecture and impairment in memory consolidation mechanisms are thought to be involved in the development of psychosis. The objective of this study was to assess the continuity between delusional contents and dreams in acutely psychotic patients. Ten patients with a single fixed and recurring delusional content were asked to report their dreams during an acute psychotic break. Sixteen judges with four different levels of acquaintance to the specific content of the patients' delusions were asked to group the dreams, expecting that fragments of the delusional thought would guide the task. A mathematical index (f,. t) was developed in order to compare correct groupings between the four groups of judges. Most judges grouped the dreams slightly above chance level and no relevant differences could be found between the fou. r groups [. F(3,. 12). =. 1.297; p=. n.s.]. Scoring of dreams for specific delusional themes suggested a continuity in terms of dream and waking mentation for two contents (Grandiosity and Religion). These findings seem to suggest that at least some delusional contents recur within patients' dreams. Future studies will need to determine whether such continuity reflects ongoing consolidation processes that are relevant to current theories of delusion formation and stabilization. ?? 2013 Elsevier Inc.", "author" : [ { "dropping-particle" : "", "family" : "D'Agostino", "given" : "Armando", "non-dropping-particle" : "", "parse-names" : false, "suffix" : "" }, { "dropping-particle" : "", "family" : "Aletti", "given" : "Giacomo", "non-dropping-particle" : "", "parse-names" : false, "suffix" : "" }, { "dropping-particle" : "", "family" : "Carboni", "given" : "Martina", "non-dropping-particle" : "", "parse-names" : false, "suffix" : "" }, { "dropping-particle" : "", "family" : "Cavallotti", "given" : "Simone", "non-dropping-particle" : "", "parse-names" : false, "suffix" : "" }, { "dropping-particle" : "", "family" : "Limosani", "given" : "Ivan", "non-dropping-particle" : "", "parse-names" : false, "suffix" : "" }, { "dropping-particle" : "", "family" : "Manzone", "given" : "Marialaura", "non-dropping-particle" : "", "parse-names" : false, "suffix" : "" }, { "dropping-particle" : "", "family" : "Scarone", "given" : "Silvio", "non-dropping-particle" : "", "parse-names" : false, "suffix" : "" } ], "container-title" : "Consciousness and Cognition", "id" : "ITEM-1", "issue" : "3", "issued" : { "date-parts" : [ [ "2013" ] ] }, "page" : "708-715", "title" : "Are delusional contents replayed during dreams?", "type" : "article-journal", "volume" : "22" }, "uris" : [ "http://www.mendeley.com/documents/?uuid=896bb87e-e214-4c7c-b958-7fa90a479fee" ] }, { "id" : "ITEM-2", "itemData" : { "DOI" : "10.1016/j.psychres.2014.01.033", "ISBN" : "0165-1781", "ISSN" : "18727123", "PMID" : "24529816", "abstract" : "Cognitive bizarreness has been shown to be equally elevated in the dream and waking mentation of acutely symptomatic inpatients diagnosed with affective and non-affective psychoses. Although some studies have reported on dream content in non-psychotic depression, no study has previously measured this formal aspect of cognition in patients hospitalized for Psychotic Major Depression (PMD). Sixty-five dreams and 154 waking fantasy reports were collected from 11 PMD inpatients and 11 age- and sex-matched healthy controls. All narrative reports were scored by judges blind to diagnosis in terms of formal aspects of cognition (Bizarreness). Dream content was also scored (Hall/Van de Castle scoring system).Unlike controls, PMD patients had similar levels of cognitive bizarreness in their dream and waking mentation. Dreams of PMD patients also differed from those of controls in terms of content variables. In particular, Happiness, Apprehension and Dynamism were found to differ between the two groups. Whereas dream content reflects a sharp discontinuity with the depressive state, cognitive bizarreness adequately measures the stability of cognition across dreams and wakefulness in PMD inpatients. ?? 2014 Elsevier Ireland Ltd.", "author" : [ { "dropping-particle" : "", "family" : "Cavallotti", "given" : "Simone", "non-dropping-particle" : "", "parse-names" : false, "suffix" : "" }, { "dropping-particle" : "", "family" : "Castelnovo", "given" : "Anna", "non-dropping-particle" : "", "parse-names" : false, "suffix" : "" }, { "dropping-particle" : "", "family" : "Ranieri", "given" : "Rebecca", "non-dropping-particle" : "", "parse-names" : false, "suffix" : "" }, { "dropping-particle" : "", "family" : "D'Agostino", "given" : "Armando", "non-dropping-particle" : "", "parse-names" : false, "suffix" : "" } ], "container-title" : "Psychiatry Research", "id" : "ITEM-2", "issue" : "1", "issued" : { "date-parts" : [ [ "2014" ] ] }, "page" : "31-36", "publisher" : "Elsevier", "title" : "Stability of cognition across wakefulness and dreams in psychotic major depression", "type" : "article-journal", "volume" : "216" }, "uris" : [ "http://www.mendeley.com/documents/?uuid=a87ee1fb-1fd1-4b89-bda1-7d882727b402" ] }, { "id" : "ITEM-3", "itemData" : { "DOI" : "10.1016/j.psychres.2010.04.034", "ISSN" : "01651781", "PMID" : "20471693", "abstract" : "Dream diaries and reports of daytime waking thought were collected from five schizophrenia patients and matched controls. It was more difficult for blind judges to differentiate the patients' than the controls' dream reports from reports of waking thought, and patients reported shorter but more bizarre dreams than did the controls. ?? 2010 Elsevier Ireland Ltd.", "author" : [ { "dropping-particle" : "", "family" : "Noreika", "given" : "Valdas", "non-dropping-particle" : "", "parse-names" : false, "suffix" : "" }, { "dropping-particle" : "", "family" : "Valli", "given" : "Katja", "non-dropping-particle" : "", "parse-names" : false, "suffix" : "" }, { "dropping-particle" : "", "family" : "Markkula", "given" : "Juha", "non-dropping-particle" : "", "parse-names" : false, "suffix" : "" }, { "dropping-particle" : "", "family" : "Sepp??l??", "given" : "Katriina", "non-dropping-particle" : "", "parse-names" : false, "suffix" : "" }, { "dropping-particle" : "", "family" : "Revonsuo", "given" : "Antti", "non-dropping-particle" : "", "parse-names" : false, "suffix" : "" } ], "container-title" : "Psychiatry Research", "id" : "ITEM-3", "issue" : "3", "issued" : { "date-parts" : [ [ "2010" ] ] }, "page" : "562-564", "publisher" : "Elsevier Ireland Ltd", "title" : "Dream bizarreness and waking thought in schizophrenia", "type" : "article-journal", "volume" : "178" }, "uris" : [ "http://www.mendeley.com/documents/?uuid=b62b8ce8-e002-4327-bb61-c5489ac02bd8" ] }, { "id" : "ITEM-4", "itemData" : { "DOI" : "10.1016/j.psychres.2011.02.023", "ISBN" : "0268-1315", "ISSN" : "01651781", "PMID" : "21435729", "abstract" : "Several overlapping features have frequently been described between psychosis and the subjective experience of dreaming from the neurobiological to the phenomenological level, but whether this similarity reflects the cognitive organization of schizophrenic thought or rather that of psychotic mentation independent of diagnostic categories is still unclear. In this study, 40 actively psychotic inpatients were equally divided in two age- and education-matched groups according to their diagnosis (Schizophrenia and Bipolar Disorder). Participants were asked to report their dreams upon awakening and the Thematic Apperception Test (TAT) was administered to elicit waking fantasies; the same procedure was used in a control group of 20 non-psychiatric subjects. Two highly trained judges scored the collected material according to a Dream Bizarreness scale. The same level of cognitive bizarreness was found in TAT and dream reports of schizophrenic and manic subjects but was almost completely absent in the TAT stories of the control group. Two-way analysis of variance for repeated measures assessed the effect of diagnosis and experimental conditions (TAT stories and dream reports) on bizarreness yielding a significant interaction. Cognitive bizarreness seems to be a shared feature of dreaming and psychotic mentation, beyond diagnostic categorizations. Although these findings must be considered preliminary, this experimental measure of the cognitive architecture of thought processes seems to support the view that dreaming could be a useful model for the psychoses. ?? 2011 Elsevier Ltd.", "author" : [ { "dropping-particle" : "", "family" : "Limosani", "given" : "Ivan", "non-dropping-particle" : "", "parse-names" : false, "suffix" : "" }, { "dropping-particle" : "", "family" : "D'Agostino", "given" : "Armando", "non-dropping-particle" : "", "parse-names" : false, "suffix" : "" }, { "dropping-particle" : "", "family" : "Manzone", "given" : "Maria Laura", "non-dropping-particle" : "", "parse-names" : false, "suffix" : "" }, { "dropping-particle" : "", "family" : "Scarone", "given" : "Silvio", "non-dropping-particle" : "", "parse-names" : false, "suffix" : "" } ], "container-title" : "Psychiatry Research", "id" : "ITEM-4", "issue" : "2", "issued" : { "date-parts" : [ [ "2011" ] ] }, "page" : "195-199", "publisher" : "Elsevier Ltd", "title" : "Bizarreness in dream reports and waking fantasies of psychotic schizophrenic and manic patients: Empirical evidences and theoretical consequences", "type" : "article-journal", "volume" : "189" }, "uris" : [ "http://www.mendeley.com/documents/?uuid=6a5a2f05-0cda-4342-9314-114dad2aa9e4" ] }, { "id" : "ITEM-5", "itemData" : { "author" : [ { "dropping-particle" : "", "family" : "D'Agostino", "given" : "Armando", "non-dropping-particle" : "", "parse-names" : false, "suffix" : "" }, { "dropping-particle" : "", "family" : "Scarone", "given" : "Silvio", "non-dropping-particle" : "", "parse-names" : false, "suffix" : "" } ], "container-title" : "Behavioral and Brain Sciences", "id" : "ITEM-5", "issue" : "6", "issued" : { "date-parts" : [ [ "2013" ] ] }, "page" : "612-613", "title" : "Such stuff as psychoses are made on?", "type" : "article-journal", "volume" : "36" }, "uris" : [ "http://www.mendeley.com/documents/?uuid=3125cace-e6a1-41f4-939a-d152d347f2a8" ] } ], "mendeley" : { "formattedCitation" : "(Cavallotti et al. 2014; D\u2019Agostino and Scarone 2013; D\u2019Agostino et al. 2013; Limosani, D\u2019Agostino, et al. 2011; Noreika, Valli, et al. 2010)", "plainTextFormattedCitation" : "(Cavallotti et al. 2014; D\u2019Agostino and Scarone 2013; D\u2019Agostino et al. 2013; Limosani, D\u2019Agostino, et al. 2011; Noreika, Valli, et al. 2010)", "previouslyFormattedCitation" : "(Cavallotti et al. 2014; D\u2019Agostino and Scarone 2013; D\u2019Agostino et al. 2013; Limosani, D\u2019Agostino, et al. 2011; Noreika, Valli, et al. 2010)" }, "properties" : { "noteIndex" : 0 }, "schema" : "https://github.com/citation-style-language/schema/raw/master/csl-citation.json" }</w:instrText>
      </w:r>
      <w:r w:rsidR="00BF537F" w:rsidRPr="00C527C5">
        <w:rPr>
          <w:lang w:val="en-GB"/>
        </w:rPr>
        <w:fldChar w:fldCharType="separate"/>
      </w:r>
      <w:r w:rsidR="00BF537F" w:rsidRPr="00C527C5">
        <w:rPr>
          <w:noProof/>
          <w:lang w:val="en-GB"/>
        </w:rPr>
        <w:t>(Cavallotti et al. 2014; D’Agostino and Scarone 2013; D’Agostino et al. 2013; Limosani, D’Agostino, et al. 2011; Noreika, Valli, et al. 2010)</w:t>
      </w:r>
      <w:r w:rsidR="00BF537F" w:rsidRPr="00C527C5">
        <w:rPr>
          <w:lang w:val="en-GB"/>
        </w:rPr>
        <w:fldChar w:fldCharType="end"/>
      </w:r>
      <w:r w:rsidR="00FD596B" w:rsidRPr="00C527C5">
        <w:rPr>
          <w:lang w:val="en-GB"/>
        </w:rPr>
        <w:t>.</w:t>
      </w:r>
      <w:r w:rsidR="00BF537F" w:rsidRPr="00C527C5">
        <w:rPr>
          <w:lang w:val="en-GB"/>
        </w:rPr>
        <w:t xml:space="preserve"> Psychotic patients also consider their dream content as being less bizarre than healthy controls do, while the content was rated similarly bizarre by external judges</w:t>
      </w:r>
      <w:r w:rsidR="004F42D2" w:rsidRPr="00C527C5">
        <w:rPr>
          <w:lang w:val="en-GB"/>
        </w:rPr>
        <w:t xml:space="preserve"> </w:t>
      </w:r>
      <w:r w:rsidR="004F42D2" w:rsidRPr="00C527C5">
        <w:rPr>
          <w:lang w:val="en-GB"/>
        </w:rPr>
        <w:fldChar w:fldCharType="begin" w:fldLock="1"/>
      </w:r>
      <w:r w:rsidR="004F42D2" w:rsidRPr="00C527C5">
        <w:rPr>
          <w:lang w:val="en-GB"/>
        </w:rPr>
        <w:instrText>ADDIN CSL_CITATION { "citationItems" : [ { "id" : "ITEM-1", "itemData" : { "DOI" : "10.1016/j.schres.2009.03.032", "ISBN" : "0920-9964", "ISSN" : "09209964", "PMID" : "19409757", "abstract" : "Many clinical, laboratory and non-laboratory studies have examined dream content reported by patients with schizophrenia but findings have been variable and inconsistent. Using both questionnaire-based measures and laboratory REM sleep awakenings, we investigated dream content in 14 patients with schizophrenia (mean age = 25.5 \u00b1 3.2\u00a0years) under atypical antipsychotic medication and 15 healthy controls (mean age = 22.3 \u00b1 4.2\u00a0years). The relationship between eye movement density during REM sleep and dream content was also explored. Questionnaire data revealed that when compared to controls, patients with schizophrenia report experiencing a greater number of nightmares but no significant differences were found on other measures including overall dream recall, presence of recurrent dreams, and frequency of specific emotions. 39 dream reports were collected from each group following awakenings from REM sleep. Laboratory dream narratives from the patients were shorter and, after controlling for report length, most significant differences in dream content between the two groups disappeared with the exception of a greater proportion of unknown characters in the participant group. Patients with schizophrenia spontaneously rated their dream reports as being less bizarre than did controls, despite a similar density of bizarre elements as scored by external judges. Finally, both groups had a comparable density of rapid eye movements during REM sleep but a significant positive correlation between eye-movement density and dream content variables was only found in controls. Taken together, the findings suggest that dream content characteristics in schizophrenia may reflect neurocognitive processes, including emotional processing, specific to this disorder. \u00a9 2009.", "author" : [ { "dropping-particle" : "", "family" : "Lusignan", "given" : "F\u00e9lix Antoine", "non-dropping-particle" : "", "parse-names" : false, "suffix" : "" }, { "dropping-particle" : "", "family" : "Zadra", "given" : "Antonio", "non-dropping-particle" : "", "parse-names" : false, "suffix" : "" }, { "dropping-particle" : "", "family" : "Dubuc", "given" : "M. J.", "non-dropping-particle" : "", "parse-names" : false, "suffix" : "" }, { "dropping-particle" : "", "family" : "Daoust", "given" : "Anne Marie", "non-dropping-particle" : "", "parse-names" : false, "suffix" : "" }, { "dropping-particle" : "", "family" : "Mottard", "given" : "Jean Pierre", "non-dropping-particle" : "", "parse-names" : false, "suffix" : "" }, { "dropping-particle" : "", "family" : "Godbout", "given" : "Roger", "non-dropping-particle" : "", "parse-names" : false, "suffix" : "" } ], "container-title" : "Schizophrenia Research", "id" : "ITEM-1", "issue" : "1-3", "issued" : { "date-parts" : [ [ "2009" ] ] }, "page" : "164-173", "title" : "Dream content in chronically-treated persons with schizophrenia", "type" : "article-journal", "volume" : "112" }, "uris" : [ "http://www.mendeley.com/documents/?uuid=596e28de-1c04-4ef6-9ad8-dfcb02c3b0a1" ] } ], "mendeley" : { "formattedCitation" : "(Lusignan et al. 2009)", "plainTextFormattedCitation" : "(Lusignan et al. 2009)", "previouslyFormattedCitation" : "(Lusignan et al. 2009)" }, "properties" : { "noteIndex" : 0 }, "schema" : "https://github.com/citation-style-language/schema/raw/master/csl-citation.json" }</w:instrText>
      </w:r>
      <w:r w:rsidR="004F42D2" w:rsidRPr="00C527C5">
        <w:rPr>
          <w:lang w:val="en-GB"/>
        </w:rPr>
        <w:fldChar w:fldCharType="separate"/>
      </w:r>
      <w:r w:rsidR="004F42D2" w:rsidRPr="00C527C5">
        <w:rPr>
          <w:noProof/>
          <w:lang w:val="en-GB"/>
        </w:rPr>
        <w:t>(Lusignan et al. 2009)</w:t>
      </w:r>
      <w:r w:rsidR="004F42D2" w:rsidRPr="00C527C5">
        <w:rPr>
          <w:lang w:val="en-GB"/>
        </w:rPr>
        <w:fldChar w:fldCharType="end"/>
      </w:r>
      <w:r w:rsidR="00BF537F" w:rsidRPr="00C527C5">
        <w:rPr>
          <w:lang w:val="en-GB"/>
        </w:rPr>
        <w:t>.</w:t>
      </w:r>
      <w:r w:rsidR="004F42D2" w:rsidRPr="00C527C5">
        <w:rPr>
          <w:lang w:val="en-GB"/>
        </w:rPr>
        <w:t xml:space="preserve"> In addition to cognitive similarities, REM sleep has also been found to show similarities on a neurobiological level </w:t>
      </w:r>
      <w:r w:rsidR="004F42D2" w:rsidRPr="00C527C5">
        <w:rPr>
          <w:lang w:val="en-GB"/>
        </w:rPr>
        <w:fldChar w:fldCharType="begin" w:fldLock="1"/>
      </w:r>
      <w:r w:rsidR="00F931E6" w:rsidRPr="00C527C5">
        <w:rPr>
          <w:lang w:val="en-GB"/>
        </w:rPr>
        <w:instrText>ADDIN CSL_CITATION { "citationItems" : [ { "id" : "ITEM-1", "itemData" : { "DOI" : "10.1016/j.neuroscience.2006.02.082", "ISBN" : "3349381340", "ISSN" : "03064522", "PMID" : "16650940", "abstract" : "The rapid eye movement dreaming sleep stage and schizophrenia are both characterized by common intracerebral disconnections, disturbed responsiveness and sensory deafferentation processes. Moreover, in both states, there is dorsolateral prefrontal deactivation as shown by the decrease of blood flow. Finally, identical pharmacological and neurochemical variations are observed for acetylcholine, dopamine, noradrenaline, serotonin and glutamate concentrations. Consequently, rapid eye movement sleep could become a useful new neurobiological model of this mental disease since more functional than current rat models using stimulation, lesion or drugs. ?? 2006 IBRO.", "author" : [ { "dropping-particle" : "", "family" : "Gottesmann", "given" : "C.", "non-dropping-particle" : "", "parse-names" : false, "suffix" : "" } ], "container-title" : "Neuroscience", "id" : "ITEM-1", "issue" : "4", "issued" : { "date-parts" : [ [ "2006" ] ] }, "page" : "1105-1115", "title" : "The dreaming sleep stage: A new neurobiological model of schizophrenia?", "type" : "article-journal", "volume" : "140" }, "uris" : [ "http://www.mendeley.com/documents/?uuid=f745a59b-6fce-4e37-8084-10d79c1a8800" ] }, { "id" : "ITEM-2", "itemData" : { "DOI" : "10.3389/fneur.2011.00081", "ISSN" : "16642295", "PMID" : "22180750", "abstract" : "Noradrenaline, one of the main brain monoamines, has powerful central influences on forebrain neurobiological processes which support the mental activities occurring during the sleep-waking cycle. Noradrenergic neurons are activated during waking, decrease their firing rate during slow wave sleep, and become silent during rapid eye movement (REM) sleep. Although a low level of noradrenaline is still maintained during REM sleep because of diffuse extrasynaptic release without rapid withdrawal, the decrease observed during REM sleep contributes to the mentation disturbances that occur during dreaming, which principally resemble symptoms of schizophrenia but seemingly also of attention deficit hyperactivity disorder.", "author" : [ { "dropping-particle" : "", "family" : "Gottesmann", "given" : "Claude", "non-dropping-particle" : "", "parse-names" : false, "suffix" : "" } ], "container-title" : "Frontiers in Neurology", "id" : "ITEM-2", "issue" : "December", "issued" : { "date-parts" : [ [ "2011" ] ] }, "page" : "1-10", "title" : "The involvement of noradrenaline in rapid eye movement sleep mentation", "type" : "article-journal", "volume" : "DEC" }, "uris" : [ "http://www.mendeley.com/documents/?uuid=c971dccf-73c4-4982-8ce0-231b3eafc599" ] } ], "mendeley" : { "formattedCitation" : "(Gottesmann 2006, 2011)", "plainTextFormattedCitation" : "(Gottesmann 2006, 2011)", "previouslyFormattedCitation" : "(Gottesmann 2006, 2011)" }, "properties" : { "noteIndex" : 0 }, "schema" : "https://github.com/citation-style-language/schema/raw/master/csl-citation.json" }</w:instrText>
      </w:r>
      <w:r w:rsidR="004F42D2" w:rsidRPr="00C527C5">
        <w:rPr>
          <w:lang w:val="en-GB"/>
        </w:rPr>
        <w:fldChar w:fldCharType="separate"/>
      </w:r>
      <w:r w:rsidR="004F42D2" w:rsidRPr="00C527C5">
        <w:rPr>
          <w:noProof/>
          <w:lang w:val="en-GB"/>
        </w:rPr>
        <w:t>(Gottesmann 2006, 2011)</w:t>
      </w:r>
      <w:r w:rsidR="004F42D2" w:rsidRPr="00C527C5">
        <w:rPr>
          <w:lang w:val="en-GB"/>
        </w:rPr>
        <w:fldChar w:fldCharType="end"/>
      </w:r>
      <w:r w:rsidR="004F42D2" w:rsidRPr="00C527C5">
        <w:rPr>
          <w:lang w:val="en-GB"/>
        </w:rPr>
        <w:t>.</w:t>
      </w:r>
      <w:r w:rsidR="00F47E36" w:rsidRPr="00C527C5">
        <w:rPr>
          <w:lang w:val="en-GB"/>
        </w:rPr>
        <w:br/>
      </w:r>
      <w:r w:rsidR="00F47E36" w:rsidRPr="00C527C5">
        <w:rPr>
          <w:lang w:val="en-GB"/>
        </w:rPr>
        <w:br/>
      </w:r>
      <w:r w:rsidR="00E052FA" w:rsidRPr="00C527C5">
        <w:rPr>
          <w:lang w:val="en-GB"/>
        </w:rPr>
        <w:t>O</w:t>
      </w:r>
      <w:r w:rsidR="009C2328" w:rsidRPr="00C527C5">
        <w:rPr>
          <w:lang w:val="en-GB"/>
        </w:rPr>
        <w:t>ne of the most interesting aspect</w:t>
      </w:r>
      <w:r w:rsidR="003E1BC0">
        <w:rPr>
          <w:lang w:val="en-GB"/>
        </w:rPr>
        <w:t>s</w:t>
      </w:r>
      <w:r w:rsidR="009C2328" w:rsidRPr="00C527C5">
        <w:rPr>
          <w:lang w:val="en-GB"/>
        </w:rPr>
        <w:t xml:space="preserve"> of the</w:t>
      </w:r>
      <w:r w:rsidR="00E052FA" w:rsidRPr="00C527C5">
        <w:rPr>
          <w:lang w:val="en-GB"/>
        </w:rPr>
        <w:t xml:space="preserve"> dream-psychosis model is</w:t>
      </w:r>
      <w:r w:rsidR="009C2328" w:rsidRPr="00C527C5">
        <w:rPr>
          <w:lang w:val="en-GB"/>
        </w:rPr>
        <w:t xml:space="preserve"> the lack of insight of schizophrenia patients into the presence of their</w:t>
      </w:r>
      <w:r w:rsidR="004F42D2" w:rsidRPr="00C527C5">
        <w:rPr>
          <w:lang w:val="en-GB"/>
        </w:rPr>
        <w:t xml:space="preserve"> disorder. Between 50 and 80% </w:t>
      </w:r>
      <w:r w:rsidR="009C2328" w:rsidRPr="00C527C5">
        <w:rPr>
          <w:lang w:val="en-GB"/>
        </w:rPr>
        <w:t>of the patients have poor insight</w:t>
      </w:r>
      <w:r w:rsidR="00E052FA" w:rsidRPr="00C527C5">
        <w:rPr>
          <w:lang w:val="en-GB"/>
        </w:rPr>
        <w:t xml:space="preserve">, probably caused by ineffective brain processing of self-reflection </w:t>
      </w:r>
      <w:r w:rsidR="00E052FA" w:rsidRPr="00C527C5">
        <w:rPr>
          <w:lang w:val="en-GB"/>
        </w:rPr>
        <w:fldChar w:fldCharType="begin" w:fldLock="1"/>
      </w:r>
      <w:r w:rsidR="0048527D" w:rsidRPr="00C527C5">
        <w:rPr>
          <w:lang w:val="en-GB"/>
        </w:rPr>
        <w:instrText>ADDIN CSL_CITATION { "citationItems" : [ { "id" : "ITEM-1", "itemData" : { "DOI" : "10.1093/schbul/sbm002", "ISBN" : "0586-7614 (Print)\\r0586-7614 (Linking)", "ISSN" : "05867614", "PMID" : "17289653", "abstract" : "Between 50 and 80% of the patients diagnosed with schizophrenia have been shown to be partially or totally lacking insight into the presence of their mental disorder. Although a causal chain connecting poor insight with poor treatment adherence and thus with poorer outcome and functioning is straight forward, numerous studies investigating correlates and long-term impact of insight have provided differing results. In addition, higher levels of insight in schizophrenia have been associated with depression and hopelessness, but the causal direction of the relationship is unclear and the data are inconclusive. The current study provides a critical review of 88 studies on the assessment of insight and its impact on symptoms and functioning. Studies published by June 2006 were selected using a keyword search for English peer-reviewed articles in the databases PsycINFO and MEDLINE. The majority of studies support the assumption that insight is associated with adherence during treatment phase, but the association with long-term adherence remains unclear. Insight correlates with better long-term functioning, but this might be explained by its association with symptoms. There is a positive cross-sectional and longitudinal relationship between insight and depression, but the underlying processes need further clarification. In the concluding discussion, the problems relating to definition and study designs are considered responsible for many of the inconclusive findings. Suggestions for further research are derived.", "author" : [ { "dropping-particle" : "", "family" : "Lincoln", "given" : "Tania M.", "non-dropping-particle" : "", "parse-names" : false, "suffix" : "" }, { "dropping-particle" : "", "family" : "L\u00fcllmann", "given" : "Eva", "non-dropping-particle" : "", "parse-names" : false, "suffix" : "" }, { "dropping-particle" : "", "family" : "Rief", "given" : "Winfried", "non-dropping-particle" : "", "parse-names" : false, "suffix" : "" } ], "container-title" : "Schizophrenia Bulletin", "id" : "ITEM-1", "issue" : "6", "issued" : { "date-parts" : [ [ "2007" ] ] }, "page" : "1324-1342", "title" : "Correlates and long-term consequences of poor insight in patients with schizophrenia. A systematic review", "type" : "article-journal", "volume" : "33" }, "uris" : [ "http://www.mendeley.com/documents/?uuid=9506458b-8f95-4bd3-aac5-a167496ebbe8" ] }, { "id" : "ITEM-2", "itemData" : { "DOI" : "10.1093/schbul/sbt087", "ISBN" : "1745-1701 (Electronic)\\r0586-7614 (Linking)", "ISSN" : "17451701", "PMID" : "23798710", "abstract" : "Poor insight into illness is considered the primary cause of treatment noncompliance in schizophrenia. In this article, we critically discuss the predominant conceptual accounts of poor insight, which consider it as an ineffective self-reflection, caused either by psychological defenses or impaired metacognition. We argue that these accounts are at odds with the phenomenology of schizophrenia, and we propose a novel account of poor insight. We suggest that the reason why schizophrenia patients have no or only partial insight and consequently do not comply with treatment is rooted in the nature of their anomalous self-experiences (ie, self- disorders) and the related articulation of their psychotic symptoms. We argue that self-disorders destabilize the patients' experiential framework, thereby weakening their basic sense of reality (natural attitude) and enabling another sense of reality (solipsistic attitude) to emerge and coexist. This coexistence of attitudes, which Bleuler termed \"double bookkeeping,\" is, in our view, central to understanding what poor insight in schizophrenia really is. We suggest that our phenomenologically informed account of poor insight may have important implications for early intervention, psychoeducation, and psychotherapy for schizophrenia.", "author" : [ { "dropping-particle" : "", "family" : "Henriksen", "given" : "Mads G.", "non-dropping-particle" : "", "parse-names" : false, "suffix" : "" }, { "dropping-particle" : "", "family" : "Parnas", "given" : "Josef", "non-dropping-particle" : "", "parse-names" : false, "suffix" : "" } ], "container-title" : "Schizophrenia Bulletin", "id" : "ITEM-2", "issue" : "3", "issued" : { "date-parts" : [ [ "2014" ] ] }, "page" : "542-547", "title" : "Self-disorders and schizophrenia: A phenomenological reappraisal of poor insight and noncompliance", "type" : "article-journal", "volume" : "40" }, "uris" : [ "http://www.mendeley.com/documents/?uuid=c3770f4a-dd1f-4aa1-8821-8c4c57e2afbe" ] } ], "mendeley" : { "formattedCitation" : "(Henriksen and Parnas 2014; Lincoln, L\u00fcllmann, and Rief 2007)", "plainTextFormattedCitation" : "(Henriksen and Parnas 2014; Lincoln, L\u00fcllmann, and Rief 2007)", "previouslyFormattedCitation" : "(Henriksen and Parnas 2014; Lincoln, L\u00fcllmann, and Rief 2007)" }, "properties" : { "noteIndex" : 0 }, "schema" : "https://github.com/citation-style-language/schema/raw/master/csl-citation.json" }</w:instrText>
      </w:r>
      <w:r w:rsidR="00E052FA" w:rsidRPr="00C527C5">
        <w:rPr>
          <w:lang w:val="en-GB"/>
        </w:rPr>
        <w:fldChar w:fldCharType="separate"/>
      </w:r>
      <w:r w:rsidR="007C0C7C" w:rsidRPr="00C527C5">
        <w:rPr>
          <w:noProof/>
          <w:lang w:val="en-GB"/>
        </w:rPr>
        <w:t>(Henriksen and Parnas 2014; Lincoln, Lüllmann, and Rief 2007)</w:t>
      </w:r>
      <w:r w:rsidR="00E052FA" w:rsidRPr="00C527C5">
        <w:rPr>
          <w:lang w:val="en-GB"/>
        </w:rPr>
        <w:fldChar w:fldCharType="end"/>
      </w:r>
      <w:r w:rsidR="00E052FA" w:rsidRPr="00C527C5">
        <w:rPr>
          <w:lang w:val="en-GB"/>
        </w:rPr>
        <w:t>. This deficit is thought to lead to more relapses, hospitalizations and in gen</w:t>
      </w:r>
      <w:r w:rsidR="00F931E6" w:rsidRPr="00C527C5">
        <w:rPr>
          <w:lang w:val="en-GB"/>
        </w:rPr>
        <w:t xml:space="preserve">eral to less success in therapy </w:t>
      </w:r>
      <w:r w:rsidR="00F931E6" w:rsidRPr="00C527C5">
        <w:rPr>
          <w:lang w:val="en-GB"/>
        </w:rPr>
        <w:fldChar w:fldCharType="begin" w:fldLock="1"/>
      </w:r>
      <w:r w:rsidR="00C406BD" w:rsidRPr="00C527C5">
        <w:rPr>
          <w:lang w:val="en-GB"/>
        </w:rPr>
        <w:instrText>ADDIN CSL_CITATION { "citationItems" : [ { "id" : "ITEM-1", "itemData" : { "DOI" : "10.1016/S0920-9964(02)00316-X", "ISBN" : "0920-9964", "ISSN" : "09209964", "PMID" : "12648738", "abstract" : "There has been an increase in the study of insight in schizophrenia in the last 20 years. Insight is operationally defined according to five dimensions which include: the patient's awareness of mental disorder, awareness of the social consequences of disorder, awareness of the need for treatment, awareness of symptoms and attribution of symptoms to disorder. Despite the development of psychometrically sound measurement tools, the results from previous studies have been inconclusive regarding the nature of the relationship between insight and symptomatology. A meta-analysis of 40 published English-language studies was conducted to determine the magnitude and direction of the relationship, or effect size, between insight and symptom domains in schizophrenia and to determine moderator variables that were associated with the variations in effect sizes across studies. Results indicated that there was a small negative relationship between insight and global, positive and negative symptoms. There was also a small positive relationship between insight and depressive symptoms in schizophrenia. Acute patient status and mean age of onset of the disorder moderated the relationship between insight and symptom clusters. The possible reasons for the effect sizes being modest, the examination of the role of moderator variables and directions for future research are provided. ?? 2003 Elsevier Science B.V. All rights reserved.", "author" : [ { "dropping-particle" : "", "family" : "Mintz", "given" : "Alisa R.", "non-dropping-particle" : "", "parse-names" : false, "suffix" : "" }, { "dropping-particle" : "", "family" : "Dobson", "given" : "Keith S.", "non-dropping-particle" : "", "parse-names" : false, "suffix" : "" }, { "dropping-particle" : "", "family" : "Romney", "given" : "David M.", "non-dropping-particle" : "", "parse-names" : false, "suffix" : "" } ], "container-title" : "Schizophrenia Research", "id" : "ITEM-1", "issue" : "1", "issued" : { "date-parts" : [ [ "2003" ] ] }, "page" : "75-88", "title" : "Insight in schizophrenia: A meta-analysis", "type" : "article-journal", "volume" : "61" }, "uris" : [ "http://www.mendeley.com/documents/?uuid=3cdec576-6038-45b6-80fd-f1d5249a7fe7" ] } ], "mendeley" : { "formattedCitation" : "(Mintz, Dobson, and Romney 2003)", "plainTextFormattedCitation" : "(Mintz, Dobson, and Romney 2003)", "previouslyFormattedCitation" : "(Mintz, Dobson, and Romney 2003)" }, "properties" : { "noteIndex" : 0 }, "schema" : "https://github.com/citation-style-language/schema/raw/master/csl-citation.json" }</w:instrText>
      </w:r>
      <w:r w:rsidR="00F931E6" w:rsidRPr="00C527C5">
        <w:rPr>
          <w:lang w:val="en-GB"/>
        </w:rPr>
        <w:fldChar w:fldCharType="separate"/>
      </w:r>
      <w:r w:rsidR="00F931E6" w:rsidRPr="00C527C5">
        <w:rPr>
          <w:noProof/>
          <w:lang w:val="en-GB"/>
        </w:rPr>
        <w:t>(Mintz, Dobson, and Romney 2003)</w:t>
      </w:r>
      <w:r w:rsidR="00F931E6" w:rsidRPr="00C527C5">
        <w:rPr>
          <w:lang w:val="en-GB"/>
        </w:rPr>
        <w:fldChar w:fldCharType="end"/>
      </w:r>
      <w:r w:rsidR="00F931E6" w:rsidRPr="00C527C5">
        <w:rPr>
          <w:lang w:val="en-GB"/>
        </w:rPr>
        <w:t>, causing it to become in</w:t>
      </w:r>
      <w:r w:rsidR="00E052FA" w:rsidRPr="00C527C5">
        <w:rPr>
          <w:lang w:val="en-GB"/>
        </w:rPr>
        <w:t>creasingly more important</w:t>
      </w:r>
      <w:r w:rsidR="00F931E6" w:rsidRPr="00C527C5">
        <w:rPr>
          <w:lang w:val="en-GB"/>
        </w:rPr>
        <w:t xml:space="preserve"> as an area of research</w:t>
      </w:r>
      <w:r w:rsidR="00E052FA" w:rsidRPr="00C527C5">
        <w:rPr>
          <w:lang w:val="en-GB"/>
        </w:rPr>
        <w:t>.</w:t>
      </w:r>
    </w:p>
    <w:p w14:paraId="5ECA5465" w14:textId="15264C7C" w:rsidR="005B5D4F" w:rsidRPr="00C527C5" w:rsidRDefault="005F0AC1" w:rsidP="004B6529">
      <w:pPr>
        <w:spacing w:after="0"/>
        <w:rPr>
          <w:lang w:val="en-GB"/>
        </w:rPr>
      </w:pPr>
      <w:r w:rsidRPr="00C527C5">
        <w:rPr>
          <w:lang w:val="en-GB"/>
        </w:rPr>
        <w:t>As was discussed above, lack of self-reflective</w:t>
      </w:r>
      <w:r w:rsidR="000471AB" w:rsidRPr="00C527C5">
        <w:rPr>
          <w:lang w:val="en-GB"/>
        </w:rPr>
        <w:t xml:space="preserve"> awareness </w:t>
      </w:r>
      <w:r w:rsidRPr="00C527C5">
        <w:rPr>
          <w:lang w:val="en-GB"/>
        </w:rPr>
        <w:t>is one of the hallmarks of dream cognition</w:t>
      </w:r>
      <w:r w:rsidR="000471AB" w:rsidRPr="00C527C5">
        <w:rPr>
          <w:lang w:val="en-GB"/>
        </w:rPr>
        <w:t xml:space="preserve">. </w:t>
      </w:r>
      <w:r w:rsidR="00932823">
        <w:rPr>
          <w:lang w:val="en-GB"/>
        </w:rPr>
        <w:br/>
        <w:t>This is where lucid dreaming could play an important role</w:t>
      </w:r>
      <w:r w:rsidR="00E052FA" w:rsidRPr="00C527C5">
        <w:rPr>
          <w:lang w:val="en-GB"/>
        </w:rPr>
        <w:t>.</w:t>
      </w:r>
      <w:r w:rsidR="00932823">
        <w:rPr>
          <w:lang w:val="en-GB"/>
        </w:rPr>
        <w:t xml:space="preserve"> </w:t>
      </w:r>
      <w:r w:rsidR="00C80A1A" w:rsidRPr="00C527C5">
        <w:rPr>
          <w:lang w:val="en-GB"/>
        </w:rPr>
        <w:t xml:space="preserve">When looking at the dream-psychosis model, </w:t>
      </w:r>
      <w:r w:rsidR="00A37B7E" w:rsidRPr="00C527C5">
        <w:rPr>
          <w:lang w:val="en-GB"/>
        </w:rPr>
        <w:t xml:space="preserve">lucidity represents what psychosis </w:t>
      </w:r>
      <w:r w:rsidR="006A4645" w:rsidRPr="00C527C5">
        <w:rPr>
          <w:lang w:val="en-GB"/>
        </w:rPr>
        <w:t>patients</w:t>
      </w:r>
      <w:r w:rsidR="002D7195" w:rsidRPr="00C527C5">
        <w:rPr>
          <w:lang w:val="en-GB"/>
        </w:rPr>
        <w:t xml:space="preserve"> </w:t>
      </w:r>
      <w:r w:rsidR="00A37B7E" w:rsidRPr="00C527C5">
        <w:rPr>
          <w:lang w:val="en-GB"/>
        </w:rPr>
        <w:t>lack: full insight into their state and recognition of</w:t>
      </w:r>
      <w:r w:rsidR="008B3E78">
        <w:rPr>
          <w:lang w:val="en-GB"/>
        </w:rPr>
        <w:t xml:space="preserve"> </w:t>
      </w:r>
      <w:r w:rsidR="00A37B7E" w:rsidRPr="00C527C5">
        <w:rPr>
          <w:lang w:val="en-GB"/>
        </w:rPr>
        <w:t>the delusional nature of their hallucinations</w:t>
      </w:r>
      <w:r w:rsidR="00932823">
        <w:rPr>
          <w:lang w:val="en-GB"/>
        </w:rPr>
        <w:t xml:space="preserve"> </w:t>
      </w:r>
      <w:r w:rsidR="00932823" w:rsidRPr="00C527C5">
        <w:rPr>
          <w:lang w:val="en-GB"/>
        </w:rPr>
        <w:t>(LaBerge et al. 1981)</w:t>
      </w:r>
      <w:r w:rsidR="00A37B7E" w:rsidRPr="00C527C5">
        <w:rPr>
          <w:lang w:val="en-GB"/>
        </w:rPr>
        <w:t>. Because lu</w:t>
      </w:r>
      <w:r w:rsidR="003435BA" w:rsidRPr="00C527C5">
        <w:rPr>
          <w:lang w:val="en-GB"/>
        </w:rPr>
        <w:t>cid dreaming can be trained, it</w:t>
      </w:r>
      <w:r w:rsidR="00973A49">
        <w:rPr>
          <w:lang w:val="en-GB"/>
        </w:rPr>
        <w:t>s</w:t>
      </w:r>
      <w:r w:rsidR="00A37B7E" w:rsidRPr="00C527C5">
        <w:rPr>
          <w:lang w:val="en-GB"/>
        </w:rPr>
        <w:t xml:space="preserve"> possible implications for psychotic patients makes for a promising research subject.</w:t>
      </w:r>
      <w:r w:rsidR="003435BA" w:rsidRPr="00C527C5">
        <w:rPr>
          <w:lang w:val="en-GB"/>
        </w:rPr>
        <w:br/>
      </w:r>
      <w:r w:rsidR="00C406BD" w:rsidRPr="00C527C5">
        <w:rPr>
          <w:lang w:val="en-GB"/>
        </w:rPr>
        <w:t>In a</w:t>
      </w:r>
      <w:r w:rsidR="003435BA" w:rsidRPr="00C527C5">
        <w:rPr>
          <w:lang w:val="en-GB"/>
        </w:rPr>
        <w:t xml:space="preserve"> recent </w:t>
      </w:r>
      <w:r w:rsidR="00C406BD" w:rsidRPr="00C527C5">
        <w:rPr>
          <w:lang w:val="en-GB"/>
        </w:rPr>
        <w:t>paper</w:t>
      </w:r>
      <w:r w:rsidR="003E1BC0">
        <w:rPr>
          <w:lang w:val="en-GB"/>
        </w:rPr>
        <w:t>,</w:t>
      </w:r>
      <w:r w:rsidR="003435BA" w:rsidRPr="00C527C5">
        <w:rPr>
          <w:lang w:val="en-GB"/>
        </w:rPr>
        <w:t xml:space="preserve"> </w:t>
      </w:r>
      <w:r w:rsidR="00C406BD" w:rsidRPr="00C527C5">
        <w:rPr>
          <w:lang w:val="en-GB"/>
        </w:rPr>
        <w:fldChar w:fldCharType="begin" w:fldLock="1"/>
      </w:r>
      <w:r w:rsidR="00C406BD" w:rsidRPr="00C527C5">
        <w:rPr>
          <w:lang w:val="en-GB"/>
        </w:rPr>
        <w:instrText>ADDIN CSL_CITATION { "citationItems" : [ { "id" : "ITEM-1", "itemData" : { "DOI" : "10.1016/j.smrv.2014.06.004", "ISSN" : "15322955", "PMID" : "25092021", "abstract" : "The idea that dreaming can serve as a model for psychosis has a long and honourable tradition, however it is notoriously speculative. Here we demonstrate that recent research on the phenomenon of lucid dreaming sheds new light on the debate. Lucid dreaming is a rare state of sleep in which the dreamer gains insight into his state of mind during dreaming. Recent electroencephalogram (EEG) and functional magnetic resonance imaging (fMRI) data for the first time allow very specific hypotheses about the dream-psychosis relationship: if dreaming is a reasonable model for psychosis, then insight into the dreaming state and insight into the psychotic state should share similar neural correlates. This indeed seems to be the case: cortical areas activated during lucid dreaming show striking overlap with brain regions that are impaired in psychotic patients who lack insight into their pathological state. This parallel allows for new therapeutic approaches and ways to test antipsychotic medication.", "author" : [ { "dropping-particle" : "", "family" : "Dresler", "given" : "Martin", "non-dropping-particle" : "", "parse-names" : false, "suffix" : "" }, { "dropping-particle" : "", "family" : "Wehrle", "given" : "Renate", "non-dropping-particle" : "", "parse-names" : false, "suffix" : "" }, { "dropping-particle" : "", "family" : "Spoormaker", "given" : "Victor I.", "non-dropping-particle" : "", "parse-names" : false, "suffix" : "" }, { "dropping-particle" : "", "family" : "Steiger", "given" : "Axel", "non-dropping-particle" : "", "parse-names" : false, "suffix" : "" }, { "dropping-particle" : "", "family" : "Holsboer", "given" : "Florian", "non-dropping-particle" : "", "parse-names" : false, "suffix" : "" }, { "dropping-particle" : "", "family" : "Czisch", "given" : "Michael", "non-dropping-particle" : "", "parse-names" : false, "suffix" : "" }, { "dropping-particle" : "", "family" : "Hobson", "given" : "J. Allan", "non-dropping-particle" : "", "parse-names" : false, "suffix" : "" } ], "container-title" : "Sleep Medicine Reviews", "id" : "ITEM-1", "issued" : { "date-parts" : [ [ "2015" ] ] }, "page" : "92-99", "publisher" : "Elsevier Ltd", "title" : "Neural correlates of insight in dreaming and psychosis", "type" : "article-journal", "volume" : "20" }, "uris" : [ "http://www.mendeley.com/documents/?uuid=cf5a9924-75dd-47a2-96fe-1a43cd4a869f" ] } ], "mendeley" : { "formattedCitation" : "(Dresler et al. 2015)", "manualFormatting" : "Dresler et al. (2015)", "plainTextFormattedCitation" : "(Dresler et al. 2015)", "previouslyFormattedCitation" : "(Dresler et al. 2015)" }, "properties" : { "noteIndex" : 0 }, "schema" : "https://github.com/citation-style-language/schema/raw/master/csl-citation.json" }</w:instrText>
      </w:r>
      <w:r w:rsidR="00C406BD" w:rsidRPr="00C527C5">
        <w:rPr>
          <w:lang w:val="en-GB"/>
        </w:rPr>
        <w:fldChar w:fldCharType="separate"/>
      </w:r>
      <w:r w:rsidR="00C406BD" w:rsidRPr="00C527C5">
        <w:rPr>
          <w:noProof/>
          <w:lang w:val="en-GB"/>
        </w:rPr>
        <w:t>Dresler et al. (2015)</w:t>
      </w:r>
      <w:r w:rsidR="00C406BD" w:rsidRPr="00C527C5">
        <w:rPr>
          <w:lang w:val="en-GB"/>
        </w:rPr>
        <w:fldChar w:fldCharType="end"/>
      </w:r>
      <w:r w:rsidR="00C406BD" w:rsidRPr="00C527C5">
        <w:rPr>
          <w:lang w:val="en-GB"/>
        </w:rPr>
        <w:t xml:space="preserve"> made a detailed overview of all current literature, discussing </w:t>
      </w:r>
      <w:r w:rsidR="003435BA" w:rsidRPr="00C527C5">
        <w:rPr>
          <w:lang w:val="en-GB"/>
        </w:rPr>
        <w:t xml:space="preserve">normal and lucid dream activity in brain areas </w:t>
      </w:r>
      <w:r w:rsidR="00DE1E78" w:rsidRPr="00C527C5">
        <w:rPr>
          <w:lang w:val="en-GB"/>
        </w:rPr>
        <w:t xml:space="preserve">and comparing them to areas </w:t>
      </w:r>
      <w:r w:rsidR="003435BA" w:rsidRPr="00C527C5">
        <w:rPr>
          <w:lang w:val="en-GB"/>
        </w:rPr>
        <w:t>linked to the insight</w:t>
      </w:r>
      <w:r w:rsidR="00500438" w:rsidRPr="00C527C5">
        <w:rPr>
          <w:lang w:val="en-GB"/>
        </w:rPr>
        <w:t xml:space="preserve"> </w:t>
      </w:r>
      <w:r w:rsidR="00DE1E78" w:rsidRPr="00C527C5">
        <w:rPr>
          <w:lang w:val="en-GB"/>
        </w:rPr>
        <w:t>problems in p</w:t>
      </w:r>
      <w:r w:rsidR="003435BA" w:rsidRPr="00C527C5">
        <w:rPr>
          <w:lang w:val="en-GB"/>
        </w:rPr>
        <w:t xml:space="preserve">sychosis patients. </w:t>
      </w:r>
      <w:r w:rsidR="00DE1E78" w:rsidRPr="00C527C5">
        <w:rPr>
          <w:lang w:val="en-GB"/>
        </w:rPr>
        <w:t xml:space="preserve">They found interesting overlap in </w:t>
      </w:r>
      <w:r w:rsidR="003435BA" w:rsidRPr="00C527C5">
        <w:rPr>
          <w:lang w:val="en-GB"/>
        </w:rPr>
        <w:t>areas</w:t>
      </w:r>
      <w:r w:rsidR="00DE1E78" w:rsidRPr="00C527C5">
        <w:rPr>
          <w:lang w:val="en-GB"/>
        </w:rPr>
        <w:t>, specifically the</w:t>
      </w:r>
      <w:r w:rsidR="003435BA" w:rsidRPr="00C527C5">
        <w:rPr>
          <w:lang w:val="en-GB"/>
        </w:rPr>
        <w:t xml:space="preserve"> prefrontal cortex, medial parietal and inferior temporal regions</w:t>
      </w:r>
      <w:r w:rsidR="00DE1E78" w:rsidRPr="00C527C5">
        <w:rPr>
          <w:lang w:val="en-GB"/>
        </w:rPr>
        <w:t>. These areas that have been associated with</w:t>
      </w:r>
      <w:r w:rsidR="006560A1" w:rsidRPr="00C527C5">
        <w:rPr>
          <w:lang w:val="en-GB"/>
        </w:rPr>
        <w:t xml:space="preserve"> </w:t>
      </w:r>
      <w:r w:rsidR="00DE1E78" w:rsidRPr="00C527C5">
        <w:rPr>
          <w:lang w:val="en-GB"/>
        </w:rPr>
        <w:t>both insight deficits in psychosis patients and have been</w:t>
      </w:r>
      <w:r w:rsidR="003435BA" w:rsidRPr="00C527C5">
        <w:rPr>
          <w:lang w:val="en-GB"/>
        </w:rPr>
        <w:t xml:space="preserve"> linked to becoming lucid in a dream</w:t>
      </w:r>
      <w:r w:rsidR="00DE1E78" w:rsidRPr="00C527C5">
        <w:rPr>
          <w:lang w:val="en-GB"/>
        </w:rPr>
        <w:t xml:space="preserve"> </w:t>
      </w:r>
      <w:r w:rsidR="001D0D55">
        <w:rPr>
          <w:lang w:val="en-GB"/>
        </w:rPr>
        <w:t>(fi</w:t>
      </w:r>
      <w:r w:rsidR="009C3460">
        <w:rPr>
          <w:lang w:val="en-GB"/>
        </w:rPr>
        <w:t>gure 2</w:t>
      </w:r>
      <w:r w:rsidR="002D7195" w:rsidRPr="00C527C5">
        <w:rPr>
          <w:lang w:val="en-GB"/>
        </w:rPr>
        <w:t>).</w:t>
      </w:r>
      <w:r w:rsidR="0050027C" w:rsidRPr="00C527C5">
        <w:rPr>
          <w:lang w:val="en-GB"/>
        </w:rPr>
        <w:t xml:space="preserve"> However</w:t>
      </w:r>
      <w:r w:rsidR="00DE1E78" w:rsidRPr="00C527C5">
        <w:rPr>
          <w:lang w:val="en-GB"/>
        </w:rPr>
        <w:t>,</w:t>
      </w:r>
      <w:r w:rsidR="0050027C" w:rsidRPr="00C527C5">
        <w:rPr>
          <w:lang w:val="en-GB"/>
        </w:rPr>
        <w:t xml:space="preserve"> </w:t>
      </w:r>
      <w:r w:rsidR="00DE1E78" w:rsidRPr="00C527C5">
        <w:rPr>
          <w:lang w:val="en-GB"/>
        </w:rPr>
        <w:t xml:space="preserve">Dresler notes that </w:t>
      </w:r>
      <w:r w:rsidR="0050027C" w:rsidRPr="00C527C5">
        <w:rPr>
          <w:lang w:val="en-GB"/>
        </w:rPr>
        <w:t>all research on the brain basis of lucid dreaming is based on small sample sizes and case studies, rendering these conclusions</w:t>
      </w:r>
      <w:r w:rsidR="009A1F43" w:rsidRPr="00C527C5">
        <w:rPr>
          <w:lang w:val="en-GB"/>
        </w:rPr>
        <w:t xml:space="preserve"> about the </w:t>
      </w:r>
      <w:r w:rsidR="0050027C" w:rsidRPr="00C527C5">
        <w:rPr>
          <w:lang w:val="en-GB"/>
        </w:rPr>
        <w:t>neural corre</w:t>
      </w:r>
      <w:r w:rsidR="009A1F43" w:rsidRPr="00C527C5">
        <w:rPr>
          <w:lang w:val="en-GB"/>
        </w:rPr>
        <w:t xml:space="preserve">lates of dream lucidity preliminary. </w:t>
      </w:r>
      <w:r w:rsidR="00973A49">
        <w:rPr>
          <w:lang w:val="en-GB"/>
        </w:rPr>
        <w:br/>
      </w:r>
    </w:p>
    <w:p w14:paraId="77CDA8C6" w14:textId="0B7FEBD0" w:rsidR="00F175EC" w:rsidRDefault="00973A49" w:rsidP="00037A89">
      <w:pPr>
        <w:spacing w:after="0"/>
        <w:rPr>
          <w:lang w:val="en-GB"/>
        </w:rPr>
      </w:pPr>
      <w:r>
        <w:rPr>
          <w:lang w:val="en-GB"/>
        </w:rPr>
        <w:t xml:space="preserve">Though </w:t>
      </w:r>
      <w:r w:rsidR="00A66AC0">
        <w:rPr>
          <w:lang w:val="en-GB"/>
        </w:rPr>
        <w:t>preliminary, t</w:t>
      </w:r>
      <w:r w:rsidR="00224E85" w:rsidRPr="00C527C5">
        <w:rPr>
          <w:lang w:val="en-GB"/>
        </w:rPr>
        <w:t xml:space="preserve">his model can give inspiration for new treatment options against psychosis. </w:t>
      </w:r>
      <w:r w:rsidR="00A66AC0">
        <w:rPr>
          <w:lang w:val="en-GB"/>
        </w:rPr>
        <w:t xml:space="preserve">It was </w:t>
      </w:r>
      <w:r w:rsidR="003B5D5C" w:rsidRPr="00C527C5">
        <w:rPr>
          <w:lang w:val="en-GB"/>
        </w:rPr>
        <w:t>demonstrated that p</w:t>
      </w:r>
      <w:r w:rsidR="004C10F7" w:rsidRPr="00C527C5">
        <w:rPr>
          <w:lang w:val="en-GB"/>
        </w:rPr>
        <w:t xml:space="preserve">refrontal cortex </w:t>
      </w:r>
      <w:r w:rsidR="003B5D5C" w:rsidRPr="00C527C5">
        <w:rPr>
          <w:lang w:val="en-GB"/>
        </w:rPr>
        <w:t xml:space="preserve">function can be improved through </w:t>
      </w:r>
      <w:r w:rsidR="004C10F7" w:rsidRPr="00C527C5">
        <w:rPr>
          <w:lang w:val="en-GB"/>
        </w:rPr>
        <w:t>training</w:t>
      </w:r>
      <w:r w:rsidR="003B5D5C" w:rsidRPr="00C527C5">
        <w:rPr>
          <w:lang w:val="en-GB"/>
        </w:rPr>
        <w:t xml:space="preserve"> in schizophrenia patients suffering from psychosis</w:t>
      </w:r>
      <w:r w:rsidR="00A66AC0">
        <w:rPr>
          <w:lang w:val="en-GB"/>
        </w:rPr>
        <w:t xml:space="preserve"> </w:t>
      </w:r>
      <w:r w:rsidR="00A66AC0">
        <w:rPr>
          <w:lang w:val="en-GB"/>
        </w:rPr>
        <w:fldChar w:fldCharType="begin" w:fldLock="1"/>
      </w:r>
      <w:r w:rsidR="00BC32B5">
        <w:rPr>
          <w:lang w:val="en-GB"/>
        </w:rPr>
        <w:instrText>ADDIN CSL_CITATION { "citationItems" : [ { "id" : "ITEM-1", "itemData" : { "DOI" : "10.3389/fnhum.2010.00032", "ISSN" : "1662453X", "abstract" : "Previous research has shown that individuals with schizophrenia show deficits in cognitive control functions thought to depend on the lateral prefrontal cortex (PFC), and its interactions with related regions. The current study explored the effects of instructed strategy training on improving cognitive control functioning in patients with schizophrenia. Event-related fMRI was used to test whether effects of such training were associated with changes in brain activity dynamics during task performance. Patients with schizophrenia (N=22) performed the AX-CPT cognitive control task in two-sessions, with the first occurring pre-training and second following strategy training. The training protocol emphasized direct encoding of contextual cues and updating response selection goals in accordance with cue information. A matched group of healthy controls (N=14) underwent the same protocol but were only scanned in the pre-training session. In the pre-training session, patients exhibited behavioral evidence of impaired utilization of contextual cue information, along with reduced cue-related activity \u2013 but increased activation during probe and response periods \u2013 in a network of regions associated with cognitive control, centered on the lateral PFC. Following training, this pattern of activation dynamics significantly shifted, normalizing towards the pattern observed in controls. These activation effects were associated with both clinical symptoms and behavioral performance improvements. The results suggest that focused strategy training may facilitate cognitive task performance in patients with schizophrenia by changing the dynamics of activity within critical control-related brain regions.", "author" : [ { "dropping-particle" : "", "family" : "Edwards", "given" : "B G", "non-dropping-particle" : "", "parse-names" : false, "suffix" : "" }, { "dropping-particle" : "", "family" : "Barch", "given" : "D M", "non-dropping-particle" : "", "parse-names" : false, "suffix" : "" }, { "dropping-particle" : "", "family" : "Braver", "given" : "T S", "non-dropping-particle" : "", "parse-names" : false, "suffix" : "" } ], "container-title" : "Frontiers in Neuroscience", "id" : "ITEM-1", "issue" : "April", "issued" : { "date-parts" : [ [ "2009" ] ] }, "page" : "1-26", "title" : "Improving prefrontal cortex function in schizophrenia through focused training of cognitive control", "type" : "article-journal", "volume" : "4" }, "uris" : [ "http://www.mendeley.com/documents/?uuid=dd418393-dcd4-47f2-becd-5ceac90756e4" ] } ], "mendeley" : { "formattedCitation" : "(Edwards, Barch, and Braver 2009)", "plainTextFormattedCitation" : "(Edwards, Barch, and Braver 2009)", "previouslyFormattedCitation" : "(Edwards, Barch, and Braver 2009)" }, "properties" : { "noteIndex" : 0 }, "schema" : "https://github.com/citation-style-language/schema/raw/master/csl-citation.json" }</w:instrText>
      </w:r>
      <w:r w:rsidR="00A66AC0">
        <w:rPr>
          <w:lang w:val="en-GB"/>
        </w:rPr>
        <w:fldChar w:fldCharType="separate"/>
      </w:r>
      <w:r w:rsidR="00A66AC0" w:rsidRPr="00A66AC0">
        <w:rPr>
          <w:noProof/>
          <w:lang w:val="en-GB"/>
        </w:rPr>
        <w:t>(Edwards, Barch, and Braver 2009)</w:t>
      </w:r>
      <w:r w:rsidR="00A66AC0">
        <w:rPr>
          <w:lang w:val="en-GB"/>
        </w:rPr>
        <w:fldChar w:fldCharType="end"/>
      </w:r>
      <w:r w:rsidR="003B5D5C" w:rsidRPr="00C527C5">
        <w:rPr>
          <w:lang w:val="en-GB"/>
        </w:rPr>
        <w:t>. Since this region is</w:t>
      </w:r>
      <w:r w:rsidR="00A559AC" w:rsidRPr="00C527C5">
        <w:rPr>
          <w:lang w:val="en-GB"/>
        </w:rPr>
        <w:t xml:space="preserve"> related to insight problems, training might well lead to better insight capabilities during instances of acute psychosis. Lucid dreams might furthermore be used to develop and test new antipsychotic medication. If </w:t>
      </w:r>
      <w:r w:rsidR="00765FF1" w:rsidRPr="00C527C5">
        <w:rPr>
          <w:lang w:val="en-GB"/>
        </w:rPr>
        <w:t xml:space="preserve">a newly found pharmacological agent </w:t>
      </w:r>
      <w:r w:rsidR="00A559AC" w:rsidRPr="00C527C5">
        <w:rPr>
          <w:lang w:val="en-GB"/>
        </w:rPr>
        <w:t>increases lucid dream frequency,</w:t>
      </w:r>
      <w:r w:rsidR="00A66AC0">
        <w:rPr>
          <w:lang w:val="en-GB"/>
        </w:rPr>
        <w:t xml:space="preserve"> like was found with </w:t>
      </w:r>
      <w:r w:rsidR="00A559AC" w:rsidRPr="00C527C5">
        <w:rPr>
          <w:lang w:val="en-GB"/>
        </w:rPr>
        <w:t xml:space="preserve"> it will be a promising candidate to enhance insight in psychotic patients</w:t>
      </w:r>
      <w:r w:rsidR="00765FF1" w:rsidRPr="00C527C5">
        <w:rPr>
          <w:lang w:val="en-GB"/>
        </w:rPr>
        <w:t xml:space="preserve"> </w:t>
      </w:r>
      <w:r w:rsidR="00765FF1" w:rsidRPr="00C527C5">
        <w:rPr>
          <w:lang w:val="en-GB"/>
        </w:rPr>
        <w:fldChar w:fldCharType="begin" w:fldLock="1"/>
      </w:r>
      <w:r w:rsidR="00E30673" w:rsidRPr="00C527C5">
        <w:rPr>
          <w:lang w:val="en-GB"/>
        </w:rPr>
        <w:instrText>ADDIN CSL_CITATION { "citationItems" : [ { "id" : "ITEM-1", "itemData" : { "DOI" : "10.1016/j.pharmthera.2013.10.012", "ISBN" : "1879-016X (Electronic)\\r0163-7258 (Linking)", "ISSN" : "01637258", "PMID" : "24189488", "abstract" : "Until recently, neuroscience has given sleep research and discovery of better treatments of sleep disturbances little attention, despite the fact that disturbed sleep has overwhelming impact on human health. Sleep is a complex phenomenon in which specific psychological, electrophysiological, neurochemical, endocrinological, immunological and genetic factors are involved. The brain as both the generator and main object of sleep is obviously of particular interest, which makes a neuroscience-driven view the most promising approach to evaluate clinical implications and applications of sleep research. Polysomnography as the gold standard of sleep research, complemented by brain imaging, neuroendocrine testing, genomics and other laboratory measures can help to create composite biomarkers that allow maximizing the effects of individualized therapies while minimizing adverse effects. Here we review the current state of the neuroscience of sleep, sleep disorders and sleep therapeutics and will give some leads to promote the discovery and development of sleep medicines that are better than those we have today. \u00a9 2013 Elsevier Inc. All rights reserved.", "author" : [ { "dropping-particle" : "", "family" : "Dresler", "given" : "M.", "non-dropping-particle" : "", "parse-names" : false, "suffix" : "" }, { "dropping-particle" : "", "family" : "Spoormaker", "given" : "V. I.", "non-dropping-particle" : "", "parse-names" : false, "suffix" : "" }, { "dropping-particle" : "", "family" : "Beitinger", "given" : "P.", "non-dropping-particle" : "", "parse-names" : false, "suffix" : "" }, { "dropping-particle" : "", "family" : "Czisch", "given" : "M.", "non-dropping-particle" : "", "parse-names" : false, "suffix" : "" }, { "dropping-particle" : "", "family" : "Kimura", "given" : "M.", "non-dropping-particle" : "", "parse-names" : false, "suffix" : "" }, { "dropping-particle" : "", "family" : "Steiger", "given" : "A.", "non-dropping-particle" : "", "parse-names" : false, "suffix" : "" }, { "dropping-particle" : "", "family" : "Holsboer", "given" : "F.", "non-dropping-particle" : "", "parse-names" : false, "suffix" : "" } ], "container-title" : "Pharmacology and Therapeutics", "id" : "ITEM-1", "issue" : "3", "issued" : { "date-parts" : [ [ "2014" ] ] }, "page" : "300-334", "publisher" : "Elsevier Inc.", "title" : "Neuroscience-driven discovery and development of sleep therapeutics", "type" : "article-journal", "volume" : "141" }, "uris" : [ "http://www.mendeley.com/documents/?uuid=04bb46fc-100c-42ea-b96c-cc61ea32f01d" ] } ], "mendeley" : { "formattedCitation" : "(Dresler et al. 2014)", "plainTextFormattedCitation" : "(Dresler et al. 2014)", "previouslyFormattedCitation" : "(Dresler et al. 2014)" }, "properties" : { "noteIndex" : 0 }, "schema" : "https://github.com/citation-style-language/schema/raw/master/csl-citation.json" }</w:instrText>
      </w:r>
      <w:r w:rsidR="00765FF1" w:rsidRPr="00C527C5">
        <w:rPr>
          <w:lang w:val="en-GB"/>
        </w:rPr>
        <w:fldChar w:fldCharType="separate"/>
      </w:r>
      <w:r w:rsidR="00765FF1" w:rsidRPr="00C527C5">
        <w:rPr>
          <w:noProof/>
          <w:lang w:val="en-GB"/>
        </w:rPr>
        <w:t>(Dresler et al. 2014)</w:t>
      </w:r>
      <w:r w:rsidR="00765FF1" w:rsidRPr="00C527C5">
        <w:rPr>
          <w:lang w:val="en-GB"/>
        </w:rPr>
        <w:fldChar w:fldCharType="end"/>
      </w:r>
      <w:r w:rsidR="00A559AC" w:rsidRPr="00C527C5">
        <w:rPr>
          <w:lang w:val="en-GB"/>
        </w:rPr>
        <w:t xml:space="preserve">. </w:t>
      </w:r>
    </w:p>
    <w:p w14:paraId="64591669" w14:textId="4FCA9CAB" w:rsidR="00765FF1" w:rsidRDefault="00765FF1" w:rsidP="004B6529">
      <w:pPr>
        <w:spacing w:after="0"/>
        <w:rPr>
          <w:lang w:val="en-GB"/>
        </w:rPr>
      </w:pPr>
      <w:r w:rsidRPr="00C527C5">
        <w:rPr>
          <w:lang w:val="en-GB"/>
        </w:rPr>
        <w:t xml:space="preserve">In short, new neuroimaging and EEG research </w:t>
      </w:r>
      <w:r w:rsidR="001D0D55">
        <w:rPr>
          <w:lang w:val="en-GB"/>
        </w:rPr>
        <w:t xml:space="preserve">show </w:t>
      </w:r>
      <w:r w:rsidRPr="00C527C5">
        <w:rPr>
          <w:lang w:val="en-GB"/>
        </w:rPr>
        <w:t xml:space="preserve">that there is strong overlap between regions linked to psychotic insight deficits and </w:t>
      </w:r>
      <w:r w:rsidR="00A360D0" w:rsidRPr="00C527C5">
        <w:rPr>
          <w:lang w:val="en-GB"/>
        </w:rPr>
        <w:t xml:space="preserve">regions that </w:t>
      </w:r>
      <w:r w:rsidR="001D0D55">
        <w:rPr>
          <w:lang w:val="en-GB"/>
        </w:rPr>
        <w:t>have</w:t>
      </w:r>
      <w:r w:rsidR="00A360D0" w:rsidRPr="00C527C5">
        <w:rPr>
          <w:lang w:val="en-GB"/>
        </w:rPr>
        <w:t xml:space="preserve"> </w:t>
      </w:r>
      <w:r w:rsidR="001D0D55">
        <w:rPr>
          <w:lang w:val="en-GB"/>
        </w:rPr>
        <w:t>increased</w:t>
      </w:r>
      <w:r w:rsidR="00A360D0" w:rsidRPr="00C527C5">
        <w:rPr>
          <w:lang w:val="en-GB"/>
        </w:rPr>
        <w:t xml:space="preserve"> activation in lucid dreams compared to non-lucid dreaming. L</w:t>
      </w:r>
      <w:r w:rsidRPr="00C527C5">
        <w:rPr>
          <w:lang w:val="en-GB"/>
        </w:rPr>
        <w:t xml:space="preserve">ucid dreaming </w:t>
      </w:r>
      <w:r w:rsidR="00A360D0" w:rsidRPr="00C527C5">
        <w:rPr>
          <w:lang w:val="en-GB"/>
        </w:rPr>
        <w:t xml:space="preserve">therefore </w:t>
      </w:r>
      <w:r w:rsidRPr="00C527C5">
        <w:rPr>
          <w:lang w:val="en-GB"/>
        </w:rPr>
        <w:t xml:space="preserve">offers interesting new possibilities for research and treatment options </w:t>
      </w:r>
      <w:r w:rsidR="00A360D0" w:rsidRPr="00C527C5">
        <w:rPr>
          <w:lang w:val="en-GB"/>
        </w:rPr>
        <w:t>in the scheme of</w:t>
      </w:r>
      <w:r w:rsidRPr="00C527C5">
        <w:rPr>
          <w:lang w:val="en-GB"/>
        </w:rPr>
        <w:t xml:space="preserve"> the existing dreaming-psychosis model.</w:t>
      </w:r>
    </w:p>
    <w:p w14:paraId="3F23C1D4" w14:textId="568EF879" w:rsidR="00255CF1" w:rsidRDefault="00255CF1" w:rsidP="004B6529">
      <w:pPr>
        <w:spacing w:after="0"/>
        <w:rPr>
          <w:lang w:val="en-GB"/>
        </w:rPr>
      </w:pPr>
    </w:p>
    <w:p w14:paraId="59CFAF44" w14:textId="75942CFE" w:rsidR="00255CF1" w:rsidRPr="00C527C5" w:rsidRDefault="00255CF1" w:rsidP="004B6529">
      <w:pPr>
        <w:spacing w:after="0"/>
        <w:rPr>
          <w:lang w:val="en-GB"/>
        </w:rPr>
      </w:pPr>
    </w:p>
    <w:p w14:paraId="2C4B1F5B" w14:textId="77777777" w:rsidR="00255CF1" w:rsidRDefault="00255CF1" w:rsidP="004B6529">
      <w:pPr>
        <w:pStyle w:val="Heading1"/>
        <w:spacing w:before="0"/>
        <w:rPr>
          <w:rFonts w:asciiTheme="minorHAnsi" w:eastAsiaTheme="minorHAnsi" w:hAnsiTheme="minorHAnsi" w:cstheme="minorBidi"/>
          <w:color w:val="auto"/>
          <w:sz w:val="22"/>
          <w:szCs w:val="22"/>
          <w:lang w:val="en-GB"/>
        </w:rPr>
      </w:pPr>
    </w:p>
    <w:p w14:paraId="58FEB3E8" w14:textId="77777777" w:rsidR="00255CF1" w:rsidRDefault="00255CF1" w:rsidP="004B6529">
      <w:pPr>
        <w:pStyle w:val="Heading1"/>
        <w:spacing w:before="0"/>
        <w:rPr>
          <w:rFonts w:asciiTheme="minorHAnsi" w:eastAsiaTheme="minorHAnsi" w:hAnsiTheme="minorHAnsi" w:cstheme="minorBidi"/>
          <w:color w:val="auto"/>
          <w:sz w:val="22"/>
          <w:szCs w:val="22"/>
          <w:lang w:val="en-GB"/>
        </w:rPr>
      </w:pPr>
    </w:p>
    <w:p w14:paraId="3E48C0EB" w14:textId="77777777" w:rsidR="00255CF1" w:rsidRDefault="00255CF1" w:rsidP="004B6529">
      <w:pPr>
        <w:pStyle w:val="Heading1"/>
        <w:spacing w:before="0"/>
        <w:rPr>
          <w:rFonts w:asciiTheme="minorHAnsi" w:eastAsiaTheme="minorHAnsi" w:hAnsiTheme="minorHAnsi" w:cstheme="minorBidi"/>
          <w:color w:val="auto"/>
          <w:sz w:val="22"/>
          <w:szCs w:val="22"/>
          <w:lang w:val="en-GB"/>
        </w:rPr>
      </w:pPr>
    </w:p>
    <w:p w14:paraId="081DD7F5" w14:textId="77777777" w:rsidR="00255CF1" w:rsidRDefault="00255CF1" w:rsidP="004B6529">
      <w:pPr>
        <w:pStyle w:val="Heading1"/>
        <w:spacing w:before="0"/>
        <w:rPr>
          <w:rFonts w:asciiTheme="minorHAnsi" w:eastAsiaTheme="minorHAnsi" w:hAnsiTheme="minorHAnsi" w:cstheme="minorBidi"/>
          <w:color w:val="auto"/>
          <w:sz w:val="22"/>
          <w:szCs w:val="22"/>
          <w:lang w:val="en-GB"/>
        </w:rPr>
      </w:pPr>
    </w:p>
    <w:p w14:paraId="7BF28AA5" w14:textId="77777777" w:rsidR="00255CF1" w:rsidRDefault="00255CF1" w:rsidP="004B6529">
      <w:pPr>
        <w:pStyle w:val="Heading1"/>
        <w:spacing w:before="0"/>
        <w:rPr>
          <w:rFonts w:asciiTheme="minorHAnsi" w:eastAsiaTheme="minorHAnsi" w:hAnsiTheme="minorHAnsi" w:cstheme="minorBidi"/>
          <w:color w:val="auto"/>
          <w:sz w:val="22"/>
          <w:szCs w:val="22"/>
          <w:lang w:val="en-GB"/>
        </w:rPr>
      </w:pPr>
    </w:p>
    <w:p w14:paraId="22BDE86F" w14:textId="77777777" w:rsidR="00255CF1" w:rsidRDefault="007B5DCA" w:rsidP="004B6529">
      <w:pPr>
        <w:pStyle w:val="Heading1"/>
        <w:spacing w:before="0"/>
        <w:rPr>
          <w:lang w:val="en-GB"/>
        </w:rPr>
      </w:pPr>
      <w:r>
        <w:rPr>
          <w:rFonts w:asciiTheme="minorHAnsi" w:eastAsiaTheme="minorHAnsi" w:hAnsiTheme="minorHAnsi" w:cstheme="minorBidi"/>
          <w:color w:val="auto"/>
          <w:sz w:val="22"/>
          <w:szCs w:val="22"/>
          <w:lang w:val="en-GB"/>
        </w:rPr>
        <w:br/>
      </w:r>
    </w:p>
    <w:p w14:paraId="66276CDD" w14:textId="77777777" w:rsidR="00255CF1" w:rsidRDefault="00255CF1" w:rsidP="004B6529">
      <w:pPr>
        <w:pStyle w:val="Heading1"/>
        <w:spacing w:before="0"/>
        <w:rPr>
          <w:lang w:val="en-GB"/>
        </w:rPr>
      </w:pPr>
    </w:p>
    <w:p w14:paraId="11883B78" w14:textId="77777777" w:rsidR="00255CF1" w:rsidRDefault="00255CF1" w:rsidP="004B6529">
      <w:pPr>
        <w:pStyle w:val="Heading1"/>
        <w:spacing w:before="0"/>
        <w:rPr>
          <w:lang w:val="en-GB"/>
        </w:rPr>
      </w:pPr>
    </w:p>
    <w:p w14:paraId="325E34A0" w14:textId="77777777" w:rsidR="00255CF1" w:rsidRDefault="00255CF1" w:rsidP="004B6529">
      <w:pPr>
        <w:pStyle w:val="Heading1"/>
        <w:spacing w:before="0"/>
        <w:rPr>
          <w:lang w:val="en-GB"/>
        </w:rPr>
      </w:pPr>
    </w:p>
    <w:p w14:paraId="6315A348" w14:textId="77777777" w:rsidR="00255CF1" w:rsidRDefault="00255CF1" w:rsidP="004B6529">
      <w:pPr>
        <w:pStyle w:val="Heading1"/>
        <w:spacing w:before="0"/>
        <w:rPr>
          <w:lang w:val="en-GB"/>
        </w:rPr>
      </w:pPr>
    </w:p>
    <w:p w14:paraId="5025F418" w14:textId="77777777" w:rsidR="00255CF1" w:rsidRDefault="00255CF1" w:rsidP="004B6529">
      <w:pPr>
        <w:pStyle w:val="Heading1"/>
        <w:spacing w:before="0"/>
        <w:rPr>
          <w:lang w:val="en-GB"/>
        </w:rPr>
      </w:pPr>
    </w:p>
    <w:p w14:paraId="5B122EFC" w14:textId="77777777" w:rsidR="00255CF1" w:rsidRDefault="00255CF1" w:rsidP="004B6529">
      <w:pPr>
        <w:pStyle w:val="Heading1"/>
        <w:spacing w:before="0"/>
        <w:rPr>
          <w:lang w:val="en-GB"/>
        </w:rPr>
      </w:pPr>
    </w:p>
    <w:p w14:paraId="63A15375" w14:textId="77777777" w:rsidR="00255CF1" w:rsidRDefault="00255CF1" w:rsidP="004B6529">
      <w:pPr>
        <w:pStyle w:val="Heading1"/>
        <w:spacing w:before="0"/>
        <w:rPr>
          <w:lang w:val="en-GB"/>
        </w:rPr>
      </w:pPr>
    </w:p>
    <w:p w14:paraId="3F0BAE82" w14:textId="77777777" w:rsidR="00255CF1" w:rsidRDefault="00255CF1" w:rsidP="004B6529">
      <w:pPr>
        <w:pStyle w:val="Heading1"/>
        <w:spacing w:before="0"/>
        <w:rPr>
          <w:lang w:val="en-GB"/>
        </w:rPr>
      </w:pPr>
    </w:p>
    <w:p w14:paraId="48BDA00C" w14:textId="6A8AB3FA" w:rsidR="00CC6296" w:rsidRPr="00C527C5" w:rsidRDefault="00CC6296" w:rsidP="004B6529">
      <w:pPr>
        <w:pStyle w:val="Heading1"/>
        <w:spacing w:before="0"/>
        <w:rPr>
          <w:lang w:val="en-GB"/>
        </w:rPr>
      </w:pPr>
      <w:r w:rsidRPr="00C527C5">
        <w:rPr>
          <w:lang w:val="en-GB"/>
        </w:rPr>
        <w:t xml:space="preserve">Employed for creative problem solving </w:t>
      </w:r>
    </w:p>
    <w:p w14:paraId="2DB1C766" w14:textId="41213A03" w:rsidR="00CC6296" w:rsidRPr="00C527C5" w:rsidRDefault="00CC6296" w:rsidP="004B6529">
      <w:pPr>
        <w:spacing w:after="0"/>
        <w:rPr>
          <w:lang w:val="en-GB"/>
        </w:rPr>
      </w:pPr>
      <w:r w:rsidRPr="00C527C5">
        <w:rPr>
          <w:lang w:val="en-GB"/>
        </w:rPr>
        <w:t xml:space="preserve">Dreams have been a source of inspiration and insights for writers, artists, scientists and many more all throughout history. Kekulé’s discovery of the benzene molecule structure, Stevenson’s famous novel “The Strange Case of Dr. Jekyll and Mr. Hyde” and Howe’s invention of the sewing machine are only a few famous examples of dream-inspired discoveries and creative insights </w:t>
      </w:r>
      <w:r w:rsidRPr="00C527C5">
        <w:rPr>
          <w:lang w:val="en-GB"/>
        </w:rPr>
        <w:fldChar w:fldCharType="begin" w:fldLock="1"/>
      </w:r>
      <w:r w:rsidRPr="00C527C5">
        <w:rPr>
          <w:lang w:val="en-GB"/>
        </w:rPr>
        <w:instrText>ADDIN CSL_CITATION { "citationItems" : [ { "id" : "ITEM-1", "itemData" : { "DOI" : "10.11588/ijodr.2010.2.6167", "ISSN" : "1866-7953", "abstract" : "Both historical accounts and modern research suggest that dreams may contribute to creativity and problem solving, however no research has been done to investigate creative problem solving in lucid dreams \u2013 in which the dreamer is aware that he or she is dreaming. This pilot and exploratory study explored the feasibility of such research. It was also hypothesised that dream characters might help the dreamer. Nine lucid dreamers (the experimental group) and nine non-lucid dreamers (the control group), for ten consecutive nights, had either to solve a logical puzzle or to create a metaphor. The preliminary findings suggest that lucid dreams can contribute to problem solving when dealing with more creative rather than logical tasks and that dream characters can provide plausible creative advice to the dreamer. Several methodological considerations were revealed that should be addressed in future studies.", "author" : [ { "dropping-particle" : "", "family" : "Stumbrys", "given" : "Tadas", "non-dropping-particle" : "", "parse-names" : false, "suffix" : "" }, { "dropping-particle" : "", "family" : "Daniels", "given" : "Michael", "non-dropping-particle" : "", "parse-names" : false, "suffix" : "" } ], "container-title" : "International Journal of Dream Research", "id" : "ITEM-1", "issue" : "2", "issued" : { "date-parts" : [ [ "2010" ] ] }, "page" : "121-129", "title" : "An exploratory study of creative problem solving in lucid dreams: Preliminary findings and methodological considerations", "type" : "article-journal", "volume" : "3" }, "uris" : [ "http://www.mendeley.com/documents/?uuid=e9b08b44-54c1-4a18-ba00-d85fd8a450fb" ] } ], "mendeley" : { "formattedCitation" : "(Stumbrys and Daniels 2010)", "plainTextFormattedCitation" : "(Stumbrys and Daniels 2010)", "previouslyFormattedCitation" : "(Stumbrys and Daniels 2010)" }, "properties" : { "noteIndex" : 0 }, "schema" : "https://github.com/citation-style-language/schema/raw/master/csl-citation.json" }</w:instrText>
      </w:r>
      <w:r w:rsidRPr="00C527C5">
        <w:rPr>
          <w:lang w:val="en-GB"/>
        </w:rPr>
        <w:fldChar w:fldCharType="separate"/>
      </w:r>
      <w:r w:rsidRPr="00C527C5">
        <w:rPr>
          <w:noProof/>
          <w:lang w:val="en-GB"/>
        </w:rPr>
        <w:t>(Stumbrys and Daniels 2010)</w:t>
      </w:r>
      <w:r w:rsidRPr="00C527C5">
        <w:rPr>
          <w:lang w:val="en-GB"/>
        </w:rPr>
        <w:fldChar w:fldCharType="end"/>
      </w:r>
      <w:r w:rsidRPr="00C527C5">
        <w:rPr>
          <w:lang w:val="en-GB"/>
        </w:rPr>
        <w:t xml:space="preserve">. </w:t>
      </w:r>
      <w:r w:rsidR="00A66AC0">
        <w:rPr>
          <w:lang w:val="en-GB"/>
        </w:rPr>
        <w:t>T</w:t>
      </w:r>
      <w:r w:rsidRPr="00C527C5">
        <w:rPr>
          <w:lang w:val="en-GB"/>
        </w:rPr>
        <w:t>hese creative dreams are not just for special</w:t>
      </w:r>
      <w:r>
        <w:rPr>
          <w:lang w:val="en-GB"/>
        </w:rPr>
        <w:t xml:space="preserve">ly </w:t>
      </w:r>
      <w:r w:rsidRPr="00C527C5">
        <w:rPr>
          <w:lang w:val="en-GB"/>
        </w:rPr>
        <w:t xml:space="preserve">gifted people but can be had by </w:t>
      </w:r>
      <w:r w:rsidR="00255CF1" w:rsidRPr="00C527C5">
        <w:rPr>
          <w:noProof/>
          <w:lang w:eastAsia="nl-NL"/>
        </w:rPr>
        <mc:AlternateContent>
          <mc:Choice Requires="wpg">
            <w:drawing>
              <wp:anchor distT="0" distB="0" distL="114300" distR="114300" simplePos="0" relativeHeight="251673600" behindDoc="1" locked="0" layoutInCell="1" allowOverlap="1" wp14:anchorId="56B0B5D9" wp14:editId="26447BB9">
                <wp:simplePos x="0" y="0"/>
                <wp:positionH relativeFrom="margin">
                  <wp:posOffset>467222</wp:posOffset>
                </wp:positionH>
                <wp:positionV relativeFrom="page">
                  <wp:posOffset>493616</wp:posOffset>
                </wp:positionV>
                <wp:extent cx="4666615" cy="3381375"/>
                <wp:effectExtent l="0" t="0" r="635" b="9525"/>
                <wp:wrapSquare wrapText="bothSides"/>
                <wp:docPr id="2" name="Group 2"/>
                <wp:cNvGraphicFramePr/>
                <a:graphic xmlns:a="http://schemas.openxmlformats.org/drawingml/2006/main">
                  <a:graphicData uri="http://schemas.microsoft.com/office/word/2010/wordprocessingGroup">
                    <wpg:wgp>
                      <wpg:cNvGrpSpPr/>
                      <wpg:grpSpPr>
                        <a:xfrm>
                          <a:off x="0" y="0"/>
                          <a:ext cx="4666615" cy="3381375"/>
                          <a:chOff x="0" y="0"/>
                          <a:chExt cx="4666615" cy="3381375"/>
                        </a:xfrm>
                      </wpg:grpSpPr>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6615" cy="2905125"/>
                          </a:xfrm>
                          <a:prstGeom prst="rect">
                            <a:avLst/>
                          </a:prstGeom>
                          <a:noFill/>
                          <a:ln>
                            <a:noFill/>
                          </a:ln>
                        </pic:spPr>
                      </pic:pic>
                      <wps:wsp>
                        <wps:cNvPr id="217" name="Text Box 2"/>
                        <wps:cNvSpPr txBox="1">
                          <a:spLocks noChangeArrowheads="1"/>
                        </wps:cNvSpPr>
                        <wps:spPr bwMode="auto">
                          <a:xfrm>
                            <a:off x="104775" y="2886075"/>
                            <a:ext cx="4467225" cy="495300"/>
                          </a:xfrm>
                          <a:prstGeom prst="rect">
                            <a:avLst/>
                          </a:prstGeom>
                          <a:solidFill>
                            <a:srgbClr val="FFFFFF"/>
                          </a:solidFill>
                          <a:ln w="9525">
                            <a:noFill/>
                            <a:miter lim="800000"/>
                            <a:headEnd/>
                            <a:tailEnd/>
                          </a:ln>
                        </wps:spPr>
                        <wps:txbx>
                          <w:txbxContent>
                            <w:p w14:paraId="7A019552" w14:textId="77777777" w:rsidR="00E65BD9" w:rsidRPr="002D7195" w:rsidRDefault="00E65BD9" w:rsidP="005B5D4F">
                              <w:pPr>
                                <w:rPr>
                                  <w:sz w:val="16"/>
                                  <w:lang w:val="en-US"/>
                                </w:rPr>
                              </w:pPr>
                              <w:r>
                                <w:rPr>
                                  <w:sz w:val="16"/>
                                  <w:lang w:val="en-US"/>
                                </w:rPr>
                                <w:t xml:space="preserve">Figure 2: </w:t>
                              </w:r>
                              <w:r w:rsidRPr="002D7195">
                                <w:rPr>
                                  <w:sz w:val="16"/>
                                  <w:lang w:val="en-US"/>
                                </w:rPr>
                                <w:t>Overview of the dream-psychosis model and the role of lucidity from Dresler et al (2</w:t>
                              </w:r>
                              <w:r>
                                <w:rPr>
                                  <w:sz w:val="16"/>
                                  <w:lang w:val="en-US"/>
                                </w:rPr>
                                <w:t>015). See original paper for</w:t>
                              </w:r>
                              <w:r w:rsidRPr="002D7195">
                                <w:rPr>
                                  <w:sz w:val="16"/>
                                  <w:lang w:val="en-US"/>
                                </w:rPr>
                                <w:t xml:space="preserve"> referenc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6B0B5D9" id="Group 2" o:spid="_x0000_s1029" style="position:absolute;margin-left:36.8pt;margin-top:38.85pt;width:367.45pt;height:266.25pt;z-index:-251642880;mso-position-horizontal-relative:margin;mso-position-vertical-relative:page;mso-width-relative:margin;mso-height-relative:margin" coordsize="46666,33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">
                <v:shape id="Picture 1" o:spid="_x0000_s1030" type="#_x0000_t75" style="position:absolute;width:46666;height:290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ZUrm7AAAA2gAAAA8AAABkcnMvZG93bnJldi54bWxET70KwjAQ3gXfIZzgpqkKItUoIgguDv4s&#10;bkdzttXmEpto69sbQXA6Pr7fW6xaU4kX1b60rGA0TEAQZ1aXnCs4n7aDGQgfkDVWlknBmzyslt3O&#10;AlNtGz7Q6xhyEUPYp6igCMGlUvqsIIN+aB1x5K62NhgirHOpa2xiuKnkOEmm0mDJsaFAR5uCsvvx&#10;aRTYp1w3zj+2N0kTW+3Ly75pnVL9XruegwjUhr/4597pOB++r3yvXH4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KyZUrm7AAAA2gAAAA8AAAAAAAAAAAAAAAAAnwIAAGRycy9k&#10;b3ducmV2LnhtbFBLBQYAAAAABAAEAPcAAACHAwAAAAA=&#10;">
                  <v:imagedata r:id="rId11" o:title=""/>
                  <v:path arrowok="t"/>
                </v:shape>
                <v:shape id="Text Box 2" o:spid="_x0000_s1031" type="#_x0000_t202" style="position:absolute;left:1047;top:28860;width:44673;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7A019552" w14:textId="77777777" w:rsidR="00E65BD9" w:rsidRPr="002D7195" w:rsidRDefault="00E65BD9" w:rsidP="005B5D4F">
                        <w:pPr>
                          <w:rPr>
                            <w:sz w:val="16"/>
                            <w:lang w:val="en-US"/>
                          </w:rPr>
                        </w:pPr>
                        <w:r>
                          <w:rPr>
                            <w:sz w:val="16"/>
                            <w:lang w:val="en-US"/>
                          </w:rPr>
                          <w:t xml:space="preserve">Figure 2: </w:t>
                        </w:r>
                        <w:r w:rsidRPr="002D7195">
                          <w:rPr>
                            <w:sz w:val="16"/>
                            <w:lang w:val="en-US"/>
                          </w:rPr>
                          <w:t>Overview of the dream-psychosis model and the role of lucidity from Dresler et al (2</w:t>
                        </w:r>
                        <w:r>
                          <w:rPr>
                            <w:sz w:val="16"/>
                            <w:lang w:val="en-US"/>
                          </w:rPr>
                          <w:t>015). See original paper for</w:t>
                        </w:r>
                        <w:r w:rsidRPr="002D7195">
                          <w:rPr>
                            <w:sz w:val="16"/>
                            <w:lang w:val="en-US"/>
                          </w:rPr>
                          <w:t xml:space="preserve"> references.</w:t>
                        </w:r>
                      </w:p>
                    </w:txbxContent>
                  </v:textbox>
                </v:shape>
                <w10:wrap type="square" anchorx="margin" anchory="page"/>
              </v:group>
            </w:pict>
          </mc:Fallback>
        </mc:AlternateContent>
      </w:r>
      <w:r w:rsidRPr="00C527C5">
        <w:rPr>
          <w:lang w:val="en-GB"/>
        </w:rPr>
        <w:t xml:space="preserve">anyone. Based on questionnaire studies, Schredl &amp; Erlacher </w:t>
      </w:r>
      <w:r w:rsidRPr="00C527C5">
        <w:rPr>
          <w:lang w:val="en-GB"/>
        </w:rPr>
        <w:fldChar w:fldCharType="begin" w:fldLock="1"/>
      </w:r>
      <w:r w:rsidR="00C26D9E">
        <w:rPr>
          <w:lang w:val="en-GB"/>
        </w:rPr>
        <w:instrText>ADDIN CSL_CITATION { "citationItems" : [ { "id" : "ITEM-1", "itemData" : { "DOI" : "10.3200/JRLP.141.1.35-46", "ISSN" : "0022-3980", "PMID" : "17312685", "abstract" : "The authors studied the self-rated effect of dreams on creativity in participants who were not selected for creative abilities. Students (N = 444) and online respondents (N = 636) answered a questionnaire about dreams and creative dreams. In addition, the students completed several personality measures and creativity scales. Results indicated that dreams that stimulated waking-life creativity played a considerable role in the lives of ordinary people (about 8% of all dreams). Examples reported by the online participants fell into 4 categories: (a) dream images used for art, work, or similar areas; (b) dreams that solved a problem; (c) dreams that provided the impetus to do something that the dreamer otherwise had difficulty doing; and (d) dreams containing emotional insights. The main factors influencing frequency of creative dreams were dream recall frequency and the thin boundaries personality dimension. Future researchers should use diary techniques to study the effects of dreams on waking life and should develop techniques to increase the frequency of creative dreams that might be valuable as aids for people in creative jobs.", "author" : [ { "dropping-particle" : "", "family" : "Schredl", "given" : "Michael", "non-dropping-particle" : "", "parse-names" : false, "suffix" : "" }, { "dropping-particle" : "", "family" : "Erlacher", "given" : "Daniel", "non-dropping-particle" : "", "parse-names" : false, "suffix" : "" } ], "container-title" : "Journal of Psychology", "id" : "ITEM-1", "issue" : "1", "issued" : { "date-parts" : [ [ "2007" ] ] }, "page" : "35\u201346", "title" : "Self-Reported Effects of Dreams on Waking-Life Creativity - An Empirical Study", "type" : "article-journal", "volume" : "141" }, "uris" : [ "http://www.mendeley.com/documents/?uuid=dd3eeca8-6942-4fd4-a4fc-37f109fb01e4" ] } ], "mendeley" : { "formattedCitation" : "(Schredl and Erlacher 2007)", "manualFormatting" : "(2007)", "plainTextFormattedCitation" : "(Schredl and Erlacher 2007)", "previouslyFormattedCitation" : "(Schredl and Erlacher 2007)" }, "properties" : { "noteIndex" : 0 }, "schema" : "https://github.com/citation-style-language/schema/raw/master/csl-citation.json" }</w:instrText>
      </w:r>
      <w:r w:rsidRPr="00C527C5">
        <w:rPr>
          <w:lang w:val="en-GB"/>
        </w:rPr>
        <w:fldChar w:fldCharType="separate"/>
      </w:r>
      <w:r w:rsidRPr="00C527C5">
        <w:rPr>
          <w:noProof/>
          <w:lang w:val="en-GB"/>
        </w:rPr>
        <w:t>(2007)</w:t>
      </w:r>
      <w:r w:rsidRPr="00C527C5">
        <w:rPr>
          <w:lang w:val="en-GB"/>
        </w:rPr>
        <w:fldChar w:fldCharType="end"/>
      </w:r>
      <w:r w:rsidRPr="00C527C5">
        <w:rPr>
          <w:lang w:val="en-GB"/>
        </w:rPr>
        <w:t xml:space="preserve"> estimated that about 8% of all dreams provide creative insights that help people with their waking life problems.</w:t>
      </w:r>
    </w:p>
    <w:p w14:paraId="183B6222" w14:textId="72CAEF1C" w:rsidR="00D7253C" w:rsidRDefault="00CC6296" w:rsidP="004B6529">
      <w:pPr>
        <w:spacing w:after="0"/>
        <w:rPr>
          <w:lang w:val="en-GB"/>
        </w:rPr>
      </w:pPr>
      <w:r w:rsidRPr="00C527C5">
        <w:rPr>
          <w:lang w:val="en-GB"/>
        </w:rPr>
        <w:t xml:space="preserve">This creativity and inspiration that people find in the dream world can possibly be utilized more effectively by lucid dreamers. </w:t>
      </w:r>
      <w:r>
        <w:rPr>
          <w:lang w:val="en-GB"/>
        </w:rPr>
        <w:t>Experienced lucid dreamers have</w:t>
      </w:r>
      <w:r w:rsidRPr="00C527C5">
        <w:rPr>
          <w:lang w:val="en-GB"/>
        </w:rPr>
        <w:t xml:space="preserve"> report</w:t>
      </w:r>
      <w:r>
        <w:rPr>
          <w:lang w:val="en-GB"/>
        </w:rPr>
        <w:t>ed</w:t>
      </w:r>
      <w:r w:rsidRPr="00C527C5">
        <w:rPr>
          <w:lang w:val="en-GB"/>
        </w:rPr>
        <w:t xml:space="preserve"> using their dreams for solving problems, often with the help of in dream characters</w:t>
      </w:r>
      <w:r>
        <w:rPr>
          <w:lang w:val="en-GB"/>
        </w:rPr>
        <w:t xml:space="preserve"> </w:t>
      </w:r>
      <w:r>
        <w:rPr>
          <w:lang w:val="en-GB"/>
        </w:rPr>
        <w:fldChar w:fldCharType="begin" w:fldLock="1"/>
      </w:r>
      <w:r>
        <w:rPr>
          <w:lang w:val="en-GB"/>
        </w:rPr>
        <w:instrText>ADDIN CSL_CITATION { "citationItems" : [ { "id" : "ITEM-1", "itemData" : { "ISBN" : "1609255399, 9781609255398", "author" : [ { "dropping-particle" : "", "family" : "Waggoner", "given" : "Robert", "non-dropping-particle" : "", "parse-names" : false, "suffix" : "" } ], "id" : "ITEM-1", "issued" : { "date-parts" : [ [ "2008" ] ] }, "number-of-pages" : "320", "publisher" : "Red Wheel/Weiser", "title" : "Lucid Dreaming: Gateway to the Inner Self", "type" : "book" }, "uris" : [ "http://www.mendeley.com/documents/?uuid=741e13d1-76ac-482d-bc78-6bbbc71b0179" ] } ], "mendeley" : { "formattedCitation" : "(Waggoner 2008)", "plainTextFormattedCitation" : "(Waggoner 2008)", "previouslyFormattedCitation" : "(Waggoner 2008)" }, "properties" : { "noteIndex" : 0 }, "schema" : "https://github.com/citation-style-language/schema/raw/master/csl-citation.json" }</w:instrText>
      </w:r>
      <w:r>
        <w:rPr>
          <w:lang w:val="en-GB"/>
        </w:rPr>
        <w:fldChar w:fldCharType="separate"/>
      </w:r>
      <w:r w:rsidRPr="00F06F07">
        <w:rPr>
          <w:noProof/>
          <w:lang w:val="en-GB"/>
        </w:rPr>
        <w:t>(Waggoner 2008)</w:t>
      </w:r>
      <w:r>
        <w:rPr>
          <w:lang w:val="en-GB"/>
        </w:rPr>
        <w:fldChar w:fldCharType="end"/>
      </w:r>
      <w:r w:rsidRPr="00C527C5">
        <w:rPr>
          <w:lang w:val="en-GB"/>
        </w:rPr>
        <w:t xml:space="preserve">. </w:t>
      </w:r>
      <w:r w:rsidR="003E1BC0">
        <w:rPr>
          <w:lang w:val="en-GB"/>
        </w:rPr>
        <w:t xml:space="preserve">Interesting anecdotal accounts were given by </w:t>
      </w:r>
      <w:r w:rsidRPr="00C527C5">
        <w:rPr>
          <w:lang w:val="en-GB"/>
        </w:rPr>
        <w:fldChar w:fldCharType="begin" w:fldLock="1"/>
      </w:r>
      <w:r w:rsidRPr="00C527C5">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manualFormatting" : "LaBerge &amp; Rheingold (1990)", "plainTextFormattedCitation" : "(LaBerge and Rheingold 1990)", "previouslyFormattedCitation" : "(LaBerge and Rheingold 1990)" }, "properties" : { "noteIndex" : 0 }, "schema" : "https://github.com/citation-style-language/schema/raw/master/csl-citation.json" }</w:instrText>
      </w:r>
      <w:r w:rsidRPr="00C527C5">
        <w:rPr>
          <w:lang w:val="en-GB"/>
        </w:rPr>
        <w:fldChar w:fldCharType="separate"/>
      </w:r>
      <w:r w:rsidRPr="00C527C5">
        <w:rPr>
          <w:noProof/>
          <w:lang w:val="en-GB"/>
        </w:rPr>
        <w:t>LaBerge &amp; Rheingold (1990)</w:t>
      </w:r>
      <w:r w:rsidRPr="00C527C5">
        <w:rPr>
          <w:lang w:val="en-GB"/>
        </w:rPr>
        <w:fldChar w:fldCharType="end"/>
      </w:r>
      <w:r w:rsidR="003E1BC0">
        <w:rPr>
          <w:lang w:val="en-GB"/>
        </w:rPr>
        <w:t>, quoting</w:t>
      </w:r>
      <w:r w:rsidRPr="00C527C5">
        <w:rPr>
          <w:lang w:val="en-GB"/>
        </w:rPr>
        <w:t xml:space="preserve"> a surgeon </w:t>
      </w:r>
      <w:r w:rsidR="003E1BC0">
        <w:rPr>
          <w:lang w:val="en-GB"/>
        </w:rPr>
        <w:t>who used</w:t>
      </w:r>
      <w:r w:rsidRPr="00C527C5">
        <w:rPr>
          <w:lang w:val="en-GB"/>
        </w:rPr>
        <w:t xml:space="preserve"> lucid dreaming to practicing surgery for next day’s cases, enabling him to work </w:t>
      </w:r>
      <w:r w:rsidR="003E1BC0">
        <w:rPr>
          <w:lang w:val="en-GB"/>
        </w:rPr>
        <w:t xml:space="preserve">in a more </w:t>
      </w:r>
      <w:r w:rsidRPr="00C527C5">
        <w:rPr>
          <w:lang w:val="en-GB"/>
        </w:rPr>
        <w:t xml:space="preserve">refined and </w:t>
      </w:r>
      <w:r w:rsidR="003E1BC0">
        <w:rPr>
          <w:lang w:val="en-GB"/>
        </w:rPr>
        <w:t xml:space="preserve">also </w:t>
      </w:r>
      <w:r w:rsidRPr="00C527C5">
        <w:rPr>
          <w:lang w:val="en-GB"/>
        </w:rPr>
        <w:t>faster</w:t>
      </w:r>
      <w:r w:rsidR="003E1BC0">
        <w:rPr>
          <w:lang w:val="en-GB"/>
        </w:rPr>
        <w:t xml:space="preserve"> way</w:t>
      </w:r>
      <w:r w:rsidRPr="00C527C5">
        <w:rPr>
          <w:lang w:val="en-GB"/>
        </w:rPr>
        <w:t xml:space="preserve">, with minimal complications. Further anecdotes show students using lucid dreams so solve chemical equations and computer programmers to design new programs. </w:t>
      </w:r>
      <w:r w:rsidR="003E1BC0">
        <w:rPr>
          <w:lang w:val="en-GB"/>
        </w:rPr>
        <w:t>T</w:t>
      </w:r>
      <w:r w:rsidRPr="00C527C5">
        <w:rPr>
          <w:lang w:val="en-GB"/>
        </w:rPr>
        <w:t xml:space="preserve">he use of lucid dreaming for creative problem solving </w:t>
      </w:r>
      <w:r w:rsidR="003E1BC0">
        <w:rPr>
          <w:lang w:val="en-GB"/>
        </w:rPr>
        <w:t xml:space="preserve">was tested by </w:t>
      </w:r>
      <w:r w:rsidR="003E1BC0" w:rsidRPr="00C527C5">
        <w:rPr>
          <w:lang w:val="en-GB"/>
        </w:rPr>
        <w:fldChar w:fldCharType="begin" w:fldLock="1"/>
      </w:r>
      <w:r w:rsidR="003E1BC0" w:rsidRPr="00C527C5">
        <w:rPr>
          <w:lang w:val="en-GB"/>
        </w:rPr>
        <w:instrText>ADDIN CSL_CITATION { "citationItems" : [ { "id" : "ITEM-1", "itemData" : { "DOI" : "10.11588/ijodr.2010.2.6167", "ISSN" : "1866-7953", "abstract" : "Both historical accounts and modern research suggest that dreams may contribute to creativity and problem solving, however no research has been done to investigate creative problem solving in lucid dreams \u2013 in which the dreamer is aware that he or she is dreaming. This pilot and exploratory study explored the feasibility of such research. It was also hypothesised that dream characters might help the dreamer. Nine lucid dreamers (the experimental group) and nine non-lucid dreamers (the control group), for ten consecutive nights, had either to solve a logical puzzle or to create a metaphor. The preliminary findings suggest that lucid dreams can contribute to problem solving when dealing with more creative rather than logical tasks and that dream characters can provide plausible creative advice to the dreamer. Several methodological considerations were revealed that should be addressed in future studies.", "author" : [ { "dropping-particle" : "", "family" : "Stumbrys", "given" : "Tadas", "non-dropping-particle" : "", "parse-names" : false, "suffix" : "" }, { "dropping-particle" : "", "family" : "Daniels", "given" : "Michael", "non-dropping-particle" : "", "parse-names" : false, "suffix" : "" } ], "container-title" : "International Journal of Dream Research", "id" : "ITEM-1", "issue" : "2", "issued" : { "date-parts" : [ [ "2010" ] ] }, "page" : "121-129", "title" : "An exploratory study of creative problem solving in lucid dreams: Preliminary findings and methodological considerations", "type" : "article-journal", "volume" : "3" }, "uris" : [ "http://www.mendeley.com/documents/?uuid=e9b08b44-54c1-4a18-ba00-d85fd8a450fb" ] } ], "mendeley" : { "formattedCitation" : "(Stumbrys and Daniels 2010)", "manualFormatting" : "Stumbrys &amp; Daniels (2010)", "plainTextFormattedCitation" : "(Stumbrys and Daniels 2010)", "previouslyFormattedCitation" : "(Stumbrys and Daniels 2010)" }, "properties" : { "noteIndex" : 0 }, "schema" : "https://github.com/citation-style-language/schema/raw/master/csl-citation.json" }</w:instrText>
      </w:r>
      <w:r w:rsidR="003E1BC0" w:rsidRPr="00C527C5">
        <w:rPr>
          <w:lang w:val="en-GB"/>
        </w:rPr>
        <w:fldChar w:fldCharType="separate"/>
      </w:r>
      <w:r w:rsidR="003E1BC0" w:rsidRPr="00C527C5">
        <w:rPr>
          <w:noProof/>
          <w:lang w:val="en-GB"/>
        </w:rPr>
        <w:t>Stumbrys &amp; Daniels (2010)</w:t>
      </w:r>
      <w:r w:rsidR="003E1BC0" w:rsidRPr="00C527C5">
        <w:rPr>
          <w:lang w:val="en-GB"/>
        </w:rPr>
        <w:fldChar w:fldCharType="end"/>
      </w:r>
      <w:r w:rsidR="00A66AC0">
        <w:rPr>
          <w:lang w:val="en-GB"/>
        </w:rPr>
        <w:t xml:space="preserve"> </w:t>
      </w:r>
      <w:r w:rsidR="00AF650C">
        <w:rPr>
          <w:lang w:val="en-GB"/>
        </w:rPr>
        <w:t xml:space="preserve">in an online field experiment. </w:t>
      </w:r>
      <w:r w:rsidR="003E1BC0">
        <w:rPr>
          <w:lang w:val="en-GB"/>
        </w:rPr>
        <w:t>They</w:t>
      </w:r>
      <w:r w:rsidRPr="00C527C5">
        <w:rPr>
          <w:lang w:val="en-GB"/>
        </w:rPr>
        <w:t xml:space="preserve"> found that with the help of dream characters lucid dreamers were often able to find better answers to more creative tasks. </w:t>
      </w:r>
      <w:r w:rsidRPr="00C527C5">
        <w:rPr>
          <w:lang w:val="en-GB"/>
        </w:rPr>
        <w:br/>
        <w:t xml:space="preserve">Making the general population aware of lucid dreaming and </w:t>
      </w:r>
      <w:r w:rsidR="00A66AC0">
        <w:rPr>
          <w:lang w:val="en-GB"/>
        </w:rPr>
        <w:t xml:space="preserve">currently known induction techniques and tools </w:t>
      </w:r>
      <w:r w:rsidRPr="00C527C5">
        <w:rPr>
          <w:lang w:val="en-GB"/>
        </w:rPr>
        <w:t xml:space="preserve">might result in strong advantages gained </w:t>
      </w:r>
      <w:r>
        <w:rPr>
          <w:lang w:val="en-GB"/>
        </w:rPr>
        <w:t xml:space="preserve">in work and personal </w:t>
      </w:r>
      <w:r w:rsidRPr="00C527C5">
        <w:rPr>
          <w:lang w:val="en-GB"/>
        </w:rPr>
        <w:t>life</w:t>
      </w:r>
      <w:r w:rsidR="00AF650C">
        <w:rPr>
          <w:lang w:val="en-GB"/>
        </w:rPr>
        <w:t xml:space="preserve"> for the ones that put in the effort to learn it</w:t>
      </w:r>
      <w:r w:rsidRPr="00C527C5">
        <w:rPr>
          <w:lang w:val="en-GB"/>
        </w:rPr>
        <w:t>.</w:t>
      </w:r>
    </w:p>
    <w:p w14:paraId="3930702B" w14:textId="237083C4" w:rsidR="006560A1" w:rsidRPr="00C527C5" w:rsidRDefault="007B5DCA" w:rsidP="004B6529">
      <w:pPr>
        <w:pStyle w:val="Heading1"/>
        <w:spacing w:before="0"/>
        <w:rPr>
          <w:lang w:val="en-GB"/>
        </w:rPr>
      </w:pPr>
      <w:r>
        <w:rPr>
          <w:lang w:val="en-GB"/>
        </w:rPr>
        <w:br/>
      </w:r>
      <w:r w:rsidR="006560A1" w:rsidRPr="00C527C5">
        <w:rPr>
          <w:lang w:val="en-GB"/>
        </w:rPr>
        <w:t>Personal uses and new potential applications</w:t>
      </w:r>
    </w:p>
    <w:p w14:paraId="124BF5D8" w14:textId="7A1551EC" w:rsidR="006560A1" w:rsidRDefault="003E1BC0" w:rsidP="004B6529">
      <w:pPr>
        <w:spacing w:after="0"/>
        <w:rPr>
          <w:lang w:val="en-GB"/>
        </w:rPr>
      </w:pPr>
      <w:r>
        <w:rPr>
          <w:lang w:val="en-GB"/>
        </w:rPr>
        <w:t>In this section</w:t>
      </w:r>
      <w:r w:rsidR="006560A1" w:rsidRPr="00C527C5">
        <w:rPr>
          <w:lang w:val="en-GB"/>
        </w:rPr>
        <w:t xml:space="preserve"> I will address</w:t>
      </w:r>
      <w:r w:rsidR="00F91ABA" w:rsidRPr="00C527C5">
        <w:rPr>
          <w:lang w:val="en-GB"/>
        </w:rPr>
        <w:t xml:space="preserve"> two</w:t>
      </w:r>
      <w:r w:rsidR="006560A1" w:rsidRPr="00C527C5">
        <w:rPr>
          <w:lang w:val="en-GB"/>
        </w:rPr>
        <w:t xml:space="preserve"> applications of lucid dreaming that have potential</w:t>
      </w:r>
      <w:r w:rsidR="00F91ABA" w:rsidRPr="00C527C5">
        <w:rPr>
          <w:lang w:val="en-GB"/>
        </w:rPr>
        <w:t xml:space="preserve"> to spark new research or treatment options</w:t>
      </w:r>
      <w:r w:rsidR="006560A1" w:rsidRPr="00C527C5">
        <w:rPr>
          <w:lang w:val="en-GB"/>
        </w:rPr>
        <w:t xml:space="preserve">, but have not been </w:t>
      </w:r>
      <w:r w:rsidR="00F91ABA" w:rsidRPr="00C527C5">
        <w:rPr>
          <w:lang w:val="en-GB"/>
        </w:rPr>
        <w:t>investigated</w:t>
      </w:r>
      <w:r w:rsidR="006560A1" w:rsidRPr="00C527C5">
        <w:rPr>
          <w:lang w:val="en-GB"/>
        </w:rPr>
        <w:t xml:space="preserve"> in research as of yet. </w:t>
      </w:r>
      <w:r w:rsidR="00F91ABA" w:rsidRPr="00C527C5">
        <w:rPr>
          <w:lang w:val="en-GB"/>
        </w:rPr>
        <w:t>These ideas</w:t>
      </w:r>
      <w:r w:rsidR="006560A1" w:rsidRPr="00C527C5">
        <w:rPr>
          <w:lang w:val="en-GB"/>
        </w:rPr>
        <w:t xml:space="preserve"> come from anecdotal reports of experienced lucid dreamers whom use their </w:t>
      </w:r>
      <w:r w:rsidR="00F91ABA" w:rsidRPr="00C527C5">
        <w:rPr>
          <w:lang w:val="en-GB"/>
        </w:rPr>
        <w:t xml:space="preserve">lucid </w:t>
      </w:r>
      <w:r w:rsidR="006560A1" w:rsidRPr="00C527C5">
        <w:rPr>
          <w:lang w:val="en-GB"/>
        </w:rPr>
        <w:t>dreams to improve their life in a variety of ways.</w:t>
      </w:r>
      <w:r w:rsidR="00F91ABA" w:rsidRPr="00C527C5">
        <w:rPr>
          <w:lang w:val="en-GB"/>
        </w:rPr>
        <w:t xml:space="preserve"> </w:t>
      </w:r>
    </w:p>
    <w:p w14:paraId="287675B2" w14:textId="579CBC5B" w:rsidR="00A66AC0" w:rsidRPr="00C527C5" w:rsidRDefault="00A66AC0" w:rsidP="004B6529">
      <w:pPr>
        <w:spacing w:after="0"/>
        <w:rPr>
          <w:lang w:val="en-GB"/>
        </w:rPr>
      </w:pPr>
    </w:p>
    <w:p w14:paraId="0723193E" w14:textId="39365AA0" w:rsidR="006560A1" w:rsidRPr="00C527C5" w:rsidRDefault="00C35383" w:rsidP="004B6529">
      <w:pPr>
        <w:spacing w:after="0"/>
        <w:rPr>
          <w:lang w:val="en-GB"/>
        </w:rPr>
      </w:pPr>
      <w:r w:rsidRPr="00C527C5">
        <w:rPr>
          <w:lang w:val="en-GB"/>
        </w:rPr>
        <w:lastRenderedPageBreak/>
        <w:t>Current research has focused</w:t>
      </w:r>
      <w:r w:rsidR="003E1BC0">
        <w:rPr>
          <w:lang w:val="en-GB"/>
        </w:rPr>
        <w:t xml:space="preserve"> on</w:t>
      </w:r>
      <w:r w:rsidRPr="00C527C5">
        <w:rPr>
          <w:lang w:val="en-GB"/>
        </w:rPr>
        <w:t xml:space="preserve"> rehearsal and training applicati</w:t>
      </w:r>
      <w:r w:rsidR="00986E72">
        <w:rPr>
          <w:lang w:val="en-GB"/>
        </w:rPr>
        <w:t>ons of lucid dreaming for improving</w:t>
      </w:r>
      <w:r w:rsidRPr="00C527C5">
        <w:rPr>
          <w:lang w:val="en-GB"/>
        </w:rPr>
        <w:t xml:space="preserve"> motor performance. However, the rehearsal and practice within lucid dreams is not restricted to motor tasks. Experienced lucid dreamers have often stated that they used lucid dreams for </w:t>
      </w:r>
      <w:r w:rsidR="00A35460" w:rsidRPr="00C527C5">
        <w:rPr>
          <w:lang w:val="en-GB"/>
        </w:rPr>
        <w:t xml:space="preserve">practicing work meetings, presentations and live performances </w:t>
      </w:r>
      <w:r w:rsidR="00A35460" w:rsidRPr="00C527C5">
        <w:rPr>
          <w:lang w:val="en-GB"/>
        </w:rPr>
        <w:fldChar w:fldCharType="begin" w:fldLock="1"/>
      </w:r>
      <w:r w:rsidR="00F91ABA" w:rsidRPr="00C527C5">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plainTextFormattedCitation" : "(LaBerge and Rheingold 1990)", "previouslyFormattedCitation" : "(LaBerge and Rheingold 1990)" }, "properties" : { "noteIndex" : 0 }, "schema" : "https://github.com/citation-style-language/schema/raw/master/csl-citation.json" }</w:instrText>
      </w:r>
      <w:r w:rsidR="00A35460" w:rsidRPr="00C527C5">
        <w:rPr>
          <w:lang w:val="en-GB"/>
        </w:rPr>
        <w:fldChar w:fldCharType="separate"/>
      </w:r>
      <w:r w:rsidR="00A35460" w:rsidRPr="00C527C5">
        <w:rPr>
          <w:noProof/>
          <w:lang w:val="en-GB"/>
        </w:rPr>
        <w:t>(LaBerge and Rheingold 1990)</w:t>
      </w:r>
      <w:r w:rsidR="00A35460" w:rsidRPr="00C527C5">
        <w:rPr>
          <w:lang w:val="en-GB"/>
        </w:rPr>
        <w:fldChar w:fldCharType="end"/>
      </w:r>
      <w:r w:rsidR="00A35460" w:rsidRPr="00C527C5">
        <w:rPr>
          <w:lang w:val="en-GB"/>
        </w:rPr>
        <w:t>. Not only is this helpful for improving perfor</w:t>
      </w:r>
      <w:r w:rsidR="00646C0D">
        <w:rPr>
          <w:lang w:val="en-GB"/>
        </w:rPr>
        <w:t>mance in the given event, but it</w:t>
      </w:r>
      <w:r w:rsidR="00A35460" w:rsidRPr="00C527C5">
        <w:rPr>
          <w:lang w:val="en-GB"/>
        </w:rPr>
        <w:t xml:space="preserve"> can also help with fear issues. Performance anxiety or stage fright is not an uncommon phenomenon and can be very disabling for a person’s career and general life </w:t>
      </w:r>
      <w:r w:rsidR="00D44AED" w:rsidRPr="00C527C5">
        <w:rPr>
          <w:lang w:val="en-GB"/>
        </w:rPr>
        <w:fldChar w:fldCharType="begin" w:fldLock="1"/>
      </w:r>
      <w:r w:rsidR="00595B83" w:rsidRPr="00C527C5">
        <w:rPr>
          <w:lang w:val="en-GB"/>
        </w:rPr>
        <w:instrText>ADDIN CSL_CITATION { "citationItems" : [ { "id" : "ITEM-1", "itemData" : { "DOI" : "Doi 10.1080/10615800500167258", "ISBN" : "1061-5806", "ISSN" : "1061-5806", "abstract" : "A systematic review of all available treatment studies for music performance anxiety was undertaken. Interventions were categorised into psychological treatments and pharmacological treatments. Psychological treatments included behavioral, cognitive, cognitive-behavioral, combined treatments and other therapies. Issues such as the number of studies in each treatment modality, their sample sizes and the methodological quality of most of the studies reviewed precluded firm conclusions about the effectiveness of any of the treatments assessed for music performance anxiety. The field is in urgent need of larger scale, methodologically rigorous studies to assist the large minority of musicians who suffer from performance impairing music performance anxiety.", "author" : [ { "dropping-particle" : "", "family" : "Kenny", "given" : "D T", "non-dropping-particle" : "", "parse-names" : false, "suffix" : "" } ], "container-title" : "Anxiety Stress and Coping", "id" : "ITEM-1", "issue" : "3", "issued" : { "date-parts" : [ [ "2005" ] ] }, "page" : "183-208", "title" : "A systematic review of treatments for music performance anxiety", "type" : "article-journal", "volume" : "18" }, "uris" : [ "http://www.mendeley.com/documents/?uuid=75a90040-126b-4da4-bc27-4b87ffa00b56" ] }, { "id" : "ITEM-2", "itemData" : { "DOI" : "10.1159/000414022", "ISSN" : "0003-990X", "author" : [ { "dropping-particle" : "", "family" : "Liebowitz", "given" : "Michael R.", "non-dropping-particle" : "", "parse-names" : false, "suffix" : "" }, { "dropping-particle" : "", "family" : "Gorman", "given" : "Jack M.", "non-dropping-particle" : "", "parse-names" : false, "suffix" : "" }, { "dropping-particle" : "", "family" : "Fyer", "given" : "Abby J.", "non-dropping-particle" : "", "parse-names" : false, "suffix" : "" }, { "dropping-particle" : "", "family" : "Klein", "given" : "Donald F.", "non-dropping-particle" : "", "parse-names" : false, "suffix" : "" } ], "container-title" : "Archives of general Psychiatry", "id" : "ITEM-2", "issued" : { "date-parts" : [ [ "1985" ] ] }, "page" : "729-736", "title" : "Social Phobia", "type" : "article-journal", "volume" : "42" }, "uris" : [ "http://www.mendeley.com/documents/?uuid=f88864b8-81da-4a4a-884a-5910ca5e7bda" ] } ], "mendeley" : { "formattedCitation" : "(Kenny 2005; Liebowitz et al. 1985)", "plainTextFormattedCitation" : "(Kenny 2005; Liebowitz et al. 1985)", "previouslyFormattedCitation" : "(Kenny 2005; Liebowitz et al. 1985)" }, "properties" : { "noteIndex" : 0 }, "schema" : "https://github.com/citation-style-language/schema/raw/master/csl-citation.json" }</w:instrText>
      </w:r>
      <w:r w:rsidR="00D44AED" w:rsidRPr="00C527C5">
        <w:rPr>
          <w:lang w:val="en-GB"/>
        </w:rPr>
        <w:fldChar w:fldCharType="separate"/>
      </w:r>
      <w:r w:rsidR="00595B83" w:rsidRPr="00C527C5">
        <w:rPr>
          <w:noProof/>
          <w:lang w:val="en-GB"/>
        </w:rPr>
        <w:t>(Kenny 2005; Liebowitz et al. 1985)</w:t>
      </w:r>
      <w:r w:rsidR="00D44AED" w:rsidRPr="00C527C5">
        <w:rPr>
          <w:lang w:val="en-GB"/>
        </w:rPr>
        <w:fldChar w:fldCharType="end"/>
      </w:r>
      <w:r w:rsidR="00A35460" w:rsidRPr="00C527C5">
        <w:rPr>
          <w:lang w:val="en-GB"/>
        </w:rPr>
        <w:t>. Anecdotes from multiple people with these kind of issues state that practice with lucid dreams helped them over</w:t>
      </w:r>
      <w:r w:rsidR="00986E72">
        <w:rPr>
          <w:lang w:val="en-GB"/>
        </w:rPr>
        <w:t>come a lot of their fear and mad</w:t>
      </w:r>
      <w:r w:rsidR="00A35460" w:rsidRPr="00C527C5">
        <w:rPr>
          <w:lang w:val="en-GB"/>
        </w:rPr>
        <w:t>e it easier to do in real waking life</w:t>
      </w:r>
      <w:r w:rsidR="00F91ABA" w:rsidRPr="00C527C5">
        <w:rPr>
          <w:lang w:val="en-GB"/>
        </w:rPr>
        <w:t xml:space="preserve"> </w:t>
      </w:r>
      <w:r w:rsidR="00F91ABA" w:rsidRPr="00C527C5">
        <w:rPr>
          <w:lang w:val="en-GB"/>
        </w:rPr>
        <w:fldChar w:fldCharType="begin" w:fldLock="1"/>
      </w:r>
      <w:r w:rsidR="00D44AED" w:rsidRPr="00C527C5">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plainTextFormattedCitation" : "(LaBerge and Rheingold 1990)", "previouslyFormattedCitation" : "(LaBerge and Rheingold 1990)" }, "properties" : { "noteIndex" : 0 }, "schema" : "https://github.com/citation-style-language/schema/raw/master/csl-citation.json" }</w:instrText>
      </w:r>
      <w:r w:rsidR="00F91ABA" w:rsidRPr="00C527C5">
        <w:rPr>
          <w:lang w:val="en-GB"/>
        </w:rPr>
        <w:fldChar w:fldCharType="separate"/>
      </w:r>
      <w:r w:rsidR="00F91ABA" w:rsidRPr="00C527C5">
        <w:rPr>
          <w:noProof/>
          <w:lang w:val="en-GB"/>
        </w:rPr>
        <w:t>(LaBerge and Rheingold 1990)</w:t>
      </w:r>
      <w:r w:rsidR="00F91ABA" w:rsidRPr="00C527C5">
        <w:rPr>
          <w:lang w:val="en-GB"/>
        </w:rPr>
        <w:fldChar w:fldCharType="end"/>
      </w:r>
      <w:r w:rsidR="00A35460" w:rsidRPr="00C527C5">
        <w:rPr>
          <w:lang w:val="en-GB"/>
        </w:rPr>
        <w:t xml:space="preserve">. </w:t>
      </w:r>
      <w:r w:rsidR="00F91ABA" w:rsidRPr="00C527C5">
        <w:rPr>
          <w:lang w:val="en-GB"/>
        </w:rPr>
        <w:t>In a similar way it can also help people with self-confidence issues.</w:t>
      </w:r>
    </w:p>
    <w:p w14:paraId="598C3F80" w14:textId="2726ED01" w:rsidR="00A66AC0" w:rsidRDefault="00A66AC0" w:rsidP="004B6529">
      <w:pPr>
        <w:spacing w:after="0"/>
        <w:rPr>
          <w:lang w:val="en-GB"/>
        </w:rPr>
      </w:pPr>
    </w:p>
    <w:p w14:paraId="688C14B8" w14:textId="69DE33C6" w:rsidR="006560A1" w:rsidRPr="00C527C5" w:rsidRDefault="001D0D55" w:rsidP="004B6529">
      <w:pPr>
        <w:spacing w:after="0"/>
        <w:rPr>
          <w:lang w:val="en-GB"/>
        </w:rPr>
      </w:pPr>
      <w:r>
        <w:rPr>
          <w:lang w:val="en-GB"/>
        </w:rPr>
        <w:t xml:space="preserve">Another possible </w:t>
      </w:r>
      <w:r w:rsidR="00C35383" w:rsidRPr="00C527C5">
        <w:rPr>
          <w:lang w:val="en-GB"/>
        </w:rPr>
        <w:t>application comes from a person that used</w:t>
      </w:r>
      <w:r w:rsidR="00DC1A52" w:rsidRPr="00C527C5">
        <w:rPr>
          <w:lang w:val="en-GB"/>
        </w:rPr>
        <w:t xml:space="preserve"> </w:t>
      </w:r>
      <w:r w:rsidR="00F91ABA" w:rsidRPr="00C527C5">
        <w:rPr>
          <w:lang w:val="en-GB"/>
        </w:rPr>
        <w:t xml:space="preserve">lucid dreaming to aid in weight </w:t>
      </w:r>
      <w:r w:rsidR="00DC1A52" w:rsidRPr="00C527C5">
        <w:rPr>
          <w:lang w:val="en-GB"/>
        </w:rPr>
        <w:t xml:space="preserve">loss. A </w:t>
      </w:r>
      <w:r w:rsidR="00F91ABA" w:rsidRPr="00C527C5">
        <w:rPr>
          <w:lang w:val="en-GB"/>
        </w:rPr>
        <w:t>major</w:t>
      </w:r>
      <w:r w:rsidR="00DC1A52" w:rsidRPr="00C527C5">
        <w:rPr>
          <w:lang w:val="en-GB"/>
        </w:rPr>
        <w:t xml:space="preserve"> cause of </w:t>
      </w:r>
      <w:r w:rsidR="00F91ABA" w:rsidRPr="00C527C5">
        <w:rPr>
          <w:lang w:val="en-GB"/>
        </w:rPr>
        <w:t xml:space="preserve">becoming and remaining </w:t>
      </w:r>
      <w:r w:rsidR="00DC1A52" w:rsidRPr="00C527C5">
        <w:rPr>
          <w:lang w:val="en-GB"/>
        </w:rPr>
        <w:t>overweight is the addiction and craving for food that comes with it</w:t>
      </w:r>
      <w:r w:rsidR="00595B83" w:rsidRPr="00C527C5">
        <w:rPr>
          <w:lang w:val="en-GB"/>
        </w:rPr>
        <w:t xml:space="preserve"> </w:t>
      </w:r>
      <w:r w:rsidR="00595B83" w:rsidRPr="00C527C5">
        <w:rPr>
          <w:lang w:val="en-GB"/>
        </w:rPr>
        <w:fldChar w:fldCharType="begin" w:fldLock="1"/>
      </w:r>
      <w:r w:rsidR="00C26D9E">
        <w:rPr>
          <w:lang w:val="en-GB"/>
        </w:rPr>
        <w:instrText>ADDIN CSL_CITATION { "citationItems" : [ { "id" : "ITEM-1", "itemData" : { "DOI" : "10.1038/npp.2013.198", "ISBN" : "1740-634X (Electronic)\\r0006-3223 (Linking)", "ISSN" : "1740-634X", "PMID" : "24317324", "abstract" : "Obesity is considered among the top three leading causes of preventable death and illness in the United States. The current study helps integrate findings from multiple disciplines. Such integrative research may help address current debates about how best to conceptualize and treat obesity and ultimately lead to improved treatment strategies. Additionally, identifying clinically relevant subgroups with obesity, those with binge-eating disorder, a condition hypothesized to show particular similarities with addictions, including in brain activations relating to reward processing, may help resolve current debates and target interventions. (PsycINFO Database Record (c) 2014 APA, all rights reserved)", "author" : [ { "dropping-particle" : "", "family" : "Potenza", "given" : "Marc N", "non-dropping-particle" : "", "parse-names" : false, "suffix" : "" } ], "container-title" : "Neuropsychopharmacology : official publication of the American College of Neuropsychopharmacology", "id" : "ITEM-1", "issue" : "1", "issued" : { "date-parts" : [ [ "2014" ] ] }, "page" : "249-50", "publisher" : "Nature Publishing Group", "title" : "Obesity, food, and addiction: emerging neuroscience and clinical and public health implications.", "type" : "article-journal", "volume" : "39" }, "uris" : [ "http://www.mendeley.com/documents/?uuid=c0685831-5752-47d0-aed0-ed2a2cc70486" ] } ], "mendeley" : { "formattedCitation" : "(Potenza 2014)", "plainTextFormattedCitation" : "(Potenza 2014)", "previouslyFormattedCitation" : "(Potenza 2014)" }, "properties" : { "noteIndex" : 0 }, "schema" : "https://github.com/citation-style-language/schema/raw/master/csl-citation.json" }</w:instrText>
      </w:r>
      <w:r w:rsidR="00595B83" w:rsidRPr="00C527C5">
        <w:rPr>
          <w:lang w:val="en-GB"/>
        </w:rPr>
        <w:fldChar w:fldCharType="separate"/>
      </w:r>
      <w:r w:rsidR="00595B83" w:rsidRPr="00C527C5">
        <w:rPr>
          <w:noProof/>
          <w:lang w:val="en-GB"/>
        </w:rPr>
        <w:t>(Potenza 2014)</w:t>
      </w:r>
      <w:r w:rsidR="00595B83" w:rsidRPr="00C527C5">
        <w:rPr>
          <w:lang w:val="en-GB"/>
        </w:rPr>
        <w:fldChar w:fldCharType="end"/>
      </w:r>
      <w:r w:rsidR="00DC1A52" w:rsidRPr="00C527C5">
        <w:rPr>
          <w:lang w:val="en-GB"/>
        </w:rPr>
        <w:t xml:space="preserve">. </w:t>
      </w:r>
      <w:r w:rsidR="00F91ABA" w:rsidRPr="00C527C5">
        <w:rPr>
          <w:lang w:val="en-GB"/>
        </w:rPr>
        <w:t xml:space="preserve">This addiction makes it very hard for people to </w:t>
      </w:r>
      <w:r w:rsidR="00B634BC" w:rsidRPr="00C527C5">
        <w:rPr>
          <w:lang w:val="en-GB"/>
        </w:rPr>
        <w:t>lose weight, often leading to strong interventions being required</w:t>
      </w:r>
      <w:r w:rsidR="00D44AED" w:rsidRPr="00C527C5">
        <w:rPr>
          <w:lang w:val="en-GB"/>
        </w:rPr>
        <w:t>.</w:t>
      </w:r>
      <w:r w:rsidR="00D44AED" w:rsidRPr="00C527C5">
        <w:rPr>
          <w:lang w:val="en-GB"/>
        </w:rPr>
        <w:br/>
      </w:r>
      <w:r w:rsidR="00986E72">
        <w:rPr>
          <w:lang w:val="en-GB"/>
        </w:rPr>
        <w:t xml:space="preserve">Anecdotes provided by </w:t>
      </w:r>
      <w:r w:rsidR="00DC1A52" w:rsidRPr="00C527C5">
        <w:rPr>
          <w:lang w:val="en-GB"/>
        </w:rPr>
        <w:fldChar w:fldCharType="begin" w:fldLock="1"/>
      </w:r>
      <w:r w:rsidR="00DC1A52" w:rsidRPr="00C527C5">
        <w:rPr>
          <w:lang w:val="en-GB"/>
        </w:rPr>
        <w:instrText>ADDIN CSL_CITATION { "citationItems" : [ { "id" : "ITEM-1", "itemData" : { "ISBN" : "034537410X", "ISSN" : "87502186", "PMID" : "21560664", "author" : [ { "dropping-particle" : "", "family" : "LaBerge", "given" : "S", "non-dropping-particle" : "", "parse-names" : false, "suffix" : "" }, { "dropping-particle" : "", "family" : "Rheingold", "given" : "H", "non-dropping-particle" : "", "parse-names" : false, "suffix" : "" } ], "id" : "ITEM-1", "issued" : { "date-parts" : [ [ "1990" ] ] }, "number-of-pages" : "1-202", "publisher" : "Ballantine books", "publisher-place" : "New York", "title" : "Exploring the world of lucid dreaming", "type" : "book" }, "uris" : [ "http://www.mendeley.com/documents/?uuid=aa1a6807-ab60-4721-b69f-887e1a85d928" ] } ], "mendeley" : { "formattedCitation" : "(LaBerge and Rheingold 1990)", "manualFormatting" : "LaBerge and Rheingold (1990)", "plainTextFormattedCitation" : "(LaBerge and Rheingold 1990)", "previouslyFormattedCitation" : "(LaBerge and Rheingold 1990)" }, "properties" : { "noteIndex" : 0 }, "schema" : "https://github.com/citation-style-language/schema/raw/master/csl-citation.json" }</w:instrText>
      </w:r>
      <w:r w:rsidR="00DC1A52" w:rsidRPr="00C527C5">
        <w:rPr>
          <w:lang w:val="en-GB"/>
        </w:rPr>
        <w:fldChar w:fldCharType="separate"/>
      </w:r>
      <w:r w:rsidR="00DC1A52" w:rsidRPr="00C527C5">
        <w:rPr>
          <w:noProof/>
          <w:lang w:val="en-GB"/>
        </w:rPr>
        <w:t>LaBerge and Rheingold (1990)</w:t>
      </w:r>
      <w:r w:rsidR="00DC1A52" w:rsidRPr="00C527C5">
        <w:rPr>
          <w:lang w:val="en-GB"/>
        </w:rPr>
        <w:fldChar w:fldCharType="end"/>
      </w:r>
      <w:r w:rsidR="00DC1A52" w:rsidRPr="00C527C5">
        <w:rPr>
          <w:lang w:val="en-GB"/>
        </w:rPr>
        <w:t xml:space="preserve"> </w:t>
      </w:r>
      <w:r w:rsidR="00986E72">
        <w:rPr>
          <w:lang w:val="en-GB"/>
        </w:rPr>
        <w:t>quote</w:t>
      </w:r>
      <w:r w:rsidR="00DC1A52" w:rsidRPr="00C527C5">
        <w:rPr>
          <w:lang w:val="en-GB"/>
        </w:rPr>
        <w:t xml:space="preserve"> a lucid dreamer </w:t>
      </w:r>
      <w:r w:rsidR="00986E72">
        <w:rPr>
          <w:lang w:val="en-GB"/>
        </w:rPr>
        <w:t>who</w:t>
      </w:r>
      <w:r w:rsidR="00DC1A52" w:rsidRPr="00C527C5">
        <w:rPr>
          <w:lang w:val="en-GB"/>
        </w:rPr>
        <w:t xml:space="preserve"> managed to control her cravings by eating as much as she wanted within her dreams, leaving her to wake up satisfied and without cravings. In modern </w:t>
      </w:r>
      <w:r w:rsidR="00D521A9" w:rsidRPr="00C527C5">
        <w:rPr>
          <w:lang w:val="en-GB"/>
        </w:rPr>
        <w:t>society the amount of people that are</w:t>
      </w:r>
      <w:r w:rsidR="00DC1A52" w:rsidRPr="00C527C5">
        <w:rPr>
          <w:lang w:val="en-GB"/>
        </w:rPr>
        <w:t xml:space="preserve"> overweight is larger than it has ever been, and the number is still ever increasing</w:t>
      </w:r>
      <w:r w:rsidR="00D521A9" w:rsidRPr="00C527C5">
        <w:rPr>
          <w:lang w:val="en-GB"/>
        </w:rPr>
        <w:t xml:space="preserve"> (https://www.niddk.nih.gov/health-information/health-statistics/Pages/overweight-obesity-statistics.aspx</w:t>
      </w:r>
      <w:r w:rsidR="00DC1A52" w:rsidRPr="00C527C5">
        <w:rPr>
          <w:lang w:val="en-GB"/>
        </w:rPr>
        <w:t xml:space="preserve">). Lucid dreaming may be </w:t>
      </w:r>
      <w:r w:rsidR="005C265E">
        <w:rPr>
          <w:lang w:val="en-GB"/>
        </w:rPr>
        <w:t xml:space="preserve">able to aid </w:t>
      </w:r>
      <w:r w:rsidR="00DC1A52" w:rsidRPr="00C527C5">
        <w:rPr>
          <w:lang w:val="en-GB"/>
        </w:rPr>
        <w:t>some people to start losing weight and gradually move to</w:t>
      </w:r>
      <w:r w:rsidR="00D521A9" w:rsidRPr="00C527C5">
        <w:rPr>
          <w:lang w:val="en-GB"/>
        </w:rPr>
        <w:t>wards</w:t>
      </w:r>
      <w:r w:rsidR="00DC1A52" w:rsidRPr="00C527C5">
        <w:rPr>
          <w:lang w:val="en-GB"/>
        </w:rPr>
        <w:t xml:space="preserve"> a healthier life style.</w:t>
      </w:r>
    </w:p>
    <w:p w14:paraId="6103D5B2" w14:textId="77777777" w:rsidR="00AA75C1" w:rsidRDefault="00AA75C1" w:rsidP="004B6529">
      <w:pPr>
        <w:spacing w:after="0"/>
        <w:rPr>
          <w:lang w:val="en-GB"/>
        </w:rPr>
      </w:pPr>
    </w:p>
    <w:p w14:paraId="6B29FB5B" w14:textId="77777777" w:rsidR="00AA75C1" w:rsidRDefault="00AA75C1" w:rsidP="004B6529">
      <w:pPr>
        <w:pStyle w:val="Heading1"/>
        <w:spacing w:before="0"/>
        <w:rPr>
          <w:lang w:val="en-GB"/>
        </w:rPr>
      </w:pPr>
      <w:r>
        <w:rPr>
          <w:lang w:val="en-GB"/>
        </w:rPr>
        <w:t>Discussion</w:t>
      </w:r>
    </w:p>
    <w:p w14:paraId="56F99432" w14:textId="77777777" w:rsidR="00AF650C" w:rsidRDefault="003964A2" w:rsidP="004B6529">
      <w:pPr>
        <w:spacing w:after="0"/>
        <w:rPr>
          <w:lang w:val="en-GB"/>
        </w:rPr>
      </w:pPr>
      <w:r>
        <w:rPr>
          <w:lang w:val="en-GB"/>
        </w:rPr>
        <w:t xml:space="preserve">The first wave of research </w:t>
      </w:r>
      <w:r w:rsidR="00AA75C1">
        <w:rPr>
          <w:lang w:val="en-GB"/>
        </w:rPr>
        <w:t xml:space="preserve">was </w:t>
      </w:r>
      <w:r>
        <w:rPr>
          <w:lang w:val="en-GB"/>
        </w:rPr>
        <w:t xml:space="preserve">made by </w:t>
      </w:r>
      <w:r w:rsidR="00F1371E">
        <w:rPr>
          <w:lang w:val="en-GB"/>
        </w:rPr>
        <w:t xml:space="preserve">great names like </w:t>
      </w:r>
      <w:r w:rsidR="00AA75C1">
        <w:rPr>
          <w:lang w:val="en-GB"/>
        </w:rPr>
        <w:t>Stephen LaBerge and Paul Tholey</w:t>
      </w:r>
      <w:r>
        <w:rPr>
          <w:lang w:val="en-GB"/>
        </w:rPr>
        <w:t>, opening the doors for the study of lucid dreams and showing some of the potential applications it has. Now w</w:t>
      </w:r>
      <w:r w:rsidR="00AA75C1">
        <w:rPr>
          <w:lang w:val="en-GB"/>
        </w:rPr>
        <w:t xml:space="preserve">ithin the last few years, </w:t>
      </w:r>
      <w:r w:rsidR="00F1371E">
        <w:rPr>
          <w:lang w:val="en-GB"/>
        </w:rPr>
        <w:t xml:space="preserve">researches </w:t>
      </w:r>
      <w:r w:rsidR="00AA75C1">
        <w:rPr>
          <w:lang w:val="en-GB"/>
        </w:rPr>
        <w:t xml:space="preserve">like Stumbrys, Erlacher and Dresler have </w:t>
      </w:r>
      <w:r>
        <w:rPr>
          <w:lang w:val="en-GB"/>
        </w:rPr>
        <w:t>started the second wave, making</w:t>
      </w:r>
      <w:r w:rsidR="00AA75C1">
        <w:rPr>
          <w:lang w:val="en-GB"/>
        </w:rPr>
        <w:t xml:space="preserve"> large advances in </w:t>
      </w:r>
      <w:r w:rsidR="0075174E">
        <w:rPr>
          <w:lang w:val="en-GB"/>
        </w:rPr>
        <w:t xml:space="preserve">the way we study </w:t>
      </w:r>
      <w:r w:rsidR="00AA75C1">
        <w:rPr>
          <w:lang w:val="en-GB"/>
        </w:rPr>
        <w:t>lucid dream</w:t>
      </w:r>
      <w:r w:rsidR="0075174E">
        <w:rPr>
          <w:lang w:val="en-GB"/>
        </w:rPr>
        <w:t>s</w:t>
      </w:r>
      <w:r w:rsidR="00AA75C1">
        <w:rPr>
          <w:lang w:val="en-GB"/>
        </w:rPr>
        <w:t xml:space="preserve">. </w:t>
      </w:r>
      <w:r>
        <w:rPr>
          <w:lang w:val="en-GB"/>
        </w:rPr>
        <w:t>By f</w:t>
      </w:r>
      <w:r w:rsidR="00AA75C1">
        <w:rPr>
          <w:lang w:val="en-GB"/>
        </w:rPr>
        <w:t>inding the first experimental evidence for lucid dreaming as an effective tool for motor practice and using modern neuroimaging techniques to study the dreaming</w:t>
      </w:r>
      <w:r>
        <w:rPr>
          <w:lang w:val="en-GB"/>
        </w:rPr>
        <w:t xml:space="preserve"> mind, they brought lucid dreaming research from studying </w:t>
      </w:r>
      <w:r w:rsidR="0075174E">
        <w:rPr>
          <w:lang w:val="en-GB"/>
        </w:rPr>
        <w:t xml:space="preserve">individual </w:t>
      </w:r>
      <w:r>
        <w:rPr>
          <w:lang w:val="en-GB"/>
        </w:rPr>
        <w:t xml:space="preserve">test cases to using </w:t>
      </w:r>
      <w:r w:rsidR="0075174E">
        <w:rPr>
          <w:lang w:val="en-GB"/>
        </w:rPr>
        <w:t xml:space="preserve">more </w:t>
      </w:r>
      <w:r>
        <w:rPr>
          <w:lang w:val="en-GB"/>
        </w:rPr>
        <w:t xml:space="preserve">experimental designs. </w:t>
      </w:r>
      <w:r w:rsidR="0075174E">
        <w:rPr>
          <w:lang w:val="en-GB"/>
        </w:rPr>
        <w:t xml:space="preserve"> This has opened up new possibilities for research into the</w:t>
      </w:r>
      <w:r>
        <w:rPr>
          <w:lang w:val="en-GB"/>
        </w:rPr>
        <w:t xml:space="preserve"> large number of potential </w:t>
      </w:r>
      <w:r w:rsidR="0075174E">
        <w:rPr>
          <w:lang w:val="en-GB"/>
        </w:rPr>
        <w:t xml:space="preserve">applications. </w:t>
      </w:r>
      <w:r>
        <w:rPr>
          <w:lang w:val="en-GB"/>
        </w:rPr>
        <w:t xml:space="preserve">This review </w:t>
      </w:r>
      <w:r w:rsidR="00F1371E">
        <w:rPr>
          <w:lang w:val="en-GB"/>
        </w:rPr>
        <w:t xml:space="preserve">has given an overview of current research, with what is known and </w:t>
      </w:r>
      <w:r w:rsidR="0075174E">
        <w:rPr>
          <w:lang w:val="en-GB"/>
        </w:rPr>
        <w:t>where new research is needed</w:t>
      </w:r>
      <w:r>
        <w:rPr>
          <w:lang w:val="en-GB"/>
        </w:rPr>
        <w:t xml:space="preserve">. </w:t>
      </w:r>
    </w:p>
    <w:p w14:paraId="59886C30" w14:textId="77777777" w:rsidR="004F6EF9" w:rsidRDefault="00AF650C" w:rsidP="004B6529">
      <w:pPr>
        <w:spacing w:after="0"/>
        <w:rPr>
          <w:lang w:val="en-GB"/>
        </w:rPr>
      </w:pPr>
      <w:r>
        <w:rPr>
          <w:lang w:val="en-GB"/>
        </w:rPr>
        <w:t xml:space="preserve">Lucid dreaming has always been a rare phenomenon, which few people experience on a regular basis. </w:t>
      </w:r>
      <w:r w:rsidR="0075174E">
        <w:rPr>
          <w:lang w:val="en-GB"/>
        </w:rPr>
        <w:t>W</w:t>
      </w:r>
      <w:r w:rsidR="00DC2C74">
        <w:rPr>
          <w:lang w:val="en-GB"/>
        </w:rPr>
        <w:t>ith the tools and techniques</w:t>
      </w:r>
      <w:r w:rsidR="0075174E">
        <w:rPr>
          <w:lang w:val="en-GB"/>
        </w:rPr>
        <w:t xml:space="preserve"> for lucid dream induction </w:t>
      </w:r>
      <w:r w:rsidR="00DC2C74">
        <w:rPr>
          <w:lang w:val="en-GB"/>
        </w:rPr>
        <w:t xml:space="preserve">that are </w:t>
      </w:r>
      <w:r w:rsidR="0075174E">
        <w:rPr>
          <w:lang w:val="en-GB"/>
        </w:rPr>
        <w:t xml:space="preserve">now </w:t>
      </w:r>
      <w:r w:rsidR="00DC2C74">
        <w:rPr>
          <w:lang w:val="en-GB"/>
        </w:rPr>
        <w:t>available</w:t>
      </w:r>
      <w:r w:rsidR="0075174E">
        <w:rPr>
          <w:lang w:val="en-GB"/>
        </w:rPr>
        <w:t xml:space="preserve">, </w:t>
      </w:r>
      <w:r w:rsidR="00F1371E">
        <w:rPr>
          <w:lang w:val="en-GB"/>
        </w:rPr>
        <w:t xml:space="preserve">learning lucid dreaming is </w:t>
      </w:r>
      <w:r w:rsidR="00A66AC0">
        <w:rPr>
          <w:lang w:val="en-GB"/>
        </w:rPr>
        <w:t xml:space="preserve">now </w:t>
      </w:r>
      <w:r w:rsidR="00F1371E">
        <w:rPr>
          <w:lang w:val="en-GB"/>
        </w:rPr>
        <w:t xml:space="preserve">becoming more accessible. </w:t>
      </w:r>
      <w:r w:rsidR="00A66AC0">
        <w:rPr>
          <w:lang w:val="en-GB"/>
        </w:rPr>
        <w:t xml:space="preserve">This increased accessibility </w:t>
      </w:r>
      <w:r w:rsidR="005A7376">
        <w:rPr>
          <w:lang w:val="en-GB"/>
        </w:rPr>
        <w:t>can potentially</w:t>
      </w:r>
      <w:r>
        <w:rPr>
          <w:lang w:val="en-GB"/>
        </w:rPr>
        <w:t xml:space="preserve"> help the research </w:t>
      </w:r>
      <w:r w:rsidR="00F1371E">
        <w:rPr>
          <w:lang w:val="en-GB"/>
        </w:rPr>
        <w:t>field</w:t>
      </w:r>
      <w:r w:rsidR="0075174E">
        <w:rPr>
          <w:lang w:val="en-GB"/>
        </w:rPr>
        <w:t xml:space="preserve"> </w:t>
      </w:r>
      <w:r w:rsidR="00F1371E">
        <w:rPr>
          <w:lang w:val="en-GB"/>
        </w:rPr>
        <w:t xml:space="preserve">to </w:t>
      </w:r>
      <w:r w:rsidR="0075174E">
        <w:rPr>
          <w:lang w:val="en-GB"/>
        </w:rPr>
        <w:t>move further into experimental setting</w:t>
      </w:r>
      <w:r w:rsidR="00F1371E">
        <w:rPr>
          <w:lang w:val="en-GB"/>
        </w:rPr>
        <w:t>s</w:t>
      </w:r>
      <w:r w:rsidR="0075174E">
        <w:rPr>
          <w:lang w:val="en-GB"/>
        </w:rPr>
        <w:t xml:space="preserve"> and controlled studies with larger sample sizes within the next decades.</w:t>
      </w:r>
      <w:r w:rsidR="005A7376">
        <w:rPr>
          <w:lang w:val="en-GB"/>
        </w:rPr>
        <w:t xml:space="preserve"> The increasing insight into the possible applications of lucid dreaming might help in securing funding from business and governing bodies.</w:t>
      </w:r>
    </w:p>
    <w:p w14:paraId="0466EE9F" w14:textId="77777777" w:rsidR="004F6EF9" w:rsidRDefault="004F6EF9" w:rsidP="004B6529">
      <w:pPr>
        <w:spacing w:after="0"/>
        <w:rPr>
          <w:lang w:val="en-GB"/>
        </w:rPr>
      </w:pPr>
    </w:p>
    <w:p w14:paraId="0DEB778D" w14:textId="41698398" w:rsidR="005A7376" w:rsidRDefault="004F6EF9" w:rsidP="004B6529">
      <w:pPr>
        <w:spacing w:after="0"/>
        <w:rPr>
          <w:lang w:val="en-GB"/>
        </w:rPr>
      </w:pPr>
      <w:r>
        <w:rPr>
          <w:lang w:val="en-GB"/>
        </w:rPr>
        <w:t>One of the features that makes lucid dreaming promising for such a wide variet</w:t>
      </w:r>
      <w:r w:rsidR="005B5D4F">
        <w:rPr>
          <w:lang w:val="en-GB"/>
        </w:rPr>
        <w:t>y of</w:t>
      </w:r>
      <w:r w:rsidR="00AD0623">
        <w:rPr>
          <w:lang w:val="en-GB"/>
        </w:rPr>
        <w:t xml:space="preserve"> applications is that has</w:t>
      </w:r>
      <w:r w:rsidR="005B5D4F">
        <w:rPr>
          <w:lang w:val="en-GB"/>
        </w:rPr>
        <w:t xml:space="preserve"> no</w:t>
      </w:r>
      <w:r w:rsidR="009E0B8D">
        <w:rPr>
          <w:lang w:val="en-GB"/>
        </w:rPr>
        <w:t xml:space="preserve"> </w:t>
      </w:r>
      <w:r w:rsidR="00AD0623">
        <w:rPr>
          <w:lang w:val="en-GB"/>
        </w:rPr>
        <w:t xml:space="preserve">found </w:t>
      </w:r>
      <w:r>
        <w:rPr>
          <w:lang w:val="en-GB"/>
        </w:rPr>
        <w:t xml:space="preserve">detrimental effects. </w:t>
      </w:r>
      <w:r w:rsidR="009E0B8D">
        <w:rPr>
          <w:lang w:val="en-GB"/>
        </w:rPr>
        <w:t>Within all the literature discussed here, there are no mentions of any negative effects</w:t>
      </w:r>
      <w:r w:rsidR="00E65BD9">
        <w:rPr>
          <w:lang w:val="en-GB"/>
        </w:rPr>
        <w:t xml:space="preserve"> that</w:t>
      </w:r>
      <w:r w:rsidR="009E0B8D">
        <w:rPr>
          <w:lang w:val="en-GB"/>
        </w:rPr>
        <w:t xml:space="preserve"> lucid dreaming or lucid dream training m</w:t>
      </w:r>
      <w:r w:rsidR="005B5D4F">
        <w:rPr>
          <w:lang w:val="en-GB"/>
        </w:rPr>
        <w:t>ight have on</w:t>
      </w:r>
      <w:r w:rsidR="009E0B8D">
        <w:rPr>
          <w:lang w:val="en-GB"/>
        </w:rPr>
        <w:t xml:space="preserve"> physical </w:t>
      </w:r>
      <w:r w:rsidR="005B5D4F">
        <w:rPr>
          <w:lang w:val="en-GB"/>
        </w:rPr>
        <w:t xml:space="preserve">health. In current literature there is no report of lucid dreaming negatively affecting sleep quality or causing sleep deprivation. </w:t>
      </w:r>
      <w:r w:rsidR="00E65BD9">
        <w:rPr>
          <w:lang w:val="en-GB"/>
        </w:rPr>
        <w:t>No studies have been done on the effect of multiple days of lucid dreaming, but as stated before it is very hard to have lucid dreams on multiple consistent days.</w:t>
      </w:r>
      <w:r w:rsidR="00E65BD9">
        <w:rPr>
          <w:lang w:val="en-GB"/>
        </w:rPr>
        <w:br/>
      </w:r>
      <w:r w:rsidR="005B5D4F">
        <w:rPr>
          <w:lang w:val="en-GB"/>
        </w:rPr>
        <w:t>Regarding mental wellbeing,</w:t>
      </w:r>
      <w:r w:rsidR="00037A89">
        <w:rPr>
          <w:lang w:val="en-GB"/>
        </w:rPr>
        <w:t xml:space="preserve"> it is sometimes said that lucid dreaming creates false memories</w:t>
      </w:r>
      <w:r w:rsidR="00AD0623">
        <w:rPr>
          <w:lang w:val="en-GB"/>
        </w:rPr>
        <w:t>, also known as memory implantation</w:t>
      </w:r>
      <w:r w:rsidR="00037A89">
        <w:rPr>
          <w:lang w:val="en-GB"/>
        </w:rPr>
        <w:t xml:space="preserve">. </w:t>
      </w:r>
      <w:r w:rsidR="00AD0623">
        <w:rPr>
          <w:lang w:val="en-GB"/>
        </w:rPr>
        <w:t xml:space="preserve">Some support to this statement is given by </w:t>
      </w:r>
      <w:r w:rsidR="00AD0623">
        <w:rPr>
          <w:lang w:val="en-GB"/>
        </w:rPr>
        <w:fldChar w:fldCharType="begin" w:fldLock="1"/>
      </w:r>
      <w:r w:rsidR="00AD0623">
        <w:rPr>
          <w:lang w:val="en-GB"/>
        </w:rPr>
        <w:instrText>ADDIN CSL_CITATION { "citationItems" : [ { "id" : "ITEM-1", "itemData" : { "DOI" : "10.1080/13546805.2014.932685", "ISBN" : "1464-0619(Electronic);1354-6805(Print)", "ISSN" : "1464-0619", "PMID" : "25028078", "abstract" : "Introduction. Dreams might represent a window on altered states of consciousness with relevance to psychotic experiences, where reality monitoring is impaired. We examined reality monitoring in healthy, non-psychotic individuals with varying degrees of dream awareness using a task designed to assess confabulatory memory errors - a confusion regarding reality whereby information from the past feels falsely familiar and does not constrain current perception appropriately. Confabulatory errors are common following damage to the ventromedial prefrontal cortex (vmPFC). Ventromedial function has previously been implicated in dreaming and dream awareness. Methods. In a hospital research setting, physically and mentally healthy individuals with high (n = 18) and low (n = 13) self-reported dream awareness completed a computerised cognitive task that involved reality monitoring based on familiarity across a series of task runs. Results. Signal detection theory analysis revealed a more liberal acceptance bias in those with high dream awareness, consistent with the notion of overlap in the perception of dreams, imagination and reality. Conclusions. We discuss the implications of these results for models of reality monitoring and psychosis with a particular focus on the role of vmPFC in default-mode brain function, model-based reinforcement learning and the phenomenology of dreaming and waking consciousness.", "author" : [ { "dropping-particle" : "", "family" : "Corlett", "given" : "P R", "non-dropping-particle" : "", "parse-names" : false, "suffix" : "" }, { "dropping-particle" : "V", "family" : "Canavan", "given" : "S", "non-dropping-particle" : "", "parse-names" : false, "suffix" : "" }, { "dropping-particle" : "", "family" : "Nahum", "given" : "L", "non-dropping-particle" : "", "parse-names" : false, "suffix" : "" }, { "dropping-particle" : "", "family" : "Appah", "given" : "F", "non-dropping-particle" : "", "parse-names" : false, "suffix" : "" }, { "dropping-particle" : "", "family" : "Morgan", "given" : "P T", "non-dropping-particle" : "", "parse-names" : false, "suffix" : "" } ], "container-title" : "Cognitive neuropsychiatry", "id" : "ITEM-1", "issue" : "July", "issued" : { "date-parts" : [ [ "2014" ] ] }, "page" : "1-14", "publisher" : "Taylor &amp; Francis", "title" : "Dreams, reality and memory: confabulations in lucid dreamers implicate reality-monitoring dysfunction in dream consciousness.", "type" : "article-journal", "volume" : "6805" }, "uris" : [ "http://www.mendeley.com/documents/?uuid=e397a4d6-d988-4ff1-a107-75eeff85a931" ] } ], "mendeley" : { "formattedCitation" : "(Corlett et al. 2014)", "manualFormatting" : "Corlett et al. (2014)", "plainTextFormattedCitation" : "(Corlett et al. 2014)", "previouslyFormattedCitation" : "(Corlett et al. 2014)" }, "properties" : { "noteIndex" : 0 }, "schema" : "https://github.com/citation-style-language/schema/raw/master/csl-citation.json" }</w:instrText>
      </w:r>
      <w:r w:rsidR="00AD0623">
        <w:rPr>
          <w:lang w:val="en-GB"/>
        </w:rPr>
        <w:fldChar w:fldCharType="separate"/>
      </w:r>
      <w:r w:rsidR="00AD0623" w:rsidRPr="00AD0623">
        <w:rPr>
          <w:noProof/>
          <w:lang w:val="en-GB"/>
        </w:rPr>
        <w:t xml:space="preserve">Corlett et al. </w:t>
      </w:r>
      <w:r w:rsidR="00AD0623">
        <w:rPr>
          <w:noProof/>
          <w:lang w:val="en-GB"/>
        </w:rPr>
        <w:t>(</w:t>
      </w:r>
      <w:r w:rsidR="00AD0623" w:rsidRPr="00AD0623">
        <w:rPr>
          <w:noProof/>
          <w:lang w:val="en-GB"/>
        </w:rPr>
        <w:t>2014)</w:t>
      </w:r>
      <w:r w:rsidR="00AD0623">
        <w:rPr>
          <w:lang w:val="en-GB"/>
        </w:rPr>
        <w:fldChar w:fldCharType="end"/>
      </w:r>
      <w:r w:rsidR="00AD0623">
        <w:rPr>
          <w:lang w:val="en-GB"/>
        </w:rPr>
        <w:t xml:space="preserve">, who </w:t>
      </w:r>
      <w:r w:rsidR="00AD0623">
        <w:rPr>
          <w:lang w:val="en-GB"/>
        </w:rPr>
        <w:lastRenderedPageBreak/>
        <w:t xml:space="preserve">showed that people with higher dream awareness had a higher tendency to recognize thing they had not been shown before. </w:t>
      </w:r>
      <w:r w:rsidR="00037A89">
        <w:rPr>
          <w:lang w:val="en-GB"/>
        </w:rPr>
        <w:t xml:space="preserve">However, no </w:t>
      </w:r>
      <w:r w:rsidR="00AD0623">
        <w:rPr>
          <w:lang w:val="en-GB"/>
        </w:rPr>
        <w:t>direct reported cases of memory implantation can be found in scientific literature</w:t>
      </w:r>
      <w:r w:rsidR="00037A89">
        <w:rPr>
          <w:lang w:val="en-GB"/>
        </w:rPr>
        <w:t>.</w:t>
      </w:r>
      <w:r w:rsidR="00AD0623">
        <w:rPr>
          <w:lang w:val="en-GB"/>
        </w:rPr>
        <w:t xml:space="preserve"> Apart from possibly implanting false memories, there is reference to lucid dreaming being of negative influence to mental health.</w:t>
      </w:r>
      <w:r w:rsidR="00A66AC0">
        <w:rPr>
          <w:lang w:val="en-GB"/>
        </w:rPr>
        <w:br/>
      </w:r>
    </w:p>
    <w:p w14:paraId="449CCF44" w14:textId="288786FD" w:rsidR="0075174E" w:rsidRDefault="005A7376" w:rsidP="004B6529">
      <w:pPr>
        <w:spacing w:after="0"/>
        <w:rPr>
          <w:lang w:val="en-GB"/>
        </w:rPr>
      </w:pPr>
      <w:r>
        <w:rPr>
          <w:lang w:val="en-GB"/>
        </w:rPr>
        <w:t xml:space="preserve">The increases in accessibility </w:t>
      </w:r>
      <w:r w:rsidR="00733469">
        <w:rPr>
          <w:lang w:val="en-GB"/>
        </w:rPr>
        <w:t xml:space="preserve">by new training techniques and tools </w:t>
      </w:r>
      <w:r>
        <w:rPr>
          <w:lang w:val="en-GB"/>
        </w:rPr>
        <w:t>have opened up lucid dreaming for treatment of e.g. Nightmares. It has shown to be a powerful addition, which’ potential we are only just beginning to explore. However, u</w:t>
      </w:r>
      <w:r w:rsidR="00AF650C">
        <w:rPr>
          <w:lang w:val="en-GB"/>
        </w:rPr>
        <w:t xml:space="preserve">ntil reliable ways </w:t>
      </w:r>
      <w:r w:rsidR="00395FFE">
        <w:rPr>
          <w:lang w:val="en-GB"/>
        </w:rPr>
        <w:t>of inducing lucid dreams ha</w:t>
      </w:r>
      <w:r>
        <w:rPr>
          <w:lang w:val="en-GB"/>
        </w:rPr>
        <w:t>ve</w:t>
      </w:r>
      <w:r w:rsidR="00395FFE">
        <w:rPr>
          <w:lang w:val="en-GB"/>
        </w:rPr>
        <w:t xml:space="preserve"> been found, </w:t>
      </w:r>
      <w:r>
        <w:rPr>
          <w:lang w:val="en-GB"/>
        </w:rPr>
        <w:t xml:space="preserve">lucid dream training </w:t>
      </w:r>
      <w:r w:rsidR="00395FFE">
        <w:rPr>
          <w:lang w:val="en-GB"/>
        </w:rPr>
        <w:t>must always be used as</w:t>
      </w:r>
      <w:r w:rsidR="009E0B8D">
        <w:rPr>
          <w:lang w:val="en-GB"/>
        </w:rPr>
        <w:t xml:space="preserve"> an</w:t>
      </w:r>
      <w:r w:rsidR="00395FFE">
        <w:rPr>
          <w:lang w:val="en-GB"/>
        </w:rPr>
        <w:t xml:space="preserve"> addition to conventional treatment. </w:t>
      </w:r>
      <w:r>
        <w:rPr>
          <w:lang w:val="en-GB"/>
        </w:rPr>
        <w:t>In the case of nightmares, lucid dreaming can always best be used in combination with other cognitive techniques like Gestalt therapy, to obtain the best result for patients</w:t>
      </w:r>
      <w:bookmarkStart w:id="0" w:name="_GoBack"/>
      <w:bookmarkEnd w:id="0"/>
      <w:r>
        <w:rPr>
          <w:lang w:val="en-GB"/>
        </w:rPr>
        <w:t>.</w:t>
      </w:r>
    </w:p>
    <w:p w14:paraId="4EC82B42" w14:textId="77777777" w:rsidR="00F1371E" w:rsidRDefault="00F1371E" w:rsidP="004B6529">
      <w:pPr>
        <w:spacing w:after="0"/>
        <w:rPr>
          <w:lang w:val="en-GB"/>
        </w:rPr>
      </w:pPr>
      <w:r>
        <w:rPr>
          <w:lang w:val="en-GB"/>
        </w:rPr>
        <w:br/>
      </w:r>
    </w:p>
    <w:p w14:paraId="70306EB9" w14:textId="77777777" w:rsidR="00F1371E" w:rsidRDefault="00F1371E" w:rsidP="004B6529">
      <w:pPr>
        <w:spacing w:after="0"/>
        <w:rPr>
          <w:lang w:val="en-GB"/>
        </w:rPr>
      </w:pPr>
      <w:r>
        <w:rPr>
          <w:lang w:val="en-GB"/>
        </w:rPr>
        <w:br w:type="page"/>
      </w:r>
    </w:p>
    <w:p w14:paraId="0D1490B1" w14:textId="77777777" w:rsidR="0080681A" w:rsidRPr="00C527C5" w:rsidRDefault="00D521A9" w:rsidP="004B6529">
      <w:pPr>
        <w:pStyle w:val="Heading1"/>
        <w:spacing w:before="0"/>
        <w:rPr>
          <w:lang w:val="en-GB"/>
        </w:rPr>
      </w:pPr>
      <w:r w:rsidRPr="00C527C5">
        <w:rPr>
          <w:lang w:val="en-GB"/>
        </w:rPr>
        <w:lastRenderedPageBreak/>
        <w:t>References</w:t>
      </w:r>
    </w:p>
    <w:p w14:paraId="7AEA7901" w14:textId="266A5E53" w:rsidR="00C00CBE" w:rsidRPr="00C00CBE" w:rsidRDefault="0080681A" w:rsidP="00C00CBE">
      <w:pPr>
        <w:widowControl w:val="0"/>
        <w:autoSpaceDE w:val="0"/>
        <w:autoSpaceDN w:val="0"/>
        <w:adjustRightInd w:val="0"/>
        <w:spacing w:after="0" w:line="240" w:lineRule="auto"/>
        <w:ind w:left="480" w:hanging="480"/>
        <w:rPr>
          <w:rFonts w:ascii="Calibri" w:hAnsi="Calibri" w:cs="Times New Roman"/>
          <w:noProof/>
          <w:szCs w:val="24"/>
        </w:rPr>
      </w:pPr>
      <w:r w:rsidRPr="00C527C5">
        <w:rPr>
          <w:lang w:val="en-GB"/>
        </w:rPr>
        <w:fldChar w:fldCharType="begin" w:fldLock="1"/>
      </w:r>
      <w:r w:rsidRPr="00C527C5">
        <w:rPr>
          <w:lang w:val="en-GB"/>
        </w:rPr>
        <w:instrText xml:space="preserve">ADDIN Mendeley Bibliography CSL_BIBLIOGRAPHY </w:instrText>
      </w:r>
      <w:r w:rsidRPr="00C527C5">
        <w:rPr>
          <w:lang w:val="en-GB"/>
        </w:rPr>
        <w:fldChar w:fldCharType="separate"/>
      </w:r>
      <w:r w:rsidR="00C00CBE" w:rsidRPr="00C00CBE">
        <w:rPr>
          <w:rFonts w:ascii="Calibri" w:hAnsi="Calibri" w:cs="Times New Roman"/>
          <w:noProof/>
          <w:szCs w:val="24"/>
        </w:rPr>
        <w:t xml:space="preserve">Abramovitch, H. 1995. “The Nightmare of Returning Home: A Case of Acute Onset Nightmare Disorder Treated by Lucid Dreaming.” </w:t>
      </w:r>
      <w:r w:rsidR="00C00CBE" w:rsidRPr="00C00CBE">
        <w:rPr>
          <w:rFonts w:ascii="Calibri" w:hAnsi="Calibri" w:cs="Times New Roman"/>
          <w:i/>
          <w:iCs/>
          <w:noProof/>
          <w:szCs w:val="24"/>
        </w:rPr>
        <w:t>Israel Journal of psychiatry and Related Sciences</w:t>
      </w:r>
      <w:r w:rsidR="00C00CBE" w:rsidRPr="00C00CBE">
        <w:rPr>
          <w:rFonts w:ascii="Calibri" w:hAnsi="Calibri" w:cs="Times New Roman"/>
          <w:noProof/>
          <w:szCs w:val="24"/>
        </w:rPr>
        <w:t xml:space="preserve"> 32(2):140–45.</w:t>
      </w:r>
    </w:p>
    <w:p w14:paraId="10311520"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Antony, James W., Eric W. Gobel, Justin K. O’Hare, Paul J. Reber, and Ken A. Paller. 2012. “Cued Memory Reactivation during Sleep Influences Skill Learning.” </w:t>
      </w:r>
      <w:r w:rsidRPr="00C00CBE">
        <w:rPr>
          <w:rFonts w:ascii="Calibri" w:hAnsi="Calibri" w:cs="Times New Roman"/>
          <w:i/>
          <w:iCs/>
          <w:noProof/>
          <w:szCs w:val="24"/>
        </w:rPr>
        <w:t>Nature Neuroscience</w:t>
      </w:r>
      <w:r w:rsidRPr="00C00CBE">
        <w:rPr>
          <w:rFonts w:ascii="Calibri" w:hAnsi="Calibri" w:cs="Times New Roman"/>
          <w:noProof/>
          <w:szCs w:val="24"/>
        </w:rPr>
        <w:t xml:space="preserve"> 15(8):1114–16.</w:t>
      </w:r>
    </w:p>
    <w:p w14:paraId="4604268B"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Arzi, Anat et al. 2012. “Humans Can Learn New Information during Sleep.” </w:t>
      </w:r>
      <w:r w:rsidRPr="00C00CBE">
        <w:rPr>
          <w:rFonts w:ascii="Calibri" w:hAnsi="Calibri" w:cs="Times New Roman"/>
          <w:i/>
          <w:iCs/>
          <w:noProof/>
          <w:szCs w:val="24"/>
        </w:rPr>
        <w:t>Nature neuroscience</w:t>
      </w:r>
      <w:r w:rsidRPr="00C00CBE">
        <w:rPr>
          <w:rFonts w:ascii="Calibri" w:hAnsi="Calibri" w:cs="Times New Roman"/>
          <w:noProof/>
          <w:szCs w:val="24"/>
        </w:rPr>
        <w:t xml:space="preserve"> 15(10):1460–65.</w:t>
      </w:r>
    </w:p>
    <w:p w14:paraId="28478BFF"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Barrett, Deirdre. 1992. “Just How Lucid Are Lucid Dreams?” </w:t>
      </w:r>
      <w:r w:rsidRPr="00C00CBE">
        <w:rPr>
          <w:rFonts w:ascii="Calibri" w:hAnsi="Calibri" w:cs="Times New Roman"/>
          <w:i/>
          <w:iCs/>
          <w:noProof/>
          <w:szCs w:val="24"/>
        </w:rPr>
        <w:t>Dreaming: Journal of the Association for the Study of Dreams</w:t>
      </w:r>
      <w:r w:rsidRPr="00C00CBE">
        <w:rPr>
          <w:rFonts w:ascii="Calibri" w:hAnsi="Calibri" w:cs="Times New Roman"/>
          <w:noProof/>
          <w:szCs w:val="24"/>
        </w:rPr>
        <w:t xml:space="preserve"> 2(4):221–28.</w:t>
      </w:r>
    </w:p>
    <w:p w14:paraId="5BD285E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Bleuler, Eugen. 1911. </w:t>
      </w:r>
      <w:r w:rsidRPr="00C00CBE">
        <w:rPr>
          <w:rFonts w:ascii="Calibri" w:hAnsi="Calibri" w:cs="Times New Roman"/>
          <w:i/>
          <w:iCs/>
          <w:noProof/>
          <w:szCs w:val="24"/>
        </w:rPr>
        <w:t>Dementia Praecox or the Group of Schizophrenias</w:t>
      </w:r>
      <w:r w:rsidRPr="00C00CBE">
        <w:rPr>
          <w:rFonts w:ascii="Calibri" w:hAnsi="Calibri" w:cs="Times New Roman"/>
          <w:noProof/>
          <w:szCs w:val="24"/>
        </w:rPr>
        <w:t>. New York: International Universities Press.</w:t>
      </w:r>
    </w:p>
    <w:p w14:paraId="36671D8C"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Boeve, Bradley F. 2010. “REM Sleep Behavior Disorder: Updated Review of the Core Features, the RBD-Neurodegenerative Disease Association, Evolving Concepts, Controversies, and Future Directions.” </w:t>
      </w:r>
      <w:r w:rsidRPr="00C00CBE">
        <w:rPr>
          <w:rFonts w:ascii="Calibri" w:hAnsi="Calibri" w:cs="Times New Roman"/>
          <w:i/>
          <w:iCs/>
          <w:noProof/>
          <w:szCs w:val="24"/>
        </w:rPr>
        <w:t>Annals of the New York Academy of Sciences</w:t>
      </w:r>
      <w:r w:rsidRPr="00C00CBE">
        <w:rPr>
          <w:rFonts w:ascii="Calibri" w:hAnsi="Calibri" w:cs="Times New Roman"/>
          <w:noProof/>
          <w:szCs w:val="24"/>
        </w:rPr>
        <w:t xml:space="preserve"> (1184):15–54.</w:t>
      </w:r>
    </w:p>
    <w:p w14:paraId="2CE553A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Brylowski, A. 1990. “Nightmares in Crisis: Clinical Applications of Lucid Dreaming Techniques.” </w:t>
      </w:r>
      <w:r w:rsidRPr="00C00CBE">
        <w:rPr>
          <w:rFonts w:ascii="Calibri" w:hAnsi="Calibri" w:cs="Times New Roman"/>
          <w:i/>
          <w:iCs/>
          <w:noProof/>
          <w:szCs w:val="24"/>
        </w:rPr>
        <w:t>psychiatric journal of the university of Ottawa</w:t>
      </w:r>
      <w:r w:rsidRPr="00C00CBE">
        <w:rPr>
          <w:rFonts w:ascii="Calibri" w:hAnsi="Calibri" w:cs="Times New Roman"/>
          <w:noProof/>
          <w:szCs w:val="24"/>
        </w:rPr>
        <w:t xml:space="preserve"> 15(2):79–84.</w:t>
      </w:r>
    </w:p>
    <w:p w14:paraId="74C73F07"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Cavallotti, Simone, Anna Castelnovo, Rebecca Ranieri, and Armando D’Agostino. 2014. “Stability of Cognition across Wakefulness and Dreams in Psychotic Major Depression.” </w:t>
      </w:r>
      <w:r w:rsidRPr="00C00CBE">
        <w:rPr>
          <w:rFonts w:ascii="Calibri" w:hAnsi="Calibri" w:cs="Times New Roman"/>
          <w:i/>
          <w:iCs/>
          <w:noProof/>
          <w:szCs w:val="24"/>
        </w:rPr>
        <w:t>Psychiatry Research</w:t>
      </w:r>
      <w:r w:rsidRPr="00C00CBE">
        <w:rPr>
          <w:rFonts w:ascii="Calibri" w:hAnsi="Calibri" w:cs="Times New Roman"/>
          <w:noProof/>
          <w:szCs w:val="24"/>
        </w:rPr>
        <w:t xml:space="preserve"> 216(1):31–36.</w:t>
      </w:r>
    </w:p>
    <w:p w14:paraId="1AC9D81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Cohen, Jacob. 1992. “A Power Primer.” </w:t>
      </w:r>
      <w:r w:rsidRPr="00C00CBE">
        <w:rPr>
          <w:rFonts w:ascii="Calibri" w:hAnsi="Calibri" w:cs="Times New Roman"/>
          <w:i/>
          <w:iCs/>
          <w:noProof/>
          <w:szCs w:val="24"/>
        </w:rPr>
        <w:t>Psychological Bulletin</w:t>
      </w:r>
      <w:r w:rsidRPr="00C00CBE">
        <w:rPr>
          <w:rFonts w:ascii="Calibri" w:hAnsi="Calibri" w:cs="Times New Roman"/>
          <w:noProof/>
          <w:szCs w:val="24"/>
        </w:rPr>
        <w:t xml:space="preserve"> 112(1):155–59. Retrieved (http://doi.apa.org/getdoi.cfm?doi=10.1037/0033-2909.112.1.155).</w:t>
      </w:r>
    </w:p>
    <w:p w14:paraId="4C72ED00"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Corlett, P. R., S. V Canavan, L. Nahum, F. Appah, and P. T. Morgan. 2014. “Dreams, Reality and Memory: Confabulations in Lucid Dreamers Implicate Reality-Monitoring Dysfunction in Dream Consciousness.” </w:t>
      </w:r>
      <w:r w:rsidRPr="00C00CBE">
        <w:rPr>
          <w:rFonts w:ascii="Calibri" w:hAnsi="Calibri" w:cs="Times New Roman"/>
          <w:i/>
          <w:iCs/>
          <w:noProof/>
          <w:szCs w:val="24"/>
        </w:rPr>
        <w:t>Cognitive neuropsychiatry</w:t>
      </w:r>
      <w:r w:rsidRPr="00C00CBE">
        <w:rPr>
          <w:rFonts w:ascii="Calibri" w:hAnsi="Calibri" w:cs="Times New Roman"/>
          <w:noProof/>
          <w:szCs w:val="24"/>
        </w:rPr>
        <w:t xml:space="preserve"> 6805(July):1–14. Retrieved (http://www.ncbi.nlm.nih.gov/pubmed/25028078).</w:t>
      </w:r>
    </w:p>
    <w:p w14:paraId="6FFAF74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Agostino, Armando et al. 2013. “Are Delusional Contents Replayed during Dreams?” </w:t>
      </w:r>
      <w:r w:rsidRPr="00C00CBE">
        <w:rPr>
          <w:rFonts w:ascii="Calibri" w:hAnsi="Calibri" w:cs="Times New Roman"/>
          <w:i/>
          <w:iCs/>
          <w:noProof/>
          <w:szCs w:val="24"/>
        </w:rPr>
        <w:t>Consciousness and Cognition</w:t>
      </w:r>
      <w:r w:rsidRPr="00C00CBE">
        <w:rPr>
          <w:rFonts w:ascii="Calibri" w:hAnsi="Calibri" w:cs="Times New Roman"/>
          <w:noProof/>
          <w:szCs w:val="24"/>
        </w:rPr>
        <w:t xml:space="preserve"> 22(3):708–15.</w:t>
      </w:r>
    </w:p>
    <w:p w14:paraId="09EC8C27"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Agostino, Armando and Silvio Scarone. 2013. “Such Stuff as Psychoses Are Made On?” </w:t>
      </w:r>
      <w:r w:rsidRPr="00C00CBE">
        <w:rPr>
          <w:rFonts w:ascii="Calibri" w:hAnsi="Calibri" w:cs="Times New Roman"/>
          <w:i/>
          <w:iCs/>
          <w:noProof/>
          <w:szCs w:val="24"/>
        </w:rPr>
        <w:t>Behavioral and Brain Sciences</w:t>
      </w:r>
      <w:r w:rsidRPr="00C00CBE">
        <w:rPr>
          <w:rFonts w:ascii="Calibri" w:hAnsi="Calibri" w:cs="Times New Roman"/>
          <w:noProof/>
          <w:szCs w:val="24"/>
        </w:rPr>
        <w:t xml:space="preserve"> 36(6):612–13.</w:t>
      </w:r>
    </w:p>
    <w:p w14:paraId="52C95A4E"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ement, William and Nathaniel Kleitman. 1957. “Sleep and Dreams – The Relation of Eye Movements during Sleep to Dream Activity : An Objective Method for the Study of Dreaming . Introduction / Background The Laboratory Experiment.” </w:t>
      </w:r>
      <w:r w:rsidRPr="00C00CBE">
        <w:rPr>
          <w:rFonts w:ascii="Calibri" w:hAnsi="Calibri" w:cs="Times New Roman"/>
          <w:i/>
          <w:iCs/>
          <w:noProof/>
          <w:szCs w:val="24"/>
        </w:rPr>
        <w:t>Journal of Experimental Psychology</w:t>
      </w:r>
      <w:r w:rsidRPr="00C00CBE">
        <w:rPr>
          <w:rFonts w:ascii="Calibri" w:hAnsi="Calibri" w:cs="Times New Roman"/>
          <w:noProof/>
          <w:szCs w:val="24"/>
        </w:rPr>
        <w:t xml:space="preserve"> 53(5):339–46.</w:t>
      </w:r>
    </w:p>
    <w:p w14:paraId="119A4DA3"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esseilles, Martin, Thien Thanh Dang-Vu, Virginie Sterpenich, and Sophie Schwartz. 2011. “Cognitive and Emotional Processes during Dreaming: A Neuroimaging View.” </w:t>
      </w:r>
      <w:r w:rsidRPr="00C00CBE">
        <w:rPr>
          <w:rFonts w:ascii="Calibri" w:hAnsi="Calibri" w:cs="Times New Roman"/>
          <w:i/>
          <w:iCs/>
          <w:noProof/>
          <w:szCs w:val="24"/>
        </w:rPr>
        <w:t>Consciousness and Cognition</w:t>
      </w:r>
      <w:r w:rsidRPr="00C00CBE">
        <w:rPr>
          <w:rFonts w:ascii="Calibri" w:hAnsi="Calibri" w:cs="Times New Roman"/>
          <w:noProof/>
          <w:szCs w:val="24"/>
        </w:rPr>
        <w:t xml:space="preserve"> 20(4):998–1008.</w:t>
      </w:r>
    </w:p>
    <w:p w14:paraId="67A11DE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resler, M. et al. 2014. “Neuroscience-Driven Discovery and Development of Sleep Therapeutics.” </w:t>
      </w:r>
      <w:r w:rsidRPr="00C00CBE">
        <w:rPr>
          <w:rFonts w:ascii="Calibri" w:hAnsi="Calibri" w:cs="Times New Roman"/>
          <w:i/>
          <w:iCs/>
          <w:noProof/>
          <w:szCs w:val="24"/>
        </w:rPr>
        <w:t>Pharmacology and Therapeutics</w:t>
      </w:r>
      <w:r w:rsidRPr="00C00CBE">
        <w:rPr>
          <w:rFonts w:ascii="Calibri" w:hAnsi="Calibri" w:cs="Times New Roman"/>
          <w:noProof/>
          <w:szCs w:val="24"/>
        </w:rPr>
        <w:t xml:space="preserve"> 141(3):300–334.</w:t>
      </w:r>
    </w:p>
    <w:p w14:paraId="2B0465BB"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resler, Martin et al. 2011. “Dreamed Movement Elicits Activation in the Sensorimotor Cortex.” </w:t>
      </w:r>
      <w:r w:rsidRPr="00C00CBE">
        <w:rPr>
          <w:rFonts w:ascii="Calibri" w:hAnsi="Calibri" w:cs="Times New Roman"/>
          <w:i/>
          <w:iCs/>
          <w:noProof/>
          <w:szCs w:val="24"/>
        </w:rPr>
        <w:t>Current Biology</w:t>
      </w:r>
      <w:r w:rsidRPr="00C00CBE">
        <w:rPr>
          <w:rFonts w:ascii="Calibri" w:hAnsi="Calibri" w:cs="Times New Roman"/>
          <w:noProof/>
          <w:szCs w:val="24"/>
        </w:rPr>
        <w:t xml:space="preserve"> 21(21):1833–37.</w:t>
      </w:r>
    </w:p>
    <w:p w14:paraId="62BF8FB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resler, Martin et al. 2015. “Neural Correlates of Insight in Dreaming and Psychosis.” </w:t>
      </w:r>
      <w:r w:rsidRPr="00C00CBE">
        <w:rPr>
          <w:rFonts w:ascii="Calibri" w:hAnsi="Calibri" w:cs="Times New Roman"/>
          <w:i/>
          <w:iCs/>
          <w:noProof/>
          <w:szCs w:val="24"/>
        </w:rPr>
        <w:t>Sleep Medicine Reviews</w:t>
      </w:r>
      <w:r w:rsidRPr="00C00CBE">
        <w:rPr>
          <w:rFonts w:ascii="Calibri" w:hAnsi="Calibri" w:cs="Times New Roman"/>
          <w:noProof/>
          <w:szCs w:val="24"/>
        </w:rPr>
        <w:t xml:space="preserve"> 20:92–99.</w:t>
      </w:r>
    </w:p>
    <w:p w14:paraId="69F98F6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Driskell, J. E., C. Copper, and A. Moran. 1994. “Does Mental Practice Enhance Performance?” </w:t>
      </w:r>
      <w:r w:rsidRPr="00C00CBE">
        <w:rPr>
          <w:rFonts w:ascii="Calibri" w:hAnsi="Calibri" w:cs="Times New Roman"/>
          <w:i/>
          <w:iCs/>
          <w:noProof/>
          <w:szCs w:val="24"/>
        </w:rPr>
        <w:t>Journal of Applied Psychology</w:t>
      </w:r>
      <w:r w:rsidRPr="00C00CBE">
        <w:rPr>
          <w:rFonts w:ascii="Calibri" w:hAnsi="Calibri" w:cs="Times New Roman"/>
          <w:noProof/>
          <w:szCs w:val="24"/>
        </w:rPr>
        <w:t xml:space="preserve"> 79(4):481–92.</w:t>
      </w:r>
    </w:p>
    <w:p w14:paraId="25FF9BDE"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Edwards, B. G., D. M. Barch, and T. S. Braver. 2009. “Improving Prefrontal Cortex Function in Schizophrenia through Focused Training of Cognitive Control.” </w:t>
      </w:r>
      <w:r w:rsidRPr="00C00CBE">
        <w:rPr>
          <w:rFonts w:ascii="Calibri" w:hAnsi="Calibri" w:cs="Times New Roman"/>
          <w:i/>
          <w:iCs/>
          <w:noProof/>
          <w:szCs w:val="24"/>
        </w:rPr>
        <w:t>Frontiers in Neuroscience</w:t>
      </w:r>
      <w:r w:rsidRPr="00C00CBE">
        <w:rPr>
          <w:rFonts w:ascii="Calibri" w:hAnsi="Calibri" w:cs="Times New Roman"/>
          <w:noProof/>
          <w:szCs w:val="24"/>
        </w:rPr>
        <w:t xml:space="preserve"> 4(April):1–26.</w:t>
      </w:r>
    </w:p>
    <w:p w14:paraId="5A0B5CA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Erlacher, Daniel, Melanie Schädlich, Tadas Stumbrys, and Michael Schredl. 2014. “Time for Actions in Lucid Dreams: Effects of Task Modality, Length, and Complexity.” </w:t>
      </w:r>
      <w:r w:rsidRPr="00C00CBE">
        <w:rPr>
          <w:rFonts w:ascii="Calibri" w:hAnsi="Calibri" w:cs="Times New Roman"/>
          <w:i/>
          <w:iCs/>
          <w:noProof/>
          <w:szCs w:val="24"/>
        </w:rPr>
        <w:t>Frontiers in Psychology</w:t>
      </w:r>
      <w:r w:rsidRPr="00C00CBE">
        <w:rPr>
          <w:rFonts w:ascii="Calibri" w:hAnsi="Calibri" w:cs="Times New Roman"/>
          <w:noProof/>
          <w:szCs w:val="24"/>
        </w:rPr>
        <w:t xml:space="preserve"> 4(JAN):1–12.</w:t>
      </w:r>
    </w:p>
    <w:p w14:paraId="00ED632F"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lastRenderedPageBreak/>
        <w:t xml:space="preserve">Erlacher, Daniel and Michael Schredl. 2008. “Do REM ( Lucid ) Dreamed and Executed Actions Share the Same Neural Substrate ?”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1(1):7–14.</w:t>
      </w:r>
    </w:p>
    <w:p w14:paraId="2E02BB9F"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Erlacher, Daniel and Michael Schredl. 2010. “Practicing a Motor Task in a Lucid Dream Enhances Subsequent Performance: A Pilot Study.” </w:t>
      </w:r>
      <w:r w:rsidRPr="00C00CBE">
        <w:rPr>
          <w:rFonts w:ascii="Calibri" w:hAnsi="Calibri" w:cs="Times New Roman"/>
          <w:i/>
          <w:iCs/>
          <w:noProof/>
          <w:szCs w:val="24"/>
        </w:rPr>
        <w:t>Sport Psychologist</w:t>
      </w:r>
      <w:r w:rsidRPr="00C00CBE">
        <w:rPr>
          <w:rFonts w:ascii="Calibri" w:hAnsi="Calibri" w:cs="Times New Roman"/>
          <w:noProof/>
          <w:szCs w:val="24"/>
        </w:rPr>
        <w:t xml:space="preserve"> 24(3):157–67.</w:t>
      </w:r>
    </w:p>
    <w:p w14:paraId="39E4896C"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Erlacher, Daniel, Michael Schredl, and Stephen LaBerge. 2003. “Motor Area Activation during Dreamed Hand Clenching: A Pilot Study on EEG Alpha Band.” </w:t>
      </w:r>
      <w:r w:rsidRPr="00C00CBE">
        <w:rPr>
          <w:rFonts w:ascii="Calibri" w:hAnsi="Calibri" w:cs="Times New Roman"/>
          <w:i/>
          <w:iCs/>
          <w:noProof/>
          <w:szCs w:val="24"/>
        </w:rPr>
        <w:t>Sleep and Hypnosis</w:t>
      </w:r>
      <w:r w:rsidRPr="00C00CBE">
        <w:rPr>
          <w:rFonts w:ascii="Calibri" w:hAnsi="Calibri" w:cs="Times New Roman"/>
          <w:noProof/>
          <w:szCs w:val="24"/>
        </w:rPr>
        <w:t xml:space="preserve"> 5(4):182–87.</w:t>
      </w:r>
    </w:p>
    <w:p w14:paraId="0F78BE3B"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Freud, Sigmund. 1900. </w:t>
      </w:r>
      <w:r w:rsidRPr="00C00CBE">
        <w:rPr>
          <w:rFonts w:ascii="Calibri" w:hAnsi="Calibri" w:cs="Times New Roman"/>
          <w:i/>
          <w:iCs/>
          <w:noProof/>
          <w:szCs w:val="24"/>
        </w:rPr>
        <w:t>The Interpretation of Dreams</w:t>
      </w:r>
      <w:r w:rsidRPr="00C00CBE">
        <w:rPr>
          <w:rFonts w:ascii="Calibri" w:hAnsi="Calibri" w:cs="Times New Roman"/>
          <w:noProof/>
          <w:szCs w:val="24"/>
        </w:rPr>
        <w:t>. London: Encyclopedia Britannica.</w:t>
      </w:r>
    </w:p>
    <w:p w14:paraId="26268BE4"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Gardner, R., W. I. Grossman, H. P. Roffwarg, and H. Weiner. 1975. “The Relationship of Small Limb Movements during REM Sleep to Dreamed Limb Action.” </w:t>
      </w:r>
      <w:r w:rsidRPr="00C00CBE">
        <w:rPr>
          <w:rFonts w:ascii="Calibri" w:hAnsi="Calibri" w:cs="Times New Roman"/>
          <w:i/>
          <w:iCs/>
          <w:noProof/>
          <w:szCs w:val="24"/>
        </w:rPr>
        <w:t>Psychosomatic medicine</w:t>
      </w:r>
      <w:r w:rsidRPr="00C00CBE">
        <w:rPr>
          <w:rFonts w:ascii="Calibri" w:hAnsi="Calibri" w:cs="Times New Roman"/>
          <w:noProof/>
          <w:szCs w:val="24"/>
        </w:rPr>
        <w:t xml:space="preserve"> 37(2):147–59.</w:t>
      </w:r>
    </w:p>
    <w:p w14:paraId="2FD174FC"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Gavie, Josefin and Antti Revonsuo. 2010. “The Future of Lucid Dreaming Treatment. Commentary on ‘ The Neurobiology of Consciousness : Lucid Dreaming Wakes up ’ by J . Allan Hobson.”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3(1):21–25.</w:t>
      </w:r>
    </w:p>
    <w:p w14:paraId="1181A225"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Gottesmann, C. 2006. “The Dreaming Sleep Stage: A New Neurobiological Model of Schizophrenia?” </w:t>
      </w:r>
      <w:r w:rsidRPr="00C00CBE">
        <w:rPr>
          <w:rFonts w:ascii="Calibri" w:hAnsi="Calibri" w:cs="Times New Roman"/>
          <w:i/>
          <w:iCs/>
          <w:noProof/>
          <w:szCs w:val="24"/>
        </w:rPr>
        <w:t>Neuroscience</w:t>
      </w:r>
      <w:r w:rsidRPr="00C00CBE">
        <w:rPr>
          <w:rFonts w:ascii="Calibri" w:hAnsi="Calibri" w:cs="Times New Roman"/>
          <w:noProof/>
          <w:szCs w:val="24"/>
        </w:rPr>
        <w:t xml:space="preserve"> 140(4):1105–15.</w:t>
      </w:r>
    </w:p>
    <w:p w14:paraId="35361A9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Gottesmann, Claude. 2011. “The Involvement of Noradrenaline in Rapid Eye Movement Sleep Mentation.” </w:t>
      </w:r>
      <w:r w:rsidRPr="00C00CBE">
        <w:rPr>
          <w:rFonts w:ascii="Calibri" w:hAnsi="Calibri" w:cs="Times New Roman"/>
          <w:i/>
          <w:iCs/>
          <w:noProof/>
          <w:szCs w:val="24"/>
        </w:rPr>
        <w:t>Frontiers in Neurology</w:t>
      </w:r>
      <w:r w:rsidRPr="00C00CBE">
        <w:rPr>
          <w:rFonts w:ascii="Calibri" w:hAnsi="Calibri" w:cs="Times New Roman"/>
          <w:noProof/>
          <w:szCs w:val="24"/>
        </w:rPr>
        <w:t xml:space="preserve"> DEC(December):1–10.</w:t>
      </w:r>
    </w:p>
    <w:p w14:paraId="77A5FE3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Green, J. Timothy. n.d. “Lucid Dreaming in The Treatment of Post-Traumatic Stress Disorder.” Retrieved (http://www.world-of-lucid-dreaming.com/lucid-dreaming-in-the-treatment-of-post-traumatic-stress-disorder.html).</w:t>
      </w:r>
    </w:p>
    <w:p w14:paraId="3615B5FB"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Henriksen, Mads G. and Josef Parnas. 2014. “Self-Disorders and Schizophrenia: A Phenomenological Reappraisal of Poor Insight and Noncompliance.” </w:t>
      </w:r>
      <w:r w:rsidRPr="00C00CBE">
        <w:rPr>
          <w:rFonts w:ascii="Calibri" w:hAnsi="Calibri" w:cs="Times New Roman"/>
          <w:i/>
          <w:iCs/>
          <w:noProof/>
          <w:szCs w:val="24"/>
        </w:rPr>
        <w:t>Schizophrenia Bulletin</w:t>
      </w:r>
      <w:r w:rsidRPr="00C00CBE">
        <w:rPr>
          <w:rFonts w:ascii="Calibri" w:hAnsi="Calibri" w:cs="Times New Roman"/>
          <w:noProof/>
          <w:szCs w:val="24"/>
        </w:rPr>
        <w:t xml:space="preserve"> 40(3):542–47.</w:t>
      </w:r>
    </w:p>
    <w:p w14:paraId="79F334B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Hobson, J. A., E. F. Pace-Schott, and R. Stickgold. 2000. “Dreaming and the Brain: Toward a Cognitive Neuroscience of Conscious States.” </w:t>
      </w:r>
      <w:r w:rsidRPr="00C00CBE">
        <w:rPr>
          <w:rFonts w:ascii="Calibri" w:hAnsi="Calibri" w:cs="Times New Roman"/>
          <w:i/>
          <w:iCs/>
          <w:noProof/>
          <w:szCs w:val="24"/>
        </w:rPr>
        <w:t>The Behavioral and brain sciences</w:t>
      </w:r>
      <w:r w:rsidRPr="00C00CBE">
        <w:rPr>
          <w:rFonts w:ascii="Calibri" w:hAnsi="Calibri" w:cs="Times New Roman"/>
          <w:noProof/>
          <w:szCs w:val="24"/>
        </w:rPr>
        <w:t xml:space="preserve"> 23(6):793–842.</w:t>
      </w:r>
    </w:p>
    <w:p w14:paraId="023A958C"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Hobson, J. Allan. 2009. “REM Sleep and Dreaming: Towards a Theory of Protoconsciousness.” </w:t>
      </w:r>
      <w:r w:rsidRPr="00C00CBE">
        <w:rPr>
          <w:rFonts w:ascii="Calibri" w:hAnsi="Calibri" w:cs="Times New Roman"/>
          <w:i/>
          <w:iCs/>
          <w:noProof/>
          <w:szCs w:val="24"/>
        </w:rPr>
        <w:t>Nature reviews. Neuroscience</w:t>
      </w:r>
      <w:r w:rsidRPr="00C00CBE">
        <w:rPr>
          <w:rFonts w:ascii="Calibri" w:hAnsi="Calibri" w:cs="Times New Roman"/>
          <w:noProof/>
          <w:szCs w:val="24"/>
        </w:rPr>
        <w:t xml:space="preserve"> 10(11):803–13.</w:t>
      </w:r>
    </w:p>
    <w:p w14:paraId="1C87C48C"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Holzinger, B., G. Klösch, and B. Saletu. 2015. “Studies with Lucid Dreaming as Add-on Therapy to Gestalt Therapy.” </w:t>
      </w:r>
      <w:r w:rsidRPr="00C00CBE">
        <w:rPr>
          <w:rFonts w:ascii="Calibri" w:hAnsi="Calibri" w:cs="Times New Roman"/>
          <w:i/>
          <w:iCs/>
          <w:noProof/>
          <w:szCs w:val="24"/>
        </w:rPr>
        <w:t>Acta Neurologica Scandinavica</w:t>
      </w:r>
      <w:r w:rsidRPr="00C00CBE">
        <w:rPr>
          <w:rFonts w:ascii="Calibri" w:hAnsi="Calibri" w:cs="Times New Roman"/>
          <w:noProof/>
          <w:szCs w:val="24"/>
        </w:rPr>
        <w:t xml:space="preserve"> 131(6):355–63.</w:t>
      </w:r>
    </w:p>
    <w:p w14:paraId="1F8BFA8B"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Jung, C. G. 1907. “The Psychology of Dementia Praecox.” in </w:t>
      </w:r>
      <w:r w:rsidRPr="00C00CBE">
        <w:rPr>
          <w:rFonts w:ascii="Calibri" w:hAnsi="Calibri" w:cs="Times New Roman"/>
          <w:i/>
          <w:iCs/>
          <w:noProof/>
          <w:szCs w:val="24"/>
        </w:rPr>
        <w:t>Collected Works Vol. 3 - The Psychogenesis of Mental Disease.</w:t>
      </w:r>
      <w:r w:rsidRPr="00C00CBE">
        <w:rPr>
          <w:rFonts w:ascii="Calibri" w:hAnsi="Calibri" w:cs="Times New Roman"/>
          <w:noProof/>
          <w:szCs w:val="24"/>
        </w:rPr>
        <w:t xml:space="preserve"> New York: Nervous and Mental Disease Publ.</w:t>
      </w:r>
    </w:p>
    <w:p w14:paraId="58175C25"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Kenny, D. T. 2005. “A Systematic Review of Treatments for Music Performance Anxiety.” </w:t>
      </w:r>
      <w:r w:rsidRPr="00C00CBE">
        <w:rPr>
          <w:rFonts w:ascii="Calibri" w:hAnsi="Calibri" w:cs="Times New Roman"/>
          <w:i/>
          <w:iCs/>
          <w:noProof/>
          <w:szCs w:val="24"/>
        </w:rPr>
        <w:t>Anxiety Stress and Coping</w:t>
      </w:r>
      <w:r w:rsidRPr="00C00CBE">
        <w:rPr>
          <w:rFonts w:ascii="Calibri" w:hAnsi="Calibri" w:cs="Times New Roman"/>
          <w:noProof/>
          <w:szCs w:val="24"/>
        </w:rPr>
        <w:t xml:space="preserve"> 18(3):183–208.</w:t>
      </w:r>
    </w:p>
    <w:p w14:paraId="1336D36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LaBerge, S. 2004. “Substances That Enhance Recall and Lucidity during Dreaming.” Retrieved (https://www.google.com/patents/US20040266659).</w:t>
      </w:r>
    </w:p>
    <w:p w14:paraId="39580535"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aBerge, S. and H. Rheingold. 1990. </w:t>
      </w:r>
      <w:r w:rsidRPr="00C00CBE">
        <w:rPr>
          <w:rFonts w:ascii="Calibri" w:hAnsi="Calibri" w:cs="Times New Roman"/>
          <w:i/>
          <w:iCs/>
          <w:noProof/>
          <w:szCs w:val="24"/>
        </w:rPr>
        <w:t>Exploring the World of Lucid Dreaming</w:t>
      </w:r>
      <w:r w:rsidRPr="00C00CBE">
        <w:rPr>
          <w:rFonts w:ascii="Calibri" w:hAnsi="Calibri" w:cs="Times New Roman"/>
          <w:noProof/>
          <w:szCs w:val="24"/>
        </w:rPr>
        <w:t>. New York: Ballantine books.</w:t>
      </w:r>
    </w:p>
    <w:p w14:paraId="00CC9B5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aBerge, Stephen and Lynne Levitan. 1995. “Validity Established of DreamLight Cues for Eliciting Lucid Dreaming.” </w:t>
      </w:r>
      <w:r w:rsidRPr="00C00CBE">
        <w:rPr>
          <w:rFonts w:ascii="Calibri" w:hAnsi="Calibri" w:cs="Times New Roman"/>
          <w:i/>
          <w:iCs/>
          <w:noProof/>
          <w:szCs w:val="24"/>
        </w:rPr>
        <w:t>Dreaming</w:t>
      </w:r>
      <w:r w:rsidRPr="00C00CBE">
        <w:rPr>
          <w:rFonts w:ascii="Calibri" w:hAnsi="Calibri" w:cs="Times New Roman"/>
          <w:noProof/>
          <w:szCs w:val="24"/>
        </w:rPr>
        <w:t xml:space="preserve"> 5(3):159–68.</w:t>
      </w:r>
    </w:p>
    <w:p w14:paraId="447057AF"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aBerge, Stephen P. 1980. “Lucid Dreaming As a Learnable Skill: A Case Study.” </w:t>
      </w:r>
      <w:r w:rsidRPr="00C00CBE">
        <w:rPr>
          <w:rFonts w:ascii="Calibri" w:hAnsi="Calibri" w:cs="Times New Roman"/>
          <w:i/>
          <w:iCs/>
          <w:noProof/>
          <w:szCs w:val="24"/>
        </w:rPr>
        <w:t>Perceptual and Motor Skills</w:t>
      </w:r>
      <w:r w:rsidRPr="00C00CBE">
        <w:rPr>
          <w:rFonts w:ascii="Calibri" w:hAnsi="Calibri" w:cs="Times New Roman"/>
          <w:noProof/>
          <w:szCs w:val="24"/>
        </w:rPr>
        <w:t xml:space="preserve"> 51(3f):1039–42.</w:t>
      </w:r>
    </w:p>
    <w:p w14:paraId="24E0B0D0"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aBerge, Stephen P., Lynn E. Nagel, William C. Dement, and Vincent P. Jr. Zarcone. 1981. “Lucid Dreaming Verified by Volitional Communication During REM Sleep.” </w:t>
      </w:r>
      <w:r w:rsidRPr="00C00CBE">
        <w:rPr>
          <w:rFonts w:ascii="Calibri" w:hAnsi="Calibri" w:cs="Times New Roman"/>
          <w:i/>
          <w:iCs/>
          <w:noProof/>
          <w:szCs w:val="24"/>
        </w:rPr>
        <w:t>Perceptual and Motor Skills</w:t>
      </w:r>
      <w:r w:rsidRPr="00C00CBE">
        <w:rPr>
          <w:rFonts w:ascii="Calibri" w:hAnsi="Calibri" w:cs="Times New Roman"/>
          <w:noProof/>
          <w:szCs w:val="24"/>
        </w:rPr>
        <w:t xml:space="preserve"> 52:727–32.</w:t>
      </w:r>
    </w:p>
    <w:p w14:paraId="5AEBF18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aBerge, Stephen, Leslie Phillips, and Lynne Levitan. 1994. “An Hour of Wakefulness Before Morning Naps Makes Lucidity More Likely.” </w:t>
      </w:r>
      <w:r w:rsidRPr="00C00CBE">
        <w:rPr>
          <w:rFonts w:ascii="Calibri" w:hAnsi="Calibri" w:cs="Times New Roman"/>
          <w:i/>
          <w:iCs/>
          <w:noProof/>
          <w:szCs w:val="24"/>
        </w:rPr>
        <w:t>NightLight</w:t>
      </w:r>
      <w:r w:rsidRPr="00C00CBE">
        <w:rPr>
          <w:rFonts w:ascii="Calibri" w:hAnsi="Calibri" w:cs="Times New Roman"/>
          <w:noProof/>
          <w:szCs w:val="24"/>
        </w:rPr>
        <w:t xml:space="preserve"> 6(3):1–4, 9.</w:t>
      </w:r>
    </w:p>
    <w:p w14:paraId="289CC8D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ejeune, M., C. Decker, and X. Sanchez. 1994. “Mental Rehearsal in Table Tennis Performance.” </w:t>
      </w:r>
      <w:r w:rsidRPr="00C00CBE">
        <w:rPr>
          <w:rFonts w:ascii="Calibri" w:hAnsi="Calibri" w:cs="Times New Roman"/>
          <w:i/>
          <w:iCs/>
          <w:noProof/>
          <w:szCs w:val="24"/>
        </w:rPr>
        <w:t>Percept Mot Skills</w:t>
      </w:r>
      <w:r w:rsidRPr="00C00CBE">
        <w:rPr>
          <w:rFonts w:ascii="Calibri" w:hAnsi="Calibri" w:cs="Times New Roman"/>
          <w:noProof/>
          <w:szCs w:val="24"/>
        </w:rPr>
        <w:t xml:space="preserve"> 79:627–41.</w:t>
      </w:r>
    </w:p>
    <w:p w14:paraId="21D0C36F"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iebowitz, Michael R., Jack M. Gorman, Abby J. Fyer, and Donald F. Klein. 1985. “Social Phobia.” </w:t>
      </w:r>
      <w:r w:rsidRPr="00C00CBE">
        <w:rPr>
          <w:rFonts w:ascii="Calibri" w:hAnsi="Calibri" w:cs="Times New Roman"/>
          <w:i/>
          <w:iCs/>
          <w:noProof/>
          <w:szCs w:val="24"/>
        </w:rPr>
        <w:t>Archives of general Psychiatry</w:t>
      </w:r>
      <w:r w:rsidRPr="00C00CBE">
        <w:rPr>
          <w:rFonts w:ascii="Calibri" w:hAnsi="Calibri" w:cs="Times New Roman"/>
          <w:noProof/>
          <w:szCs w:val="24"/>
        </w:rPr>
        <w:t xml:space="preserve"> 42:729–36.</w:t>
      </w:r>
    </w:p>
    <w:p w14:paraId="60E6341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imosani, Ivan, Armando D&amp;apos;Agostino, Maria Laura Manzone, and Silvio Scarone. 2011. “The Dreaming Brain/mind, Consciousness and Psychosis.” </w:t>
      </w:r>
      <w:r w:rsidRPr="00C00CBE">
        <w:rPr>
          <w:rFonts w:ascii="Calibri" w:hAnsi="Calibri" w:cs="Times New Roman"/>
          <w:i/>
          <w:iCs/>
          <w:noProof/>
          <w:szCs w:val="24"/>
        </w:rPr>
        <w:t>Consciousness and Cognition</w:t>
      </w:r>
      <w:r w:rsidRPr="00C00CBE">
        <w:rPr>
          <w:rFonts w:ascii="Calibri" w:hAnsi="Calibri" w:cs="Times New Roman"/>
          <w:noProof/>
          <w:szCs w:val="24"/>
        </w:rPr>
        <w:t xml:space="preserve"> 20(4):987–92.</w:t>
      </w:r>
    </w:p>
    <w:p w14:paraId="7A68599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lastRenderedPageBreak/>
        <w:t xml:space="preserve">Limosani, Ivan, Armando D’Agostino, Maria Laura Manzone, and Silvio Scarone. 2011. “Bizarreness in Dream Reports and Waking Fantasies of Psychotic Schizophrenic and Manic Patients: Empirical Evidences and Theoretical Consequences.” </w:t>
      </w:r>
      <w:r w:rsidRPr="00C00CBE">
        <w:rPr>
          <w:rFonts w:ascii="Calibri" w:hAnsi="Calibri" w:cs="Times New Roman"/>
          <w:i/>
          <w:iCs/>
          <w:noProof/>
          <w:szCs w:val="24"/>
        </w:rPr>
        <w:t>Psychiatry Research</w:t>
      </w:r>
      <w:r w:rsidRPr="00C00CBE">
        <w:rPr>
          <w:rFonts w:ascii="Calibri" w:hAnsi="Calibri" w:cs="Times New Roman"/>
          <w:noProof/>
          <w:szCs w:val="24"/>
        </w:rPr>
        <w:t xml:space="preserve"> 189(2):195–99.</w:t>
      </w:r>
    </w:p>
    <w:p w14:paraId="1042323A"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incoln, Tania M., Eva Lüllmann, and Winfried Rief. 2007. “Correlates and Long-Term Consequences of Poor Insight in Patients with Schizophrenia. A Systematic Review.” </w:t>
      </w:r>
      <w:r w:rsidRPr="00C00CBE">
        <w:rPr>
          <w:rFonts w:ascii="Calibri" w:hAnsi="Calibri" w:cs="Times New Roman"/>
          <w:i/>
          <w:iCs/>
          <w:noProof/>
          <w:szCs w:val="24"/>
        </w:rPr>
        <w:t>Schizophrenia Bulletin</w:t>
      </w:r>
      <w:r w:rsidRPr="00C00CBE">
        <w:rPr>
          <w:rFonts w:ascii="Calibri" w:hAnsi="Calibri" w:cs="Times New Roman"/>
          <w:noProof/>
          <w:szCs w:val="24"/>
        </w:rPr>
        <w:t xml:space="preserve"> 33(6):1324–42.</w:t>
      </w:r>
    </w:p>
    <w:p w14:paraId="568DA76C"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Lusignan, Félix Antoine et al. 2009. “Dream Content in Chronically-Treated Persons with Schizophrenia.” </w:t>
      </w:r>
      <w:r w:rsidRPr="00C00CBE">
        <w:rPr>
          <w:rFonts w:ascii="Calibri" w:hAnsi="Calibri" w:cs="Times New Roman"/>
          <w:i/>
          <w:iCs/>
          <w:noProof/>
          <w:szCs w:val="24"/>
        </w:rPr>
        <w:t>Schizophrenia Research</w:t>
      </w:r>
      <w:r w:rsidRPr="00C00CBE">
        <w:rPr>
          <w:rFonts w:ascii="Calibri" w:hAnsi="Calibri" w:cs="Times New Roman"/>
          <w:noProof/>
          <w:szCs w:val="24"/>
        </w:rPr>
        <w:t xml:space="preserve"> 112(1-3):164–73.</w:t>
      </w:r>
    </w:p>
    <w:p w14:paraId="135CB799"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Manni, Raffaele. 2005. “Rapid Eye Movement Sleep, Non-Rapid Eye Movement Sleep, Dreams, and Hallucinations.” </w:t>
      </w:r>
      <w:r w:rsidRPr="00C00CBE">
        <w:rPr>
          <w:rFonts w:ascii="Calibri" w:hAnsi="Calibri" w:cs="Times New Roman"/>
          <w:i/>
          <w:iCs/>
          <w:noProof/>
          <w:szCs w:val="24"/>
        </w:rPr>
        <w:t>Current psychiatry reports</w:t>
      </w:r>
      <w:r w:rsidRPr="00C00CBE">
        <w:rPr>
          <w:rFonts w:ascii="Calibri" w:hAnsi="Calibri" w:cs="Times New Roman"/>
          <w:noProof/>
          <w:szCs w:val="24"/>
        </w:rPr>
        <w:t xml:space="preserve"> 7(3):196–200. Retrieved (http://www.ncbi.nlm.nih.gov/sites/entrez?Db=pubmed&amp;DbFrom=pubmed&amp;Cmd=Link&amp;LinkName=pubmed_pubmed&amp;LinkReadableName=Related Articles&amp;IdsFromResult=15935133&amp;ordinalpos=3&amp;itool=EntrezSystem2.PEntrez.Pubmed.Pubmed_ResultsPanel.Pubmed_RVDocSum).</w:t>
      </w:r>
    </w:p>
    <w:p w14:paraId="66FC287E"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Marinova, Petra et al. 2014. “Nightmares and Suicide: Predicting Risk in Depression.” </w:t>
      </w:r>
      <w:r w:rsidRPr="00C00CBE">
        <w:rPr>
          <w:rFonts w:ascii="Calibri" w:hAnsi="Calibri" w:cs="Times New Roman"/>
          <w:i/>
          <w:iCs/>
          <w:noProof/>
          <w:szCs w:val="24"/>
        </w:rPr>
        <w:t>Psychiatria Danubina</w:t>
      </w:r>
      <w:r w:rsidRPr="00C00CBE">
        <w:rPr>
          <w:rFonts w:ascii="Calibri" w:hAnsi="Calibri" w:cs="Times New Roman"/>
          <w:noProof/>
          <w:szCs w:val="24"/>
        </w:rPr>
        <w:t xml:space="preserve"> 26(2):159–64.</w:t>
      </w:r>
    </w:p>
    <w:p w14:paraId="72AA67A6"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Mason, Oliver and Dominic Wakerley. 2012. “The Psychotomimetic Nature of Dreams: An Experimental Study.” </w:t>
      </w:r>
      <w:r w:rsidRPr="00C00CBE">
        <w:rPr>
          <w:rFonts w:ascii="Calibri" w:hAnsi="Calibri" w:cs="Times New Roman"/>
          <w:i/>
          <w:iCs/>
          <w:noProof/>
          <w:szCs w:val="24"/>
        </w:rPr>
        <w:t>Schizophrenia research and treatment</w:t>
      </w:r>
      <w:r w:rsidRPr="00C00CBE">
        <w:rPr>
          <w:rFonts w:ascii="Calibri" w:hAnsi="Calibri" w:cs="Times New Roman"/>
          <w:noProof/>
          <w:szCs w:val="24"/>
        </w:rPr>
        <w:t xml:space="preserve"> 2012:872307.</w:t>
      </w:r>
    </w:p>
    <w:p w14:paraId="0E57518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Mellman, T. A. and M. Hipolito. 2006. “Sleep Disturbances in the Aftermath of Trauma and Posttraumatic Stress Disorder.” </w:t>
      </w:r>
      <w:r w:rsidRPr="00C00CBE">
        <w:rPr>
          <w:rFonts w:ascii="Calibri" w:hAnsi="Calibri" w:cs="Times New Roman"/>
          <w:i/>
          <w:iCs/>
          <w:noProof/>
          <w:szCs w:val="24"/>
        </w:rPr>
        <w:t>CNS spectrums</w:t>
      </w:r>
      <w:r w:rsidRPr="00C00CBE">
        <w:rPr>
          <w:rFonts w:ascii="Calibri" w:hAnsi="Calibri" w:cs="Times New Roman"/>
          <w:noProof/>
          <w:szCs w:val="24"/>
        </w:rPr>
        <w:t xml:space="preserve"> 11(8):611–15.</w:t>
      </w:r>
    </w:p>
    <w:p w14:paraId="46DE81A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Miller, Earl K. and Jonathan D. Cohen. 2001. “A N I NTEGRATIVE T HEORY OF P REFRONTAL C ORTEX F UNCTION.” 167–202.</w:t>
      </w:r>
    </w:p>
    <w:p w14:paraId="611FC71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Mintz, Alisa R., Keith S. Dobson, and David M. Romney. 2003. “Insight in Schizophrenia: A Meta-Analysis.” </w:t>
      </w:r>
      <w:r w:rsidRPr="00C00CBE">
        <w:rPr>
          <w:rFonts w:ascii="Calibri" w:hAnsi="Calibri" w:cs="Times New Roman"/>
          <w:i/>
          <w:iCs/>
          <w:noProof/>
          <w:szCs w:val="24"/>
        </w:rPr>
        <w:t>Schizophrenia Research</w:t>
      </w:r>
      <w:r w:rsidRPr="00C00CBE">
        <w:rPr>
          <w:rFonts w:ascii="Calibri" w:hAnsi="Calibri" w:cs="Times New Roman"/>
          <w:noProof/>
          <w:szCs w:val="24"/>
        </w:rPr>
        <w:t xml:space="preserve"> 61(1):75–88.</w:t>
      </w:r>
    </w:p>
    <w:p w14:paraId="1B24BF4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Mota-Rolim, S??rgio A. and John F. Araujo. 2013. “Neurobiology and Clinical Implications of Lucid Dreaming.” </w:t>
      </w:r>
      <w:r w:rsidRPr="00C00CBE">
        <w:rPr>
          <w:rFonts w:ascii="Calibri" w:hAnsi="Calibri" w:cs="Times New Roman"/>
          <w:i/>
          <w:iCs/>
          <w:noProof/>
          <w:szCs w:val="24"/>
        </w:rPr>
        <w:t>Medical Hypotheses</w:t>
      </w:r>
      <w:r w:rsidRPr="00C00CBE">
        <w:rPr>
          <w:rFonts w:ascii="Calibri" w:hAnsi="Calibri" w:cs="Times New Roman"/>
          <w:noProof/>
          <w:szCs w:val="24"/>
        </w:rPr>
        <w:t xml:space="preserve"> 81(5):751–56.</w:t>
      </w:r>
    </w:p>
    <w:p w14:paraId="6BC9DF8D"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Noreika, Valdas, Katja Valli, Juha Markkula, Katriina Sepp??l??, and Antti Revonsuo. 2010. “Dream Bizarreness and Waking Thought in Schizophrenia.” </w:t>
      </w:r>
      <w:r w:rsidRPr="00C00CBE">
        <w:rPr>
          <w:rFonts w:ascii="Calibri" w:hAnsi="Calibri" w:cs="Times New Roman"/>
          <w:i/>
          <w:iCs/>
          <w:noProof/>
          <w:szCs w:val="24"/>
        </w:rPr>
        <w:t>Psychiatry Research</w:t>
      </w:r>
      <w:r w:rsidRPr="00C00CBE">
        <w:rPr>
          <w:rFonts w:ascii="Calibri" w:hAnsi="Calibri" w:cs="Times New Roman"/>
          <w:noProof/>
          <w:szCs w:val="24"/>
        </w:rPr>
        <w:t xml:space="preserve"> 178(3):562–64.</w:t>
      </w:r>
    </w:p>
    <w:p w14:paraId="3A92143E"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Noreika, Valdas, Jennifer M. Windt, Bigna Lenggenhager, and Ahmed a Karim. 2010. “New Perspectives for the Study of Lucid Dreaming: From Brain Stimulation to Philosophical Theories of Self-Consciousness. Commentary on ‘The Neurobiology of Consciousness: Lucid Dreaming Wakes Up’ by J. Allan Hobson.”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3(1):36–45.</w:t>
      </w:r>
    </w:p>
    <w:p w14:paraId="111F5748"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Potenza, Marc N. 2014. “Obesity, Food, and Addiction: Emerging Neuroscience and Clinical and Public Health Implications.” </w:t>
      </w:r>
      <w:r w:rsidRPr="00C00CBE">
        <w:rPr>
          <w:rFonts w:ascii="Calibri" w:hAnsi="Calibri" w:cs="Times New Roman"/>
          <w:i/>
          <w:iCs/>
          <w:noProof/>
          <w:szCs w:val="24"/>
        </w:rPr>
        <w:t>Neuropsychopharmacology : official publication of the American College of Neuropsychopharmacology</w:t>
      </w:r>
      <w:r w:rsidRPr="00C00CBE">
        <w:rPr>
          <w:rFonts w:ascii="Calibri" w:hAnsi="Calibri" w:cs="Times New Roman"/>
          <w:noProof/>
          <w:szCs w:val="24"/>
        </w:rPr>
        <w:t xml:space="preserve"> 39(1):249–50.</w:t>
      </w:r>
    </w:p>
    <w:p w14:paraId="7A6426F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Rasch, Björn, Christian Büchel, Steffen Gais, and Jan Born. 2007. “Odor Cues During Slow-Wave.” </w:t>
      </w:r>
      <w:r w:rsidRPr="00C00CBE">
        <w:rPr>
          <w:rFonts w:ascii="Calibri" w:hAnsi="Calibri" w:cs="Times New Roman"/>
          <w:i/>
          <w:iCs/>
          <w:noProof/>
          <w:szCs w:val="24"/>
        </w:rPr>
        <w:t>Science</w:t>
      </w:r>
      <w:r w:rsidRPr="00C00CBE">
        <w:rPr>
          <w:rFonts w:ascii="Calibri" w:hAnsi="Calibri" w:cs="Times New Roman"/>
          <w:noProof/>
          <w:szCs w:val="24"/>
        </w:rPr>
        <w:t xml:space="preserve"> (March):1426–29.</w:t>
      </w:r>
    </w:p>
    <w:p w14:paraId="6F36D7D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Rudoy, John D., Joel L. Voss, Carmen E. Westerberg, and Ken A. Paller. 2009. “Strengthening Individual Memories by Reactivating Them during Sleep.” </w:t>
      </w:r>
      <w:r w:rsidRPr="00C00CBE">
        <w:rPr>
          <w:rFonts w:ascii="Calibri" w:hAnsi="Calibri" w:cs="Times New Roman"/>
          <w:i/>
          <w:iCs/>
          <w:noProof/>
          <w:szCs w:val="24"/>
        </w:rPr>
        <w:t>Science (New York, N.Y.)</w:t>
      </w:r>
      <w:r w:rsidRPr="00C00CBE">
        <w:rPr>
          <w:rFonts w:ascii="Calibri" w:hAnsi="Calibri" w:cs="Times New Roman"/>
          <w:noProof/>
          <w:szCs w:val="24"/>
        </w:rPr>
        <w:t xml:space="preserve"> 326(5956):1079.</w:t>
      </w:r>
    </w:p>
    <w:p w14:paraId="26027F43"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chredl, Michael and Daniel Erlacher. 2007. “Self-Reported Effects of Dreams on Waking-Life Creativity - An Empirical Study.” </w:t>
      </w:r>
      <w:r w:rsidRPr="00C00CBE">
        <w:rPr>
          <w:rFonts w:ascii="Calibri" w:hAnsi="Calibri" w:cs="Times New Roman"/>
          <w:i/>
          <w:iCs/>
          <w:noProof/>
          <w:szCs w:val="24"/>
        </w:rPr>
        <w:t>Journal of Psychology</w:t>
      </w:r>
      <w:r w:rsidRPr="00C00CBE">
        <w:rPr>
          <w:rFonts w:ascii="Calibri" w:hAnsi="Calibri" w:cs="Times New Roman"/>
          <w:noProof/>
          <w:szCs w:val="24"/>
        </w:rPr>
        <w:t xml:space="preserve"> 141(1):35–46.</w:t>
      </w:r>
    </w:p>
    <w:p w14:paraId="48D8FD70"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hima, K. and J. Tanji. 1998. “Both Supplementary and Presupplementary Motor Areas Are Crucial for the Temporal Organization of Multiple Movements.” </w:t>
      </w:r>
      <w:r w:rsidRPr="00C00CBE">
        <w:rPr>
          <w:rFonts w:ascii="Calibri" w:hAnsi="Calibri" w:cs="Times New Roman"/>
          <w:i/>
          <w:iCs/>
          <w:noProof/>
          <w:szCs w:val="24"/>
        </w:rPr>
        <w:t>Journal of neurophysiology</w:t>
      </w:r>
      <w:r w:rsidRPr="00C00CBE">
        <w:rPr>
          <w:rFonts w:ascii="Calibri" w:hAnsi="Calibri" w:cs="Times New Roman"/>
          <w:noProof/>
          <w:szCs w:val="24"/>
        </w:rPr>
        <w:t xml:space="preserve"> 80(6):3247–60.</w:t>
      </w:r>
    </w:p>
    <w:p w14:paraId="477F923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poormaker, Victor I. 2008. “A Cognitive Model of Recurrent Nightmares.”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1(1):15–22.</w:t>
      </w:r>
    </w:p>
    <w:p w14:paraId="04186035"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poormaker, Victor I. and Jan Van Den Bout. 2006. “Lucid Dreaming Treatment for Nightmares: A Pilot Study.” </w:t>
      </w:r>
      <w:r w:rsidRPr="00C00CBE">
        <w:rPr>
          <w:rFonts w:ascii="Calibri" w:hAnsi="Calibri" w:cs="Times New Roman"/>
          <w:i/>
          <w:iCs/>
          <w:noProof/>
          <w:szCs w:val="24"/>
        </w:rPr>
        <w:t>Psychotherapy and Psychosomatics</w:t>
      </w:r>
      <w:r w:rsidRPr="00C00CBE">
        <w:rPr>
          <w:rFonts w:ascii="Calibri" w:hAnsi="Calibri" w:cs="Times New Roman"/>
          <w:noProof/>
          <w:szCs w:val="24"/>
        </w:rPr>
        <w:t xml:space="preserve"> 75(6):389–94.</w:t>
      </w:r>
    </w:p>
    <w:p w14:paraId="362F9524"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poormaker, Victor I., Jan van den Bout, and Eli J. G. Meijer. 2003. “Lucid Dreaming Treatment for Nightmares: A Series of Cases.” </w:t>
      </w:r>
      <w:r w:rsidRPr="00C00CBE">
        <w:rPr>
          <w:rFonts w:ascii="Calibri" w:hAnsi="Calibri" w:cs="Times New Roman"/>
          <w:i/>
          <w:iCs/>
          <w:noProof/>
          <w:szCs w:val="24"/>
        </w:rPr>
        <w:t>Dreaming</w:t>
      </w:r>
      <w:r w:rsidRPr="00C00CBE">
        <w:rPr>
          <w:rFonts w:ascii="Calibri" w:hAnsi="Calibri" w:cs="Times New Roman"/>
          <w:noProof/>
          <w:szCs w:val="24"/>
        </w:rPr>
        <w:t xml:space="preserve"> 13(3):181–86.</w:t>
      </w:r>
    </w:p>
    <w:p w14:paraId="5A794F48"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trickgold, R., J. A. Hobson, R. Fosse, and M. Fosse. 2001. “Sleep, Learning, and Dreams: Off-Line Memory Reprocessing.” </w:t>
      </w:r>
      <w:r w:rsidRPr="00C00CBE">
        <w:rPr>
          <w:rFonts w:ascii="Calibri" w:hAnsi="Calibri" w:cs="Times New Roman"/>
          <w:i/>
          <w:iCs/>
          <w:noProof/>
          <w:szCs w:val="24"/>
        </w:rPr>
        <w:t>Science</w:t>
      </w:r>
      <w:r w:rsidRPr="00C00CBE">
        <w:rPr>
          <w:rFonts w:ascii="Calibri" w:hAnsi="Calibri" w:cs="Times New Roman"/>
          <w:noProof/>
          <w:szCs w:val="24"/>
        </w:rPr>
        <w:t xml:space="preserve"> 294:1052–57.</w:t>
      </w:r>
    </w:p>
    <w:p w14:paraId="7AE368C0"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lastRenderedPageBreak/>
        <w:t xml:space="preserve">Stumbrys, Tadas and Michael Daniels. 2010. “An Exploratory Study of Creative Problem Solving in Lucid Dreams: Preliminary Findings and Methodological Considerations.”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3(2):121–29.</w:t>
      </w:r>
    </w:p>
    <w:p w14:paraId="013687AA"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tumbrys, Tadas and Daniel Erlacher. 2012. “Lucid Dreaming during NREM Sleep: Two Case Reports.”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5(2):151–55.</w:t>
      </w:r>
    </w:p>
    <w:p w14:paraId="23FF264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tumbrys, Tadas, Daniel Erlacher, Melanie Schädlich, and Michael Schredl. 2012. “Induction of Lucid Dreams: A Systematic Review of Evidence.” </w:t>
      </w:r>
      <w:r w:rsidRPr="00C00CBE">
        <w:rPr>
          <w:rFonts w:ascii="Calibri" w:hAnsi="Calibri" w:cs="Times New Roman"/>
          <w:i/>
          <w:iCs/>
          <w:noProof/>
          <w:szCs w:val="24"/>
        </w:rPr>
        <w:t>Consciousness and Cognition</w:t>
      </w:r>
      <w:r w:rsidRPr="00C00CBE">
        <w:rPr>
          <w:rFonts w:ascii="Calibri" w:hAnsi="Calibri" w:cs="Times New Roman"/>
          <w:noProof/>
          <w:szCs w:val="24"/>
        </w:rPr>
        <w:t xml:space="preserve"> 21(3):1456–75.</w:t>
      </w:r>
    </w:p>
    <w:p w14:paraId="0E6B4683"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tumbrys, Tadas, Daniel Erlacher, and Michael Schredl. 2015. “Effectiveness of Motor Practice in Lucid Dreams: A Comparison with Physical and Mental Practice.” </w:t>
      </w:r>
      <w:r w:rsidRPr="00C00CBE">
        <w:rPr>
          <w:rFonts w:ascii="Calibri" w:hAnsi="Calibri" w:cs="Times New Roman"/>
          <w:i/>
          <w:iCs/>
          <w:noProof/>
          <w:szCs w:val="24"/>
        </w:rPr>
        <w:t>Journal of Sports Sciences</w:t>
      </w:r>
      <w:r w:rsidRPr="00C00CBE">
        <w:rPr>
          <w:rFonts w:ascii="Calibri" w:hAnsi="Calibri" w:cs="Times New Roman"/>
          <w:noProof/>
          <w:szCs w:val="24"/>
        </w:rPr>
        <w:t xml:space="preserve"> 0414(May 2015):1–8.</w:t>
      </w:r>
    </w:p>
    <w:p w14:paraId="447CC5BA"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Surburg, P. R., D. L. Porretta, and V. Sutlive. 1995. “Use of Imagery Practice for Improving a Motor Skill.” </w:t>
      </w:r>
      <w:r w:rsidRPr="00C00CBE">
        <w:rPr>
          <w:rFonts w:ascii="Calibri" w:hAnsi="Calibri" w:cs="Times New Roman"/>
          <w:i/>
          <w:iCs/>
          <w:noProof/>
          <w:szCs w:val="24"/>
        </w:rPr>
        <w:t>Adapted Physical Activity Quarterly</w:t>
      </w:r>
      <w:r w:rsidRPr="00C00CBE">
        <w:rPr>
          <w:rFonts w:ascii="Calibri" w:hAnsi="Calibri" w:cs="Times New Roman"/>
          <w:noProof/>
          <w:szCs w:val="24"/>
        </w:rPr>
        <w:t xml:space="preserve"> 12(3):217–27.</w:t>
      </w:r>
    </w:p>
    <w:p w14:paraId="01BA4043"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Tanji, J. and H. Mushiake. 1996. “Comparison of Neuronal Activity in the Supplementary Motor Area and Primary Motor Cortex.” </w:t>
      </w:r>
      <w:r w:rsidRPr="00C00CBE">
        <w:rPr>
          <w:rFonts w:ascii="Calibri" w:hAnsi="Calibri" w:cs="Times New Roman"/>
          <w:i/>
          <w:iCs/>
          <w:noProof/>
          <w:szCs w:val="24"/>
        </w:rPr>
        <w:t>Brain Res Cogn Brain Res</w:t>
      </w:r>
      <w:r w:rsidRPr="00C00CBE">
        <w:rPr>
          <w:rFonts w:ascii="Calibri" w:hAnsi="Calibri" w:cs="Times New Roman"/>
          <w:noProof/>
          <w:szCs w:val="24"/>
        </w:rPr>
        <w:t xml:space="preserve"> 3(2):143–50.</w:t>
      </w:r>
    </w:p>
    <w:p w14:paraId="613FF14D"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Tholey, Paul. 1983. “Techniques for Inducing and Manipulating Lucid Dreams.” 57:79–90.</w:t>
      </w:r>
    </w:p>
    <w:p w14:paraId="6D19023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Tholey, Paul. 1985. “Haben Traumgestalten Ein Eigenes Bewußtsein? Eine Experimentell-Phänomenologische Klartraumstudie.” </w:t>
      </w:r>
      <w:r w:rsidRPr="00C00CBE">
        <w:rPr>
          <w:rFonts w:ascii="Calibri" w:hAnsi="Calibri" w:cs="Times New Roman"/>
          <w:i/>
          <w:iCs/>
          <w:noProof/>
          <w:szCs w:val="24"/>
        </w:rPr>
        <w:t>Gestalt Theory</w:t>
      </w:r>
      <w:r w:rsidRPr="00C00CBE">
        <w:rPr>
          <w:rFonts w:ascii="Calibri" w:hAnsi="Calibri" w:cs="Times New Roman"/>
          <w:noProof/>
          <w:szCs w:val="24"/>
        </w:rPr>
        <w:t xml:space="preserve"> 7(1):29–46.</w:t>
      </w:r>
    </w:p>
    <w:p w14:paraId="7376263B"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Tholey, Paul. 1990. “Applications of Lucid Dreaming in Sports.” </w:t>
      </w:r>
      <w:r w:rsidRPr="00C00CBE">
        <w:rPr>
          <w:rFonts w:ascii="Calibri" w:hAnsi="Calibri" w:cs="Times New Roman"/>
          <w:i/>
          <w:iCs/>
          <w:noProof/>
          <w:szCs w:val="24"/>
        </w:rPr>
        <w:t>Lucidity Letter</w:t>
      </w:r>
      <w:r w:rsidRPr="00C00CBE">
        <w:rPr>
          <w:rFonts w:ascii="Calibri" w:hAnsi="Calibri" w:cs="Times New Roman"/>
          <w:noProof/>
          <w:szCs w:val="24"/>
        </w:rPr>
        <w:t xml:space="preserve"> 9(2):6–17.</w:t>
      </w:r>
    </w:p>
    <w:p w14:paraId="16A59F32"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Voss, Ursula, Romain Holzmann, Inka Tuin, and J. Allan Hobson. 2009. “Lucid Dreaming: A State of Consciousness with Features of Both Waking and Non-Lucid Dreaming.” </w:t>
      </w:r>
      <w:r w:rsidRPr="00C00CBE">
        <w:rPr>
          <w:rFonts w:ascii="Calibri" w:hAnsi="Calibri" w:cs="Times New Roman"/>
          <w:i/>
          <w:iCs/>
          <w:noProof/>
          <w:szCs w:val="24"/>
        </w:rPr>
        <w:t>Sleep</w:t>
      </w:r>
      <w:r w:rsidRPr="00C00CBE">
        <w:rPr>
          <w:rFonts w:ascii="Calibri" w:hAnsi="Calibri" w:cs="Times New Roman"/>
          <w:noProof/>
          <w:szCs w:val="24"/>
        </w:rPr>
        <w:t xml:space="preserve"> 32(9):1191–1200.</w:t>
      </w:r>
    </w:p>
    <w:p w14:paraId="6AD8FB15"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Waggoner, Robert. 2008. </w:t>
      </w:r>
      <w:r w:rsidRPr="00C00CBE">
        <w:rPr>
          <w:rFonts w:ascii="Calibri" w:hAnsi="Calibri" w:cs="Times New Roman"/>
          <w:i/>
          <w:iCs/>
          <w:noProof/>
          <w:szCs w:val="24"/>
        </w:rPr>
        <w:t>Lucid Dreaming: Gateway to the Inner Self</w:t>
      </w:r>
      <w:r w:rsidRPr="00C00CBE">
        <w:rPr>
          <w:rFonts w:ascii="Calibri" w:hAnsi="Calibri" w:cs="Times New Roman"/>
          <w:noProof/>
          <w:szCs w:val="24"/>
        </w:rPr>
        <w:t>. Red Wheel/Weiser.</w:t>
      </w:r>
    </w:p>
    <w:p w14:paraId="21253E21"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Yue, Guang and Kelly J. Cole. 1992. “Strength Increases From the Motor Program : Comparison of Training With Maximal Voluntary and Imagined Muscle Contractions.” 67(5).</w:t>
      </w:r>
    </w:p>
    <w:p w14:paraId="2CCD483D"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cs="Times New Roman"/>
          <w:noProof/>
          <w:szCs w:val="24"/>
        </w:rPr>
      </w:pPr>
      <w:r w:rsidRPr="00C00CBE">
        <w:rPr>
          <w:rFonts w:ascii="Calibri" w:hAnsi="Calibri" w:cs="Times New Roman"/>
          <w:noProof/>
          <w:szCs w:val="24"/>
        </w:rPr>
        <w:t xml:space="preserve">Zadra, A. L. and R. O. Pihl. 1997. “Lucid Dreaming as a Treatment for Recurrent Nightmares.” </w:t>
      </w:r>
      <w:r w:rsidRPr="00C00CBE">
        <w:rPr>
          <w:rFonts w:ascii="Calibri" w:hAnsi="Calibri" w:cs="Times New Roman"/>
          <w:i/>
          <w:iCs/>
          <w:noProof/>
          <w:szCs w:val="24"/>
        </w:rPr>
        <w:t>Psychotherapy and Psychosomatics</w:t>
      </w:r>
      <w:r w:rsidRPr="00C00CBE">
        <w:rPr>
          <w:rFonts w:ascii="Calibri" w:hAnsi="Calibri" w:cs="Times New Roman"/>
          <w:noProof/>
          <w:szCs w:val="24"/>
        </w:rPr>
        <w:t xml:space="preserve"> 66(1):50–55.</w:t>
      </w:r>
    </w:p>
    <w:p w14:paraId="5A59143D" w14:textId="77777777" w:rsidR="00C00CBE" w:rsidRPr="00C00CBE" w:rsidRDefault="00C00CBE" w:rsidP="00C00CBE">
      <w:pPr>
        <w:widowControl w:val="0"/>
        <w:autoSpaceDE w:val="0"/>
        <w:autoSpaceDN w:val="0"/>
        <w:adjustRightInd w:val="0"/>
        <w:spacing w:after="0" w:line="240" w:lineRule="auto"/>
        <w:ind w:left="480" w:hanging="480"/>
        <w:rPr>
          <w:rFonts w:ascii="Calibri" w:hAnsi="Calibri"/>
          <w:noProof/>
        </w:rPr>
      </w:pPr>
      <w:r w:rsidRPr="00C00CBE">
        <w:rPr>
          <w:rFonts w:ascii="Calibri" w:hAnsi="Calibri" w:cs="Times New Roman"/>
          <w:noProof/>
          <w:szCs w:val="24"/>
        </w:rPr>
        <w:t xml:space="preserve">Zink, Nicolas and Reinhard Pietrowsky. 2015. “Theories of Dreaming and Lucid Dreaming: An Integrative Review towards Sleep, Dreaming and Consciousness.” </w:t>
      </w:r>
      <w:r w:rsidRPr="00C00CBE">
        <w:rPr>
          <w:rFonts w:ascii="Calibri" w:hAnsi="Calibri" w:cs="Times New Roman"/>
          <w:i/>
          <w:iCs/>
          <w:noProof/>
          <w:szCs w:val="24"/>
        </w:rPr>
        <w:t>International Journal of Dream Research</w:t>
      </w:r>
      <w:r w:rsidRPr="00C00CBE">
        <w:rPr>
          <w:rFonts w:ascii="Calibri" w:hAnsi="Calibri" w:cs="Times New Roman"/>
          <w:noProof/>
          <w:szCs w:val="24"/>
        </w:rPr>
        <w:t xml:space="preserve"> 8(1):35–53.</w:t>
      </w:r>
    </w:p>
    <w:p w14:paraId="09E04006" w14:textId="77777777" w:rsidR="00C1621A" w:rsidRPr="00C527C5" w:rsidRDefault="0080681A" w:rsidP="004B6529">
      <w:pPr>
        <w:spacing w:after="0"/>
        <w:rPr>
          <w:lang w:val="en-GB"/>
        </w:rPr>
      </w:pPr>
      <w:r w:rsidRPr="00C527C5">
        <w:rPr>
          <w:lang w:val="en-GB"/>
        </w:rPr>
        <w:fldChar w:fldCharType="end"/>
      </w:r>
    </w:p>
    <w:sectPr w:rsidR="00C1621A" w:rsidRPr="00C527C5">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4EF47" w14:textId="77777777" w:rsidR="00314876" w:rsidRDefault="00314876" w:rsidP="00C440B0">
      <w:pPr>
        <w:spacing w:after="0" w:line="240" w:lineRule="auto"/>
      </w:pPr>
      <w:r>
        <w:separator/>
      </w:r>
    </w:p>
  </w:endnote>
  <w:endnote w:type="continuationSeparator" w:id="0">
    <w:p w14:paraId="7E735B54" w14:textId="77777777" w:rsidR="00314876" w:rsidRDefault="00314876" w:rsidP="00C44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709895"/>
      <w:docPartObj>
        <w:docPartGallery w:val="Page Numbers (Bottom of Page)"/>
        <w:docPartUnique/>
      </w:docPartObj>
    </w:sdtPr>
    <w:sdtEndPr>
      <w:rPr>
        <w:noProof/>
      </w:rPr>
    </w:sdtEndPr>
    <w:sdtContent>
      <w:p w14:paraId="17F9622F" w14:textId="77777777" w:rsidR="00E65BD9" w:rsidRDefault="00E65BD9">
        <w:pPr>
          <w:pStyle w:val="Footer"/>
          <w:jc w:val="right"/>
        </w:pPr>
        <w:r>
          <w:fldChar w:fldCharType="begin"/>
        </w:r>
        <w:r>
          <w:instrText xml:space="preserve"> PAGE   \* MERGEFORMAT </w:instrText>
        </w:r>
        <w:r>
          <w:fldChar w:fldCharType="separate"/>
        </w:r>
        <w:r w:rsidR="00C00CBE">
          <w:rPr>
            <w:noProof/>
          </w:rPr>
          <w:t>8</w:t>
        </w:r>
        <w:r>
          <w:rPr>
            <w:noProof/>
          </w:rPr>
          <w:fldChar w:fldCharType="end"/>
        </w:r>
      </w:p>
    </w:sdtContent>
  </w:sdt>
  <w:p w14:paraId="55386942" w14:textId="77777777" w:rsidR="00E65BD9" w:rsidRDefault="00E65B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2AEC57" w14:textId="77777777" w:rsidR="00314876" w:rsidRDefault="00314876" w:rsidP="00C440B0">
      <w:pPr>
        <w:spacing w:after="0" w:line="240" w:lineRule="auto"/>
      </w:pPr>
      <w:r>
        <w:separator/>
      </w:r>
    </w:p>
  </w:footnote>
  <w:footnote w:type="continuationSeparator" w:id="0">
    <w:p w14:paraId="4FBC7A61" w14:textId="77777777" w:rsidR="00314876" w:rsidRDefault="00314876" w:rsidP="00C440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7C5E84"/>
    <w:multiLevelType w:val="hybridMultilevel"/>
    <w:tmpl w:val="AD3A07DE"/>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F13"/>
    <w:rsid w:val="00003A6A"/>
    <w:rsid w:val="00003B47"/>
    <w:rsid w:val="00004C76"/>
    <w:rsid w:val="00006B1A"/>
    <w:rsid w:val="000276E3"/>
    <w:rsid w:val="00034C0E"/>
    <w:rsid w:val="00037A89"/>
    <w:rsid w:val="0004270B"/>
    <w:rsid w:val="00045460"/>
    <w:rsid w:val="000471AB"/>
    <w:rsid w:val="000561D2"/>
    <w:rsid w:val="00077C74"/>
    <w:rsid w:val="00082CB0"/>
    <w:rsid w:val="00095B86"/>
    <w:rsid w:val="000A173F"/>
    <w:rsid w:val="00102CED"/>
    <w:rsid w:val="00102D5B"/>
    <w:rsid w:val="00106471"/>
    <w:rsid w:val="001252EC"/>
    <w:rsid w:val="00145B7B"/>
    <w:rsid w:val="00145FFD"/>
    <w:rsid w:val="001463BF"/>
    <w:rsid w:val="00153792"/>
    <w:rsid w:val="001564C4"/>
    <w:rsid w:val="00163CE4"/>
    <w:rsid w:val="00191E6D"/>
    <w:rsid w:val="001C336A"/>
    <w:rsid w:val="001D0D55"/>
    <w:rsid w:val="001E2A4B"/>
    <w:rsid w:val="001F261E"/>
    <w:rsid w:val="001F2F78"/>
    <w:rsid w:val="00224E85"/>
    <w:rsid w:val="00225492"/>
    <w:rsid w:val="00243877"/>
    <w:rsid w:val="00246115"/>
    <w:rsid w:val="00247A32"/>
    <w:rsid w:val="00247CD6"/>
    <w:rsid w:val="00252157"/>
    <w:rsid w:val="00255CF1"/>
    <w:rsid w:val="00265947"/>
    <w:rsid w:val="00267861"/>
    <w:rsid w:val="00277626"/>
    <w:rsid w:val="00297A38"/>
    <w:rsid w:val="002A229C"/>
    <w:rsid w:val="002A2F66"/>
    <w:rsid w:val="002A6714"/>
    <w:rsid w:val="002B2401"/>
    <w:rsid w:val="002C2C4D"/>
    <w:rsid w:val="002C6BA9"/>
    <w:rsid w:val="002D7195"/>
    <w:rsid w:val="002E18FC"/>
    <w:rsid w:val="002E63D1"/>
    <w:rsid w:val="003011A3"/>
    <w:rsid w:val="0030411C"/>
    <w:rsid w:val="00314876"/>
    <w:rsid w:val="00321D79"/>
    <w:rsid w:val="0032207F"/>
    <w:rsid w:val="003409B1"/>
    <w:rsid w:val="003435BA"/>
    <w:rsid w:val="00365583"/>
    <w:rsid w:val="003660EA"/>
    <w:rsid w:val="00376B4C"/>
    <w:rsid w:val="00381156"/>
    <w:rsid w:val="00395FFE"/>
    <w:rsid w:val="003964A2"/>
    <w:rsid w:val="003967E0"/>
    <w:rsid w:val="003A3562"/>
    <w:rsid w:val="003A40E1"/>
    <w:rsid w:val="003A4B4C"/>
    <w:rsid w:val="003B5D5C"/>
    <w:rsid w:val="003C0089"/>
    <w:rsid w:val="003E1BC0"/>
    <w:rsid w:val="0040791E"/>
    <w:rsid w:val="00410E39"/>
    <w:rsid w:val="004328F9"/>
    <w:rsid w:val="00435DD8"/>
    <w:rsid w:val="004360BA"/>
    <w:rsid w:val="00443C76"/>
    <w:rsid w:val="00461F13"/>
    <w:rsid w:val="004710CF"/>
    <w:rsid w:val="0048527D"/>
    <w:rsid w:val="00490FC5"/>
    <w:rsid w:val="004A4EA5"/>
    <w:rsid w:val="004B3C34"/>
    <w:rsid w:val="004B6529"/>
    <w:rsid w:val="004C10A5"/>
    <w:rsid w:val="004C10F7"/>
    <w:rsid w:val="004C6604"/>
    <w:rsid w:val="004F3352"/>
    <w:rsid w:val="004F42D2"/>
    <w:rsid w:val="004F6EF9"/>
    <w:rsid w:val="0050027C"/>
    <w:rsid w:val="00500438"/>
    <w:rsid w:val="005018ED"/>
    <w:rsid w:val="00507145"/>
    <w:rsid w:val="00510086"/>
    <w:rsid w:val="005170F2"/>
    <w:rsid w:val="00517E03"/>
    <w:rsid w:val="00555BDD"/>
    <w:rsid w:val="00567A50"/>
    <w:rsid w:val="005769C8"/>
    <w:rsid w:val="0057718F"/>
    <w:rsid w:val="005775BF"/>
    <w:rsid w:val="005947DD"/>
    <w:rsid w:val="00595B83"/>
    <w:rsid w:val="005A7376"/>
    <w:rsid w:val="005B077E"/>
    <w:rsid w:val="005B5D4F"/>
    <w:rsid w:val="005C265E"/>
    <w:rsid w:val="005D4FE4"/>
    <w:rsid w:val="005E3421"/>
    <w:rsid w:val="005F0AC1"/>
    <w:rsid w:val="005F1ABB"/>
    <w:rsid w:val="0060124D"/>
    <w:rsid w:val="00612CC1"/>
    <w:rsid w:val="0063347D"/>
    <w:rsid w:val="00636F4B"/>
    <w:rsid w:val="00641916"/>
    <w:rsid w:val="006422D8"/>
    <w:rsid w:val="00645A3F"/>
    <w:rsid w:val="00646C0D"/>
    <w:rsid w:val="006508DC"/>
    <w:rsid w:val="0065148C"/>
    <w:rsid w:val="006560A1"/>
    <w:rsid w:val="0066289D"/>
    <w:rsid w:val="0068383C"/>
    <w:rsid w:val="00683E4B"/>
    <w:rsid w:val="00684755"/>
    <w:rsid w:val="0068794B"/>
    <w:rsid w:val="006A4645"/>
    <w:rsid w:val="006B2E34"/>
    <w:rsid w:val="006B4E0E"/>
    <w:rsid w:val="006C6D14"/>
    <w:rsid w:val="007005C2"/>
    <w:rsid w:val="0071368B"/>
    <w:rsid w:val="00723A3C"/>
    <w:rsid w:val="00733469"/>
    <w:rsid w:val="00737309"/>
    <w:rsid w:val="00740484"/>
    <w:rsid w:val="00741562"/>
    <w:rsid w:val="0075174E"/>
    <w:rsid w:val="00765FF1"/>
    <w:rsid w:val="0077016F"/>
    <w:rsid w:val="00770A48"/>
    <w:rsid w:val="00772844"/>
    <w:rsid w:val="007A3B0A"/>
    <w:rsid w:val="007B5DCA"/>
    <w:rsid w:val="007B7658"/>
    <w:rsid w:val="007C0C7C"/>
    <w:rsid w:val="007C5D2A"/>
    <w:rsid w:val="007C6981"/>
    <w:rsid w:val="007E28DE"/>
    <w:rsid w:val="007F271F"/>
    <w:rsid w:val="007F43BD"/>
    <w:rsid w:val="0080681A"/>
    <w:rsid w:val="00814C30"/>
    <w:rsid w:val="00827456"/>
    <w:rsid w:val="00831E34"/>
    <w:rsid w:val="008414AD"/>
    <w:rsid w:val="0085608E"/>
    <w:rsid w:val="00862E3E"/>
    <w:rsid w:val="00890776"/>
    <w:rsid w:val="00893F4E"/>
    <w:rsid w:val="00894FDC"/>
    <w:rsid w:val="00897C8D"/>
    <w:rsid w:val="008A6905"/>
    <w:rsid w:val="008A7910"/>
    <w:rsid w:val="008A7DE8"/>
    <w:rsid w:val="008B0E12"/>
    <w:rsid w:val="008B3E78"/>
    <w:rsid w:val="008D4D56"/>
    <w:rsid w:val="008E4B1C"/>
    <w:rsid w:val="00912E1B"/>
    <w:rsid w:val="0092190E"/>
    <w:rsid w:val="00924DE2"/>
    <w:rsid w:val="00932823"/>
    <w:rsid w:val="00936AAB"/>
    <w:rsid w:val="009429B6"/>
    <w:rsid w:val="00950522"/>
    <w:rsid w:val="00952E54"/>
    <w:rsid w:val="00973A49"/>
    <w:rsid w:val="00975386"/>
    <w:rsid w:val="009869E8"/>
    <w:rsid w:val="00986E72"/>
    <w:rsid w:val="00990B55"/>
    <w:rsid w:val="009967E6"/>
    <w:rsid w:val="009A1F43"/>
    <w:rsid w:val="009A1FEA"/>
    <w:rsid w:val="009C17FA"/>
    <w:rsid w:val="009C2328"/>
    <w:rsid w:val="009C3460"/>
    <w:rsid w:val="009E0B8D"/>
    <w:rsid w:val="009E13D7"/>
    <w:rsid w:val="009E3CB4"/>
    <w:rsid w:val="009F59E7"/>
    <w:rsid w:val="00A06B2A"/>
    <w:rsid w:val="00A139A4"/>
    <w:rsid w:val="00A17DE4"/>
    <w:rsid w:val="00A24479"/>
    <w:rsid w:val="00A35460"/>
    <w:rsid w:val="00A360D0"/>
    <w:rsid w:val="00A37193"/>
    <w:rsid w:val="00A378EB"/>
    <w:rsid w:val="00A37B7E"/>
    <w:rsid w:val="00A50509"/>
    <w:rsid w:val="00A559AC"/>
    <w:rsid w:val="00A60498"/>
    <w:rsid w:val="00A64D38"/>
    <w:rsid w:val="00A66AC0"/>
    <w:rsid w:val="00A8722A"/>
    <w:rsid w:val="00AA3609"/>
    <w:rsid w:val="00AA75C1"/>
    <w:rsid w:val="00AC6957"/>
    <w:rsid w:val="00AC74C9"/>
    <w:rsid w:val="00AD0623"/>
    <w:rsid w:val="00AD3ED9"/>
    <w:rsid w:val="00AE2FD0"/>
    <w:rsid w:val="00AF650C"/>
    <w:rsid w:val="00B12EBC"/>
    <w:rsid w:val="00B23D9B"/>
    <w:rsid w:val="00B31E30"/>
    <w:rsid w:val="00B36795"/>
    <w:rsid w:val="00B377CD"/>
    <w:rsid w:val="00B56461"/>
    <w:rsid w:val="00B61FC8"/>
    <w:rsid w:val="00B634BC"/>
    <w:rsid w:val="00B82740"/>
    <w:rsid w:val="00B90470"/>
    <w:rsid w:val="00BA350C"/>
    <w:rsid w:val="00BA729F"/>
    <w:rsid w:val="00BB6E62"/>
    <w:rsid w:val="00BB7004"/>
    <w:rsid w:val="00BC32B5"/>
    <w:rsid w:val="00BD7FA1"/>
    <w:rsid w:val="00BE3046"/>
    <w:rsid w:val="00BE6F04"/>
    <w:rsid w:val="00BE701F"/>
    <w:rsid w:val="00BF40B4"/>
    <w:rsid w:val="00BF537F"/>
    <w:rsid w:val="00C0037F"/>
    <w:rsid w:val="00C00CBE"/>
    <w:rsid w:val="00C06498"/>
    <w:rsid w:val="00C06B30"/>
    <w:rsid w:val="00C07C3E"/>
    <w:rsid w:val="00C10F1C"/>
    <w:rsid w:val="00C1621A"/>
    <w:rsid w:val="00C23774"/>
    <w:rsid w:val="00C26D9E"/>
    <w:rsid w:val="00C34DBB"/>
    <w:rsid w:val="00C35383"/>
    <w:rsid w:val="00C406BD"/>
    <w:rsid w:val="00C440B0"/>
    <w:rsid w:val="00C46A5C"/>
    <w:rsid w:val="00C51146"/>
    <w:rsid w:val="00C527C5"/>
    <w:rsid w:val="00C56E99"/>
    <w:rsid w:val="00C603F0"/>
    <w:rsid w:val="00C62CC8"/>
    <w:rsid w:val="00C661D1"/>
    <w:rsid w:val="00C66F97"/>
    <w:rsid w:val="00C7444D"/>
    <w:rsid w:val="00C80A1A"/>
    <w:rsid w:val="00C81727"/>
    <w:rsid w:val="00CA11DC"/>
    <w:rsid w:val="00CA1FE1"/>
    <w:rsid w:val="00CA7D5F"/>
    <w:rsid w:val="00CB21B2"/>
    <w:rsid w:val="00CC48DA"/>
    <w:rsid w:val="00CC6296"/>
    <w:rsid w:val="00CE3D50"/>
    <w:rsid w:val="00CF030F"/>
    <w:rsid w:val="00D206E3"/>
    <w:rsid w:val="00D37D7F"/>
    <w:rsid w:val="00D44AED"/>
    <w:rsid w:val="00D51B5F"/>
    <w:rsid w:val="00D521A9"/>
    <w:rsid w:val="00D56D4F"/>
    <w:rsid w:val="00D7169E"/>
    <w:rsid w:val="00D7253C"/>
    <w:rsid w:val="00D76BF4"/>
    <w:rsid w:val="00D81724"/>
    <w:rsid w:val="00D86C35"/>
    <w:rsid w:val="00D91A0D"/>
    <w:rsid w:val="00D953F4"/>
    <w:rsid w:val="00D97A23"/>
    <w:rsid w:val="00DA458E"/>
    <w:rsid w:val="00DA5EA1"/>
    <w:rsid w:val="00DB2E91"/>
    <w:rsid w:val="00DB4A9A"/>
    <w:rsid w:val="00DC00C8"/>
    <w:rsid w:val="00DC1419"/>
    <w:rsid w:val="00DC1A52"/>
    <w:rsid w:val="00DC2AFA"/>
    <w:rsid w:val="00DC2C74"/>
    <w:rsid w:val="00DE1E78"/>
    <w:rsid w:val="00E003F0"/>
    <w:rsid w:val="00E0443D"/>
    <w:rsid w:val="00E052FA"/>
    <w:rsid w:val="00E05A53"/>
    <w:rsid w:val="00E24142"/>
    <w:rsid w:val="00E30673"/>
    <w:rsid w:val="00E433DC"/>
    <w:rsid w:val="00E461F0"/>
    <w:rsid w:val="00E50F28"/>
    <w:rsid w:val="00E5471D"/>
    <w:rsid w:val="00E64DE9"/>
    <w:rsid w:val="00E65BD9"/>
    <w:rsid w:val="00E76FFF"/>
    <w:rsid w:val="00E97EF7"/>
    <w:rsid w:val="00EA294C"/>
    <w:rsid w:val="00EB0999"/>
    <w:rsid w:val="00ED7FF0"/>
    <w:rsid w:val="00EE3E9C"/>
    <w:rsid w:val="00EF7621"/>
    <w:rsid w:val="00F06F07"/>
    <w:rsid w:val="00F1371E"/>
    <w:rsid w:val="00F175EC"/>
    <w:rsid w:val="00F32C12"/>
    <w:rsid w:val="00F401DD"/>
    <w:rsid w:val="00F47E36"/>
    <w:rsid w:val="00F56F3F"/>
    <w:rsid w:val="00F679AD"/>
    <w:rsid w:val="00F84015"/>
    <w:rsid w:val="00F91ABA"/>
    <w:rsid w:val="00F931E6"/>
    <w:rsid w:val="00FA4A4B"/>
    <w:rsid w:val="00FA7007"/>
    <w:rsid w:val="00FB1AC5"/>
    <w:rsid w:val="00FD1BDF"/>
    <w:rsid w:val="00FD596B"/>
    <w:rsid w:val="00FD65C7"/>
    <w:rsid w:val="00FE6B6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63699"/>
  <w15:docId w15:val="{7F38F59C-5405-40C8-9D1A-B056755E9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0F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0F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3B0A"/>
    <w:pPr>
      <w:ind w:left="720"/>
      <w:contextualSpacing/>
    </w:pPr>
  </w:style>
  <w:style w:type="character" w:styleId="Hyperlink">
    <w:name w:val="Hyperlink"/>
    <w:basedOn w:val="DefaultParagraphFont"/>
    <w:uiPriority w:val="99"/>
    <w:unhideWhenUsed/>
    <w:rsid w:val="00DC2AFA"/>
    <w:rPr>
      <w:color w:val="0563C1" w:themeColor="hyperlink"/>
      <w:u w:val="single"/>
    </w:rPr>
  </w:style>
  <w:style w:type="character" w:styleId="CommentReference">
    <w:name w:val="annotation reference"/>
    <w:basedOn w:val="DefaultParagraphFont"/>
    <w:uiPriority w:val="99"/>
    <w:semiHidden/>
    <w:unhideWhenUsed/>
    <w:rsid w:val="003435BA"/>
    <w:rPr>
      <w:sz w:val="16"/>
      <w:szCs w:val="16"/>
    </w:rPr>
  </w:style>
  <w:style w:type="paragraph" w:styleId="CommentText">
    <w:name w:val="annotation text"/>
    <w:basedOn w:val="Normal"/>
    <w:link w:val="CommentTextChar"/>
    <w:uiPriority w:val="99"/>
    <w:semiHidden/>
    <w:unhideWhenUsed/>
    <w:rsid w:val="003435BA"/>
    <w:pPr>
      <w:spacing w:line="240" w:lineRule="auto"/>
    </w:pPr>
    <w:rPr>
      <w:sz w:val="20"/>
      <w:szCs w:val="20"/>
    </w:rPr>
  </w:style>
  <w:style w:type="character" w:customStyle="1" w:styleId="CommentTextChar">
    <w:name w:val="Comment Text Char"/>
    <w:basedOn w:val="DefaultParagraphFont"/>
    <w:link w:val="CommentText"/>
    <w:uiPriority w:val="99"/>
    <w:semiHidden/>
    <w:rsid w:val="003435BA"/>
    <w:rPr>
      <w:sz w:val="20"/>
      <w:szCs w:val="20"/>
    </w:rPr>
  </w:style>
  <w:style w:type="paragraph" w:styleId="CommentSubject">
    <w:name w:val="annotation subject"/>
    <w:basedOn w:val="CommentText"/>
    <w:next w:val="CommentText"/>
    <w:link w:val="CommentSubjectChar"/>
    <w:uiPriority w:val="99"/>
    <w:semiHidden/>
    <w:unhideWhenUsed/>
    <w:rsid w:val="003435BA"/>
    <w:rPr>
      <w:b/>
      <w:bCs/>
    </w:rPr>
  </w:style>
  <w:style w:type="character" w:customStyle="1" w:styleId="CommentSubjectChar">
    <w:name w:val="Comment Subject Char"/>
    <w:basedOn w:val="CommentTextChar"/>
    <w:link w:val="CommentSubject"/>
    <w:uiPriority w:val="99"/>
    <w:semiHidden/>
    <w:rsid w:val="003435BA"/>
    <w:rPr>
      <w:b/>
      <w:bCs/>
      <w:sz w:val="20"/>
      <w:szCs w:val="20"/>
    </w:rPr>
  </w:style>
  <w:style w:type="paragraph" w:styleId="BalloonText">
    <w:name w:val="Balloon Text"/>
    <w:basedOn w:val="Normal"/>
    <w:link w:val="BalloonTextChar"/>
    <w:uiPriority w:val="99"/>
    <w:semiHidden/>
    <w:unhideWhenUsed/>
    <w:rsid w:val="003435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35BA"/>
    <w:rPr>
      <w:rFonts w:ascii="Segoe UI" w:hAnsi="Segoe UI" w:cs="Segoe UI"/>
      <w:sz w:val="18"/>
      <w:szCs w:val="18"/>
    </w:rPr>
  </w:style>
  <w:style w:type="character" w:styleId="FollowedHyperlink">
    <w:name w:val="FollowedHyperlink"/>
    <w:basedOn w:val="DefaultParagraphFont"/>
    <w:uiPriority w:val="99"/>
    <w:semiHidden/>
    <w:unhideWhenUsed/>
    <w:rsid w:val="00A8722A"/>
    <w:rPr>
      <w:color w:val="954F72" w:themeColor="followedHyperlink"/>
      <w:u w:val="single"/>
    </w:rPr>
  </w:style>
  <w:style w:type="character" w:customStyle="1" w:styleId="Heading2Char">
    <w:name w:val="Heading 2 Char"/>
    <w:basedOn w:val="DefaultParagraphFont"/>
    <w:link w:val="Heading2"/>
    <w:uiPriority w:val="9"/>
    <w:rsid w:val="00490FC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490FC5"/>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C440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40B0"/>
    <w:rPr>
      <w:sz w:val="20"/>
      <w:szCs w:val="20"/>
    </w:rPr>
  </w:style>
  <w:style w:type="character" w:styleId="FootnoteReference">
    <w:name w:val="footnote reference"/>
    <w:basedOn w:val="DefaultParagraphFont"/>
    <w:uiPriority w:val="99"/>
    <w:semiHidden/>
    <w:unhideWhenUsed/>
    <w:rsid w:val="00C440B0"/>
    <w:rPr>
      <w:vertAlign w:val="superscript"/>
    </w:rPr>
  </w:style>
  <w:style w:type="paragraph" w:styleId="Header">
    <w:name w:val="header"/>
    <w:basedOn w:val="Normal"/>
    <w:link w:val="HeaderChar"/>
    <w:uiPriority w:val="99"/>
    <w:unhideWhenUsed/>
    <w:rsid w:val="00646C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6C0D"/>
  </w:style>
  <w:style w:type="paragraph" w:styleId="Footer">
    <w:name w:val="footer"/>
    <w:basedOn w:val="Normal"/>
    <w:link w:val="FooterChar"/>
    <w:uiPriority w:val="99"/>
    <w:unhideWhenUsed/>
    <w:rsid w:val="00646C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6C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817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7BBD9-6578-496D-8528-2FC4FDC4E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3985</Words>
  <Characters>241919</Characters>
  <Application>Microsoft Office Word</Application>
  <DocSecurity>0</DocSecurity>
  <Lines>2015</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ijn Driessen</dc:creator>
  <cp:lastModifiedBy>merijn Driessen</cp:lastModifiedBy>
  <cp:revision>3</cp:revision>
  <cp:lastPrinted>2016-08-04T21:47:00Z</cp:lastPrinted>
  <dcterms:created xsi:type="dcterms:W3CDTF">2016-08-12T08:13:00Z</dcterms:created>
  <dcterms:modified xsi:type="dcterms:W3CDTF">2016-08-1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m.g.driessen@student.rug.nl@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